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1E399BF" w14:textId="01C74AEF" w:rsidR="004B4358" w:rsidRPr="00E925F5" w:rsidRDefault="00A36442" w:rsidP="004B4358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Supplementary </w:t>
      </w:r>
      <w:r w:rsidR="00881F6E">
        <w:rPr>
          <w:rFonts w:ascii="Arial" w:hAnsi="Arial" w:cs="Arial"/>
          <w:b/>
          <w:sz w:val="20"/>
          <w:szCs w:val="20"/>
        </w:rPr>
        <w:t>Fi</w:t>
      </w:r>
      <w:r w:rsidR="004B4358" w:rsidRPr="00E925F5">
        <w:rPr>
          <w:rFonts w:ascii="Arial" w:hAnsi="Arial" w:cs="Arial"/>
          <w:b/>
          <w:sz w:val="20"/>
          <w:szCs w:val="20"/>
        </w:rPr>
        <w:t>le 7.</w:t>
      </w:r>
      <w:r w:rsidR="004B4358" w:rsidRPr="00E925F5">
        <w:rPr>
          <w:rFonts w:ascii="Arial" w:hAnsi="Arial" w:cs="Arial"/>
          <w:sz w:val="20"/>
          <w:szCs w:val="20"/>
        </w:rPr>
        <w:t xml:space="preserve"> Primers for RT-qPCR</w:t>
      </w:r>
      <w:r w:rsidR="00DA68B1">
        <w:rPr>
          <w:rFonts w:ascii="Arial" w:hAnsi="Arial" w:cs="Arial"/>
          <w:sz w:val="20"/>
          <w:szCs w:val="20"/>
        </w:rPr>
        <w:t>.</w:t>
      </w:r>
    </w:p>
    <w:p w14:paraId="538E00AA" w14:textId="77777777" w:rsidR="004B4358" w:rsidRPr="00E925F5" w:rsidRDefault="004B4358" w:rsidP="004B4358">
      <w:pPr>
        <w:rPr>
          <w:rFonts w:ascii="Arial" w:hAnsi="Arial" w:cs="Arial"/>
          <w:sz w:val="20"/>
          <w:szCs w:val="20"/>
        </w:rPr>
      </w:pPr>
    </w:p>
    <w:tbl>
      <w:tblPr>
        <w:tblStyle w:val="TableGrid"/>
        <w:tblW w:w="91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3877"/>
        <w:gridCol w:w="3873"/>
      </w:tblGrid>
      <w:tr w:rsidR="004B4358" w:rsidRPr="00E925F5" w14:paraId="238EFC43" w14:textId="77777777" w:rsidTr="0087736E">
        <w:trPr>
          <w:trHeight w:val="78"/>
        </w:trPr>
        <w:tc>
          <w:tcPr>
            <w:tcW w:w="1418" w:type="dxa"/>
            <w:tcBorders>
              <w:top w:val="single" w:sz="8" w:space="0" w:color="auto"/>
              <w:bottom w:val="single" w:sz="8" w:space="0" w:color="auto"/>
            </w:tcBorders>
          </w:tcPr>
          <w:p w14:paraId="09BC5027" w14:textId="77777777" w:rsidR="004B4358" w:rsidRPr="00E925F5" w:rsidRDefault="004B4358" w:rsidP="0043529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925F5">
              <w:rPr>
                <w:rFonts w:ascii="Arial" w:hAnsi="Arial" w:cs="Arial"/>
                <w:b/>
                <w:bCs/>
                <w:sz w:val="20"/>
                <w:szCs w:val="20"/>
              </w:rPr>
              <w:t>Gene Symbol</w:t>
            </w:r>
          </w:p>
        </w:tc>
        <w:tc>
          <w:tcPr>
            <w:tcW w:w="38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85BAC35" w14:textId="77777777" w:rsidR="004B4358" w:rsidRPr="00E925F5" w:rsidRDefault="004B4358" w:rsidP="0043529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925F5">
              <w:rPr>
                <w:rFonts w:ascii="Arial" w:hAnsi="Arial" w:cs="Arial"/>
                <w:b/>
                <w:bCs/>
                <w:sz w:val="20"/>
                <w:szCs w:val="20"/>
              </w:rPr>
              <w:t>Forward primer (5’-3’)</w:t>
            </w:r>
          </w:p>
        </w:tc>
        <w:tc>
          <w:tcPr>
            <w:tcW w:w="387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FEA1E09" w14:textId="77777777" w:rsidR="004B4358" w:rsidRPr="00E925F5" w:rsidRDefault="004B4358" w:rsidP="0043529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925F5">
              <w:rPr>
                <w:rFonts w:ascii="Arial" w:hAnsi="Arial" w:cs="Arial"/>
                <w:b/>
                <w:bCs/>
                <w:sz w:val="20"/>
                <w:szCs w:val="20"/>
              </w:rPr>
              <w:t>Reverse primer (5’-3’)</w:t>
            </w:r>
          </w:p>
        </w:tc>
      </w:tr>
      <w:tr w:rsidR="004B4358" w:rsidRPr="00E925F5" w14:paraId="14DE2D7F" w14:textId="77777777" w:rsidTr="0087736E">
        <w:trPr>
          <w:trHeight w:val="250"/>
        </w:trPr>
        <w:tc>
          <w:tcPr>
            <w:tcW w:w="1418" w:type="dxa"/>
            <w:tcBorders>
              <w:top w:val="single" w:sz="8" w:space="0" w:color="auto"/>
            </w:tcBorders>
          </w:tcPr>
          <w:p w14:paraId="3F706AA2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sz w:val="20"/>
                <w:szCs w:val="20"/>
              </w:rPr>
              <w:t>Tdo2</w:t>
            </w:r>
          </w:p>
        </w:tc>
        <w:tc>
          <w:tcPr>
            <w:tcW w:w="3877" w:type="dxa"/>
            <w:tcBorders>
              <w:top w:val="single" w:sz="8" w:space="0" w:color="auto"/>
            </w:tcBorders>
          </w:tcPr>
          <w:p w14:paraId="56B7AFF4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AGGTGCTGCTCTGCTTGTTT</w:t>
            </w:r>
          </w:p>
        </w:tc>
        <w:tc>
          <w:tcPr>
            <w:tcW w:w="3873" w:type="dxa"/>
            <w:tcBorders>
              <w:top w:val="single" w:sz="8" w:space="0" w:color="auto"/>
            </w:tcBorders>
          </w:tcPr>
          <w:p w14:paraId="5FE5FB15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TGAGCGTGTCAATGTCCATAA</w:t>
            </w:r>
          </w:p>
        </w:tc>
      </w:tr>
      <w:tr w:rsidR="004B4358" w:rsidRPr="00E925F5" w14:paraId="033F96E0" w14:textId="77777777" w:rsidTr="002E2134">
        <w:trPr>
          <w:trHeight w:val="225"/>
        </w:trPr>
        <w:tc>
          <w:tcPr>
            <w:tcW w:w="1418" w:type="dxa"/>
          </w:tcPr>
          <w:p w14:paraId="2A8424F3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sz w:val="20"/>
                <w:szCs w:val="20"/>
              </w:rPr>
              <w:t>Ido2</w:t>
            </w:r>
          </w:p>
        </w:tc>
        <w:tc>
          <w:tcPr>
            <w:tcW w:w="3877" w:type="dxa"/>
          </w:tcPr>
          <w:p w14:paraId="2A8A4084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TGCCCTCAGACTTCCTCACT</w:t>
            </w:r>
          </w:p>
        </w:tc>
        <w:tc>
          <w:tcPr>
            <w:tcW w:w="3873" w:type="dxa"/>
          </w:tcPr>
          <w:p w14:paraId="14D9D150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GCTGCTCACGGTAACTCTT</w:t>
            </w:r>
          </w:p>
        </w:tc>
      </w:tr>
      <w:tr w:rsidR="004B4358" w:rsidRPr="00E925F5" w14:paraId="7B6E0AD1" w14:textId="77777777" w:rsidTr="002E2134">
        <w:trPr>
          <w:trHeight w:val="225"/>
        </w:trPr>
        <w:tc>
          <w:tcPr>
            <w:tcW w:w="1418" w:type="dxa"/>
          </w:tcPr>
          <w:p w14:paraId="398BB451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i/>
                <w:sz w:val="20"/>
                <w:szCs w:val="20"/>
              </w:rPr>
              <w:t>Afmid</w:t>
            </w:r>
            <w:proofErr w:type="spellEnd"/>
          </w:p>
        </w:tc>
        <w:tc>
          <w:tcPr>
            <w:tcW w:w="3877" w:type="dxa"/>
          </w:tcPr>
          <w:p w14:paraId="3F914FF6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AGCCACCTCCCAGAATGAC</w:t>
            </w:r>
          </w:p>
        </w:tc>
        <w:tc>
          <w:tcPr>
            <w:tcW w:w="3873" w:type="dxa"/>
          </w:tcPr>
          <w:p w14:paraId="44B55441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TGGAACCACATCCAAGTGTC</w:t>
            </w:r>
          </w:p>
        </w:tc>
      </w:tr>
      <w:tr w:rsidR="004B4358" w:rsidRPr="00E925F5" w14:paraId="7B49A07B" w14:textId="77777777" w:rsidTr="002E2134">
        <w:trPr>
          <w:trHeight w:val="225"/>
        </w:trPr>
        <w:tc>
          <w:tcPr>
            <w:tcW w:w="1418" w:type="dxa"/>
          </w:tcPr>
          <w:p w14:paraId="47A1DF86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i/>
                <w:sz w:val="20"/>
                <w:szCs w:val="20"/>
              </w:rPr>
              <w:t>Kmo</w:t>
            </w:r>
            <w:proofErr w:type="spellEnd"/>
          </w:p>
        </w:tc>
        <w:tc>
          <w:tcPr>
            <w:tcW w:w="3877" w:type="dxa"/>
          </w:tcPr>
          <w:p w14:paraId="2808EB3A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GAGCATTAACTTGGCCCTTTC</w:t>
            </w:r>
          </w:p>
        </w:tc>
        <w:tc>
          <w:tcPr>
            <w:tcW w:w="3873" w:type="dxa"/>
          </w:tcPr>
          <w:p w14:paraId="7934D7D9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AGTGGATCATTCTGGCTTTCA</w:t>
            </w:r>
          </w:p>
        </w:tc>
      </w:tr>
      <w:tr w:rsidR="004B4358" w:rsidRPr="00E925F5" w14:paraId="5DCB5B5A" w14:textId="77777777" w:rsidTr="002E2134">
        <w:trPr>
          <w:trHeight w:val="225"/>
        </w:trPr>
        <w:tc>
          <w:tcPr>
            <w:tcW w:w="1418" w:type="dxa"/>
          </w:tcPr>
          <w:p w14:paraId="529E8A3D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i/>
                <w:sz w:val="20"/>
                <w:szCs w:val="20"/>
              </w:rPr>
              <w:t>Kynu</w:t>
            </w:r>
            <w:proofErr w:type="spellEnd"/>
          </w:p>
        </w:tc>
        <w:tc>
          <w:tcPr>
            <w:tcW w:w="3877" w:type="dxa"/>
          </w:tcPr>
          <w:p w14:paraId="272A343B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GTTCAGTGGGCTGCACTTTT</w:t>
            </w:r>
          </w:p>
        </w:tc>
        <w:tc>
          <w:tcPr>
            <w:tcW w:w="3873" w:type="dxa"/>
          </w:tcPr>
          <w:p w14:paraId="19228EC2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CCAGTCATGTAAGCGGAGT</w:t>
            </w:r>
          </w:p>
        </w:tc>
      </w:tr>
      <w:tr w:rsidR="004B4358" w:rsidRPr="00E925F5" w14:paraId="28D2D1F3" w14:textId="77777777" w:rsidTr="002E2134">
        <w:trPr>
          <w:trHeight w:val="225"/>
        </w:trPr>
        <w:tc>
          <w:tcPr>
            <w:tcW w:w="1418" w:type="dxa"/>
          </w:tcPr>
          <w:p w14:paraId="5D7C7258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i/>
                <w:sz w:val="20"/>
                <w:szCs w:val="20"/>
              </w:rPr>
              <w:t>Haao</w:t>
            </w:r>
            <w:proofErr w:type="spellEnd"/>
          </w:p>
        </w:tc>
        <w:tc>
          <w:tcPr>
            <w:tcW w:w="3877" w:type="dxa"/>
          </w:tcPr>
          <w:p w14:paraId="0A3B9455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ACAATGGGAGGGCAGTGTAT</w:t>
            </w:r>
          </w:p>
        </w:tc>
        <w:tc>
          <w:tcPr>
            <w:tcW w:w="3873" w:type="dxa"/>
          </w:tcPr>
          <w:p w14:paraId="2AB625BF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TTCTTACGGGCAGGGTCTT</w:t>
            </w:r>
          </w:p>
        </w:tc>
      </w:tr>
      <w:tr w:rsidR="004B4358" w:rsidRPr="00E925F5" w14:paraId="41724A7F" w14:textId="77777777" w:rsidTr="002E2134">
        <w:trPr>
          <w:trHeight w:val="225"/>
        </w:trPr>
        <w:tc>
          <w:tcPr>
            <w:tcW w:w="1418" w:type="dxa"/>
          </w:tcPr>
          <w:p w14:paraId="3ACD2EA5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i/>
                <w:sz w:val="20"/>
                <w:szCs w:val="20"/>
              </w:rPr>
              <w:t>Qprt</w:t>
            </w:r>
            <w:proofErr w:type="spellEnd"/>
          </w:p>
        </w:tc>
        <w:tc>
          <w:tcPr>
            <w:tcW w:w="3877" w:type="dxa"/>
          </w:tcPr>
          <w:p w14:paraId="6C8341D6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ACTGGTGGAGAAGTATGGGC</w:t>
            </w:r>
          </w:p>
        </w:tc>
        <w:tc>
          <w:tcPr>
            <w:tcW w:w="3873" w:type="dxa"/>
          </w:tcPr>
          <w:p w14:paraId="02819D0A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GGCTGCTACATTCCACCTCT</w:t>
            </w:r>
          </w:p>
        </w:tc>
      </w:tr>
      <w:tr w:rsidR="004B4358" w:rsidRPr="00E925F5" w14:paraId="6D5928D6" w14:textId="77777777" w:rsidTr="002E2134">
        <w:trPr>
          <w:trHeight w:val="225"/>
        </w:trPr>
        <w:tc>
          <w:tcPr>
            <w:tcW w:w="1418" w:type="dxa"/>
          </w:tcPr>
          <w:p w14:paraId="58A0B704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sz w:val="20"/>
                <w:szCs w:val="20"/>
              </w:rPr>
              <w:t>Nadsyn1</w:t>
            </w:r>
          </w:p>
        </w:tc>
        <w:tc>
          <w:tcPr>
            <w:tcW w:w="3877" w:type="dxa"/>
          </w:tcPr>
          <w:p w14:paraId="2899ECDF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GCCAAAGGCAAAGGTGCAAG</w:t>
            </w:r>
          </w:p>
        </w:tc>
        <w:tc>
          <w:tcPr>
            <w:tcW w:w="3873" w:type="dxa"/>
          </w:tcPr>
          <w:p w14:paraId="3420E760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TAGCGAACATTCCGGTGCAT</w:t>
            </w:r>
          </w:p>
        </w:tc>
      </w:tr>
      <w:tr w:rsidR="004B4358" w:rsidRPr="00E925F5" w14:paraId="112B6487" w14:textId="77777777" w:rsidTr="002E2134">
        <w:trPr>
          <w:trHeight w:val="78"/>
        </w:trPr>
        <w:tc>
          <w:tcPr>
            <w:tcW w:w="1418" w:type="dxa"/>
          </w:tcPr>
          <w:p w14:paraId="10808737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sz w:val="20"/>
                <w:szCs w:val="20"/>
              </w:rPr>
              <w:t>Nmnat1</w:t>
            </w:r>
          </w:p>
        </w:tc>
        <w:tc>
          <w:tcPr>
            <w:tcW w:w="3877" w:type="dxa"/>
          </w:tcPr>
          <w:p w14:paraId="2DD00AFE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GTGCCCAACTTGTGGAAGAT</w:t>
            </w:r>
          </w:p>
        </w:tc>
        <w:tc>
          <w:tcPr>
            <w:tcW w:w="3873" w:type="dxa"/>
          </w:tcPr>
          <w:p w14:paraId="21428D17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AGCACATCGGACTCGTAGA</w:t>
            </w:r>
          </w:p>
        </w:tc>
      </w:tr>
      <w:tr w:rsidR="004B4358" w:rsidRPr="00E925F5" w14:paraId="4CC45DA3" w14:textId="77777777" w:rsidTr="002E2134">
        <w:trPr>
          <w:trHeight w:val="78"/>
        </w:trPr>
        <w:tc>
          <w:tcPr>
            <w:tcW w:w="1418" w:type="dxa"/>
          </w:tcPr>
          <w:p w14:paraId="48BC5939" w14:textId="77777777" w:rsidR="004B4358" w:rsidRPr="00E925F5" w:rsidRDefault="004B4358" w:rsidP="00943884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Nmnat3</w:t>
            </w:r>
          </w:p>
        </w:tc>
        <w:tc>
          <w:tcPr>
            <w:tcW w:w="3877" w:type="dxa"/>
          </w:tcPr>
          <w:p w14:paraId="7CB7B2CD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CAGAGACCACCTACACCAAA</w:t>
            </w:r>
          </w:p>
        </w:tc>
        <w:tc>
          <w:tcPr>
            <w:tcW w:w="3873" w:type="dxa"/>
          </w:tcPr>
          <w:p w14:paraId="2E534D2C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CACCCGAATCCAGTCAG</w:t>
            </w:r>
          </w:p>
        </w:tc>
      </w:tr>
      <w:tr w:rsidR="004B4358" w:rsidRPr="00E925F5" w14:paraId="50F65904" w14:textId="77777777" w:rsidTr="0087736E">
        <w:trPr>
          <w:trHeight w:val="78"/>
        </w:trPr>
        <w:tc>
          <w:tcPr>
            <w:tcW w:w="1418" w:type="dxa"/>
          </w:tcPr>
          <w:p w14:paraId="24490916" w14:textId="77777777" w:rsidR="004B4358" w:rsidRPr="00E925F5" w:rsidRDefault="004B4358" w:rsidP="00943884">
            <w:pPr>
              <w:rPr>
                <w:rFonts w:ascii="Arial" w:hAnsi="Arial" w:cs="Arial"/>
                <w:i/>
                <w:iCs/>
                <w:sz w:val="20"/>
                <w:szCs w:val="20"/>
                <w:vertAlign w:val="superscript"/>
              </w:rPr>
            </w:pPr>
            <w:proofErr w:type="spellStart"/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Ubc</w:t>
            </w:r>
            <w:r w:rsidRPr="00E925F5">
              <w:rPr>
                <w:rFonts w:ascii="Arial" w:hAnsi="Arial" w:cs="Arial"/>
                <w:i/>
                <w:i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3877" w:type="dxa"/>
          </w:tcPr>
          <w:p w14:paraId="20EE66CA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CCAGTGTTACCACCAAG</w:t>
            </w:r>
          </w:p>
        </w:tc>
        <w:tc>
          <w:tcPr>
            <w:tcW w:w="3873" w:type="dxa"/>
          </w:tcPr>
          <w:p w14:paraId="74EA0608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ATCACACCCAAGAACAAGC</w:t>
            </w:r>
          </w:p>
        </w:tc>
      </w:tr>
      <w:tr w:rsidR="004B4358" w:rsidRPr="00E925F5" w14:paraId="637D4EE8" w14:textId="77777777" w:rsidTr="0087736E">
        <w:trPr>
          <w:trHeight w:val="225"/>
        </w:trPr>
        <w:tc>
          <w:tcPr>
            <w:tcW w:w="1418" w:type="dxa"/>
            <w:tcBorders>
              <w:bottom w:val="single" w:sz="8" w:space="0" w:color="auto"/>
            </w:tcBorders>
          </w:tcPr>
          <w:p w14:paraId="15C1CEE4" w14:textId="77777777" w:rsidR="004B4358" w:rsidRPr="00E925F5" w:rsidRDefault="004B4358" w:rsidP="00943884">
            <w:pPr>
              <w:rPr>
                <w:rFonts w:ascii="Arial" w:hAnsi="Arial" w:cs="Arial"/>
                <w:i/>
                <w:sz w:val="20"/>
                <w:szCs w:val="20"/>
                <w:vertAlign w:val="superscript"/>
              </w:rPr>
            </w:pPr>
            <w:proofErr w:type="spellStart"/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Ywhaz</w:t>
            </w:r>
            <w:r w:rsidRPr="00E925F5">
              <w:rPr>
                <w:rFonts w:ascii="Arial" w:hAnsi="Arial" w:cs="Arial"/>
                <w:i/>
                <w:iCs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3877" w:type="dxa"/>
            <w:tcBorders>
              <w:bottom w:val="single" w:sz="8" w:space="0" w:color="auto"/>
            </w:tcBorders>
          </w:tcPr>
          <w:p w14:paraId="472AAB8A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AGTAGATGGAGAAAGATTTGC</w:t>
            </w:r>
          </w:p>
        </w:tc>
        <w:tc>
          <w:tcPr>
            <w:tcW w:w="3873" w:type="dxa"/>
            <w:tcBorders>
              <w:bottom w:val="single" w:sz="8" w:space="0" w:color="auto"/>
            </w:tcBorders>
          </w:tcPr>
          <w:p w14:paraId="4B039523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GGGACAATTAGGGAAGTAAGT</w:t>
            </w:r>
          </w:p>
        </w:tc>
      </w:tr>
    </w:tbl>
    <w:p w14:paraId="60959529" w14:textId="434548CC" w:rsidR="004B4358" w:rsidRPr="00E925F5" w:rsidRDefault="004B4358" w:rsidP="0087736E">
      <w:pPr>
        <w:spacing w:before="120"/>
        <w:jc w:val="both"/>
        <w:rPr>
          <w:rFonts w:ascii="Arial" w:hAnsi="Arial" w:cs="Arial"/>
          <w:sz w:val="20"/>
          <w:szCs w:val="20"/>
        </w:rPr>
      </w:pPr>
      <w:proofErr w:type="spellStart"/>
      <w:r w:rsidRPr="00E925F5">
        <w:rPr>
          <w:rFonts w:ascii="Arial" w:hAnsi="Arial" w:cs="Arial"/>
          <w:sz w:val="20"/>
          <w:szCs w:val="20"/>
          <w:vertAlign w:val="superscript"/>
        </w:rPr>
        <w:t>a</w:t>
      </w:r>
      <w:r w:rsidRPr="00E925F5">
        <w:rPr>
          <w:rFonts w:ascii="Arial" w:hAnsi="Arial" w:cs="Arial"/>
          <w:sz w:val="20"/>
          <w:szCs w:val="20"/>
        </w:rPr>
        <w:t>Previously</w:t>
      </w:r>
      <w:proofErr w:type="spellEnd"/>
      <w:r w:rsidRPr="00E925F5">
        <w:rPr>
          <w:rFonts w:ascii="Arial" w:hAnsi="Arial" w:cs="Arial"/>
          <w:sz w:val="20"/>
          <w:szCs w:val="20"/>
        </w:rPr>
        <w:t xml:space="preserve"> published in</w:t>
      </w:r>
      <w:r w:rsidR="000E3AB3" w:rsidRPr="00E925F5">
        <w:rPr>
          <w:rFonts w:ascii="Arial" w:hAnsi="Arial" w:cs="Arial"/>
          <w:sz w:val="20"/>
          <w:szCs w:val="20"/>
        </w:rPr>
        <w:t xml:space="preserve"> Gu et al.</w:t>
      </w:r>
      <w:r w:rsidR="009F7564" w:rsidRPr="00E925F5">
        <w:rPr>
          <w:rFonts w:ascii="Arial" w:hAnsi="Arial" w:cs="Arial"/>
          <w:sz w:val="20"/>
          <w:szCs w:val="20"/>
        </w:rPr>
        <w:t xml:space="preserve"> </w:t>
      </w:r>
      <w:r w:rsidR="009F7564" w:rsidRPr="00E925F5">
        <w:rPr>
          <w:rFonts w:ascii="Arial" w:hAnsi="Arial" w:cs="Arial"/>
          <w:sz w:val="20"/>
          <w:szCs w:val="20"/>
        </w:rPr>
        <w:fldChar w:fldCharType="begin"/>
      </w:r>
      <w:r w:rsidR="001D79DC">
        <w:rPr>
          <w:rFonts w:ascii="Arial" w:hAnsi="Arial" w:cs="Arial"/>
          <w:sz w:val="20"/>
          <w:szCs w:val="20"/>
        </w:rPr>
        <w:instrText xml:space="preserve"> ADDIN EN.CITE &lt;EndNote&gt;&lt;Cite&gt;&lt;Author&gt;Gu&lt;/Author&gt;&lt;Year&gt;2014&lt;/Year&gt;&lt;RecNum&gt;64&lt;/RecNum&gt;&lt;DisplayText&gt;(Gu et al., 2014)&lt;/DisplayText&gt;&lt;record&gt;&lt;rec-number&gt;64&lt;/rec-number&gt;&lt;foreign-keys&gt;&lt;key app="EN" db-id="frvetxrry0zarpewadwps90w0dpstxwzrrpx" timestamp="1730758403"&gt;64&lt;/key&gt;&lt;/foreign-keys&gt;&lt;ref-type name="Journal Article"&gt;17&lt;/ref-type&gt;&lt;contributors&gt;&lt;authors&gt;&lt;author&gt;Gu, Yanli&lt;/author&gt;&lt;author&gt;Shen, Xinghui&lt;/author&gt;&lt;author&gt;Zhou, Dongjie&lt;/author&gt;&lt;author&gt;Wang, Zhendong&lt;/author&gt;&lt;author&gt;Zhang, Na&lt;/author&gt;&lt;author&gt;Shan, Zhiyan&lt;/author&gt;&lt;author&gt;Jin, Lianhong&lt;/author&gt;&lt;author&gt;Lei, Lei&lt;/author&gt;&lt;/authors&gt;&lt;/contributors&gt;&lt;titles&gt;&lt;title&gt;Selection and Expression Profiles of Reference Genes in Mouse Preimplantation Embryos of Different Ploidies at Various Developmental Stages&lt;/title&gt;&lt;secondary-title&gt;PLOS ONE&lt;/secondary-title&gt;&lt;/titles&gt;&lt;periodical&gt;&lt;full-title&gt;PLOS ONE&lt;/full-title&gt;&lt;/periodical&gt;&lt;pages&gt;e98956&lt;/pages&gt;&lt;volume&gt;9&lt;/volume&gt;&lt;number&gt;6&lt;/number&gt;&lt;dates&gt;&lt;year&gt;2014&lt;/year&gt;&lt;/dates&gt;&lt;publisher&gt;Public Library of Science&lt;/publisher&gt;&lt;urls&gt;&lt;related-urls&gt;&lt;url&gt;https://doi.org/10.1371/journal.pone.0098956&lt;/url&gt;&lt;/related-urls&gt;&lt;/urls&gt;&lt;electronic-resource-num&gt;10.1371/journal.pone.0098956&lt;/electronic-resource-num&gt;&lt;/record&gt;&lt;/Cite&gt;&lt;/EndNote&gt;</w:instrText>
      </w:r>
      <w:r w:rsidR="009F7564" w:rsidRPr="00E925F5">
        <w:rPr>
          <w:rFonts w:ascii="Arial" w:hAnsi="Arial" w:cs="Arial"/>
          <w:sz w:val="20"/>
          <w:szCs w:val="20"/>
        </w:rPr>
        <w:fldChar w:fldCharType="separate"/>
      </w:r>
      <w:r w:rsidR="00E85387" w:rsidRPr="00E925F5">
        <w:rPr>
          <w:rFonts w:ascii="Arial" w:hAnsi="Arial" w:cs="Arial"/>
          <w:noProof/>
          <w:sz w:val="20"/>
          <w:szCs w:val="20"/>
        </w:rPr>
        <w:t>(Gu et al., 2014)</w:t>
      </w:r>
      <w:r w:rsidR="009F7564" w:rsidRPr="00E925F5">
        <w:rPr>
          <w:rFonts w:ascii="Arial" w:hAnsi="Arial" w:cs="Arial"/>
          <w:sz w:val="20"/>
          <w:szCs w:val="20"/>
        </w:rPr>
        <w:fldChar w:fldCharType="end"/>
      </w:r>
      <w:r w:rsidR="005858EC" w:rsidRPr="00E925F5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E925F5">
        <w:rPr>
          <w:rFonts w:ascii="Arial" w:hAnsi="Arial" w:cs="Arial"/>
          <w:sz w:val="20"/>
          <w:szCs w:val="20"/>
          <w:vertAlign w:val="superscript"/>
        </w:rPr>
        <w:t>b</w:t>
      </w:r>
      <w:r w:rsidRPr="00E925F5">
        <w:rPr>
          <w:rFonts w:ascii="Arial" w:hAnsi="Arial" w:cs="Arial"/>
          <w:sz w:val="20"/>
          <w:szCs w:val="20"/>
        </w:rPr>
        <w:t>Previously</w:t>
      </w:r>
      <w:proofErr w:type="spellEnd"/>
      <w:r w:rsidRPr="00E925F5">
        <w:rPr>
          <w:rFonts w:ascii="Arial" w:hAnsi="Arial" w:cs="Arial"/>
          <w:sz w:val="20"/>
          <w:szCs w:val="20"/>
        </w:rPr>
        <w:t xml:space="preserve"> published in</w:t>
      </w:r>
      <w:r w:rsidR="000E3AB3" w:rsidRPr="00E925F5">
        <w:rPr>
          <w:rFonts w:ascii="Arial" w:hAnsi="Arial" w:cs="Arial"/>
          <w:sz w:val="20"/>
          <w:szCs w:val="20"/>
        </w:rPr>
        <w:t xml:space="preserve"> Jeong et al.</w:t>
      </w:r>
      <w:r w:rsidRPr="00E925F5">
        <w:rPr>
          <w:rFonts w:ascii="Arial" w:hAnsi="Arial" w:cs="Arial"/>
          <w:sz w:val="20"/>
          <w:szCs w:val="20"/>
        </w:rPr>
        <w:t xml:space="preserve"> </w:t>
      </w:r>
      <w:r w:rsidR="009F7564" w:rsidRPr="00E925F5">
        <w:rPr>
          <w:rFonts w:ascii="Arial" w:hAnsi="Arial" w:cs="Arial"/>
          <w:sz w:val="20"/>
          <w:szCs w:val="20"/>
        </w:rPr>
        <w:fldChar w:fldCharType="begin"/>
      </w:r>
      <w:r w:rsidR="001D79DC">
        <w:rPr>
          <w:rFonts w:ascii="Arial" w:hAnsi="Arial" w:cs="Arial"/>
          <w:sz w:val="20"/>
          <w:szCs w:val="20"/>
        </w:rPr>
        <w:instrText xml:space="preserve"> ADDIN EN.CITE &lt;EndNote&gt;&lt;Cite&gt;&lt;Author&gt;Jeong&lt;/Author&gt;&lt;Year&gt;2014&lt;/Year&gt;&lt;RecNum&gt;65&lt;/RecNum&gt;&lt;DisplayText&gt;(Jeong et al., 2014)&lt;/DisplayText&gt;&lt;record&gt;&lt;rec-number&gt;65&lt;/rec-number&gt;&lt;foreign-keys&gt;&lt;key app="EN" db-id="frvetxrry0zarpewadwps90w0dpstxwzrrpx" timestamp="1730758403"&gt;65&lt;/key&gt;&lt;/foreign-keys&gt;&lt;ref-type name="Journal Article"&gt;17&lt;/ref-type&gt;&lt;contributors&gt;&lt;authors&gt;&lt;author&gt;Jeong, Jae-Kyo&lt;/author&gt;&lt;author&gt;Kang, Min-Hee&lt;/author&gt;&lt;author&gt;Gurunathan, Sangiliyandi&lt;/author&gt;&lt;author&gt;Cho, Ssang-Goo&lt;/author&gt;&lt;author&gt;Park, Chankyu&lt;/author&gt;&lt;author&gt;Seo, Han Geuk&lt;/author&gt;&lt;author&gt;Kim, Jin-Hoi&lt;/author&gt;&lt;/authors&gt;&lt;/contributors&gt;&lt;titles&gt;&lt;title&gt;Evaluation of reference genes in mouse preimplantation embryos for gene expression studies using real-time quantitative RT-PCR (RT-qPCR)&lt;/title&gt;&lt;secondary-title&gt;BMC Research Notes&lt;/secondary-title&gt;&lt;/titles&gt;&lt;periodical&gt;&lt;full-title&gt;BMC Research Notes&lt;/full-title&gt;&lt;/periodical&gt;&lt;pages&gt;675&lt;/pages&gt;&lt;volume&gt;7&lt;/volume&gt;&lt;number&gt;1&lt;/number&gt;&lt;dates&gt;&lt;year&gt;2014&lt;/year&gt;&lt;pub-dates&gt;&lt;date&gt;2014/09/25&lt;/date&gt;&lt;/pub-dates&gt;&lt;/dates&gt;&lt;isbn&gt;1756-0500&lt;/isbn&gt;&lt;urls&gt;&lt;related-urls&gt;&lt;url&gt;https://doi.org/10.1186/1756-0500-7-675&lt;/url&gt;&lt;/related-urls&gt;&lt;/urls&gt;&lt;electronic-resource-num&gt;10.1186/1756-0500-7-675&lt;/electronic-resource-num&gt;&lt;/record&gt;&lt;/Cite&gt;&lt;/EndNote&gt;</w:instrText>
      </w:r>
      <w:r w:rsidR="009F7564" w:rsidRPr="00E925F5">
        <w:rPr>
          <w:rFonts w:ascii="Arial" w:hAnsi="Arial" w:cs="Arial"/>
          <w:sz w:val="20"/>
          <w:szCs w:val="20"/>
        </w:rPr>
        <w:fldChar w:fldCharType="separate"/>
      </w:r>
      <w:r w:rsidR="00E85387" w:rsidRPr="00E925F5">
        <w:rPr>
          <w:rFonts w:ascii="Arial" w:hAnsi="Arial" w:cs="Arial"/>
          <w:noProof/>
          <w:sz w:val="20"/>
          <w:szCs w:val="20"/>
        </w:rPr>
        <w:t>(Jeong et al., 2014)</w:t>
      </w:r>
      <w:r w:rsidR="009F7564" w:rsidRPr="00E925F5">
        <w:rPr>
          <w:rFonts w:ascii="Arial" w:hAnsi="Arial" w:cs="Arial"/>
          <w:sz w:val="20"/>
          <w:szCs w:val="20"/>
        </w:rPr>
        <w:fldChar w:fldCharType="end"/>
      </w:r>
      <w:r w:rsidR="00FE1B03">
        <w:rPr>
          <w:rFonts w:ascii="Arial" w:hAnsi="Arial" w:cs="Arial"/>
          <w:sz w:val="20"/>
          <w:szCs w:val="20"/>
        </w:rPr>
        <w:t>.</w:t>
      </w:r>
      <w:r w:rsidRPr="00E925F5">
        <w:rPr>
          <w:rFonts w:ascii="Arial" w:hAnsi="Arial" w:cs="Arial"/>
          <w:sz w:val="20"/>
          <w:szCs w:val="20"/>
        </w:rPr>
        <w:t xml:space="preserve"> </w:t>
      </w:r>
    </w:p>
    <w:p w14:paraId="658831CA" w14:textId="688434CB" w:rsidR="004B4358" w:rsidRPr="00E925F5" w:rsidRDefault="004B4358" w:rsidP="004B4358">
      <w:pPr>
        <w:rPr>
          <w:rFonts w:ascii="Arial" w:hAnsi="Arial" w:cs="Arial"/>
          <w:sz w:val="20"/>
          <w:szCs w:val="20"/>
        </w:rPr>
      </w:pPr>
    </w:p>
    <w:p w14:paraId="2A0DE4A9" w14:textId="77777777" w:rsidR="00D842E2" w:rsidRDefault="00D842E2">
      <w:pPr>
        <w:rPr>
          <w:sz w:val="22"/>
          <w:szCs w:val="22"/>
        </w:rPr>
      </w:pPr>
    </w:p>
    <w:p w14:paraId="3B333CF1" w14:textId="77777777" w:rsidR="00E449E4" w:rsidRDefault="00E449E4">
      <w:pPr>
        <w:rPr>
          <w:sz w:val="22"/>
          <w:szCs w:val="22"/>
        </w:rPr>
      </w:pPr>
    </w:p>
    <w:p w14:paraId="54BF11DC" w14:textId="77777777" w:rsidR="00E449E4" w:rsidRDefault="00E449E4">
      <w:pPr>
        <w:rPr>
          <w:sz w:val="22"/>
          <w:szCs w:val="22"/>
        </w:rPr>
      </w:pPr>
    </w:p>
    <w:p w14:paraId="22FA663F" w14:textId="0658F6F2" w:rsidR="00E449E4" w:rsidRPr="00E449E4" w:rsidRDefault="00D842E2" w:rsidP="00E449E4">
      <w:pPr>
        <w:pStyle w:val="EndNoteBibliography"/>
        <w:ind w:left="720" w:hanging="720"/>
        <w:rPr>
          <w:noProof/>
        </w:rPr>
      </w:pPr>
      <w:r>
        <w:rPr>
          <w:sz w:val="22"/>
          <w:szCs w:val="22"/>
        </w:rPr>
        <w:fldChar w:fldCharType="begin"/>
      </w:r>
      <w:r w:rsidRPr="00DA68B1">
        <w:rPr>
          <w:sz w:val="22"/>
          <w:szCs w:val="22"/>
          <w:lang w:val="de-DE"/>
        </w:rPr>
        <w:instrText xml:space="preserve"> ADDIN EN.REFLIST </w:instrText>
      </w:r>
      <w:r>
        <w:rPr>
          <w:sz w:val="22"/>
          <w:szCs w:val="22"/>
        </w:rPr>
        <w:fldChar w:fldCharType="separate"/>
      </w:r>
      <w:r w:rsidR="00E449E4" w:rsidRPr="00DA68B1">
        <w:rPr>
          <w:noProof/>
          <w:lang w:val="de-DE"/>
        </w:rPr>
        <w:t xml:space="preserve">Gu, Y., Shen, X., Zhou, D., Wang, Z., Zhang, N., Shan, Z., Jin, L., &amp; Lei, L. (2014). </w:t>
      </w:r>
      <w:r w:rsidR="00E449E4" w:rsidRPr="00E449E4">
        <w:rPr>
          <w:noProof/>
        </w:rPr>
        <w:t xml:space="preserve">Selection and Expression Profiles of Reference Genes in Mouse Preimplantation Embryos of Different Ploidies at Various Developmental Stages. </w:t>
      </w:r>
      <w:r w:rsidR="00E449E4" w:rsidRPr="00E449E4">
        <w:rPr>
          <w:i/>
          <w:noProof/>
        </w:rPr>
        <w:t>PLOS ONE</w:t>
      </w:r>
      <w:r w:rsidR="00E449E4" w:rsidRPr="00E449E4">
        <w:rPr>
          <w:noProof/>
        </w:rPr>
        <w:t>,</w:t>
      </w:r>
      <w:r w:rsidR="00E449E4" w:rsidRPr="00E449E4">
        <w:rPr>
          <w:i/>
          <w:noProof/>
        </w:rPr>
        <w:t xml:space="preserve"> 9</w:t>
      </w:r>
      <w:r w:rsidR="00E449E4" w:rsidRPr="00E449E4">
        <w:rPr>
          <w:noProof/>
        </w:rPr>
        <w:t xml:space="preserve">(6), e98956. </w:t>
      </w:r>
      <w:hyperlink r:id="rId11" w:history="1">
        <w:r w:rsidR="00E449E4" w:rsidRPr="00E449E4">
          <w:rPr>
            <w:rStyle w:val="Hyperlink"/>
            <w:noProof/>
          </w:rPr>
          <w:t>https://doi.org/10.1371/journal.pone.0098956</w:t>
        </w:r>
      </w:hyperlink>
      <w:r w:rsidR="00E449E4" w:rsidRPr="00E449E4">
        <w:rPr>
          <w:noProof/>
        </w:rPr>
        <w:t xml:space="preserve"> </w:t>
      </w:r>
    </w:p>
    <w:p w14:paraId="08C1F9F6" w14:textId="331908E9" w:rsidR="00E449E4" w:rsidRPr="00E449E4" w:rsidRDefault="00E449E4" w:rsidP="00E449E4">
      <w:pPr>
        <w:pStyle w:val="EndNoteBibliography"/>
        <w:ind w:left="720" w:hanging="720"/>
        <w:rPr>
          <w:noProof/>
        </w:rPr>
      </w:pPr>
      <w:r w:rsidRPr="00E449E4">
        <w:rPr>
          <w:noProof/>
        </w:rPr>
        <w:t xml:space="preserve">Jeong, J.-K., Kang, M.-H., Gurunathan, S., Cho, S.-G., Park, C., Seo, H. G., &amp; Kim, J.-H. (2014). Evaluation of reference genes in mouse preimplantation embryos for gene expression studies using real-time quantitative RT-PCR (RT-qPCR). </w:t>
      </w:r>
      <w:r w:rsidRPr="00E449E4">
        <w:rPr>
          <w:i/>
          <w:noProof/>
        </w:rPr>
        <w:t>BMC Research Notes</w:t>
      </w:r>
      <w:r w:rsidRPr="00E449E4">
        <w:rPr>
          <w:noProof/>
        </w:rPr>
        <w:t>,</w:t>
      </w:r>
      <w:r w:rsidRPr="00E449E4">
        <w:rPr>
          <w:i/>
          <w:noProof/>
        </w:rPr>
        <w:t xml:space="preserve"> 7</w:t>
      </w:r>
      <w:r w:rsidRPr="00E449E4">
        <w:rPr>
          <w:noProof/>
        </w:rPr>
        <w:t xml:space="preserve">(1), 675. </w:t>
      </w:r>
      <w:hyperlink r:id="rId12" w:history="1">
        <w:r w:rsidRPr="00E449E4">
          <w:rPr>
            <w:rStyle w:val="Hyperlink"/>
            <w:noProof/>
          </w:rPr>
          <w:t>https://doi.org/10.1186/1756-0500-7-675</w:t>
        </w:r>
      </w:hyperlink>
      <w:r w:rsidRPr="00E449E4">
        <w:rPr>
          <w:noProof/>
        </w:rPr>
        <w:t xml:space="preserve"> </w:t>
      </w:r>
    </w:p>
    <w:p w14:paraId="24ECBED4" w14:textId="2ABBFC12" w:rsidR="000B6B94" w:rsidRPr="00DC1C7A" w:rsidRDefault="00D842E2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sectPr w:rsidR="000B6B94" w:rsidRPr="00DC1C7A" w:rsidSect="003B2DB8">
      <w:footerReference w:type="default" r:id="rId13"/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329985B" w14:textId="77777777" w:rsidR="00EB056C" w:rsidRDefault="00EB056C" w:rsidP="00500263">
      <w:r>
        <w:separator/>
      </w:r>
    </w:p>
  </w:endnote>
  <w:endnote w:type="continuationSeparator" w:id="0">
    <w:p w14:paraId="4AD77012" w14:textId="77777777" w:rsidR="00EB056C" w:rsidRDefault="00EB056C" w:rsidP="00500263">
      <w:r>
        <w:continuationSeparator/>
      </w:r>
    </w:p>
  </w:endnote>
  <w:endnote w:type="continuationNotice" w:id="1">
    <w:p w14:paraId="21658FA2" w14:textId="77777777" w:rsidR="00EB056C" w:rsidRDefault="00EB056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026FB77" w14:textId="6448B40F" w:rsidR="00500263" w:rsidRDefault="00500263">
    <w:pPr>
      <w:pStyle w:val="Footer"/>
      <w:jc w:val="center"/>
    </w:pPr>
  </w:p>
  <w:p w14:paraId="4161E744" w14:textId="77777777" w:rsidR="00500263" w:rsidRDefault="005002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17D83E6" w14:textId="77777777" w:rsidR="00EB056C" w:rsidRDefault="00EB056C" w:rsidP="00500263">
      <w:r>
        <w:separator/>
      </w:r>
    </w:p>
  </w:footnote>
  <w:footnote w:type="continuationSeparator" w:id="0">
    <w:p w14:paraId="51EBCF81" w14:textId="77777777" w:rsidR="00EB056C" w:rsidRDefault="00EB056C" w:rsidP="00500263">
      <w:r>
        <w:continuationSeparator/>
      </w:r>
    </w:p>
  </w:footnote>
  <w:footnote w:type="continuationNotice" w:id="1">
    <w:p w14:paraId="16FE4F91" w14:textId="77777777" w:rsidR="00EB056C" w:rsidRDefault="00EB056C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39350C5"/>
    <w:multiLevelType w:val="hybridMultilevel"/>
    <w:tmpl w:val="ED52FBFE"/>
    <w:lvl w:ilvl="0" w:tplc="08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EC71A80"/>
    <w:multiLevelType w:val="hybridMultilevel"/>
    <w:tmpl w:val="31F29DF2"/>
    <w:lvl w:ilvl="0" w:tplc="86F4E956">
      <w:start w:val="3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0E84EB9"/>
    <w:multiLevelType w:val="hybridMultilevel"/>
    <w:tmpl w:val="8F7E3A38"/>
    <w:lvl w:ilvl="0" w:tplc="E49E2AD4">
      <w:numFmt w:val="bullet"/>
      <w:lvlText w:val=""/>
      <w:lvlJc w:val="left"/>
      <w:pPr>
        <w:ind w:left="786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14" w15:restartNumberingAfterBreak="0">
    <w:nsid w:val="12D701B2"/>
    <w:multiLevelType w:val="hybridMultilevel"/>
    <w:tmpl w:val="22DA81EE"/>
    <w:lvl w:ilvl="0" w:tplc="62CE13C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67965B5"/>
    <w:multiLevelType w:val="hybridMultilevel"/>
    <w:tmpl w:val="5B1840FC"/>
    <w:lvl w:ilvl="0" w:tplc="D6481E5C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17">
      <w:start w:val="1"/>
      <w:numFmt w:val="lowerLetter"/>
      <w:lvlText w:val="%2)"/>
      <w:lvlJc w:val="left"/>
      <w:pPr>
        <w:ind w:left="1440" w:hanging="360"/>
      </w:p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99F3097"/>
    <w:multiLevelType w:val="hybridMultilevel"/>
    <w:tmpl w:val="7C00A8DA"/>
    <w:lvl w:ilvl="0" w:tplc="08090017">
      <w:start w:val="1"/>
      <w:numFmt w:val="lowerLetter"/>
      <w:lvlText w:val="%1)"/>
      <w:lvlJc w:val="left"/>
      <w:pPr>
        <w:ind w:left="1494" w:hanging="360"/>
      </w:pPr>
    </w:lvl>
    <w:lvl w:ilvl="1" w:tplc="08090019" w:tentative="1">
      <w:start w:val="1"/>
      <w:numFmt w:val="lowerLetter"/>
      <w:lvlText w:val="%2."/>
      <w:lvlJc w:val="left"/>
      <w:pPr>
        <w:ind w:left="2214" w:hanging="360"/>
      </w:pPr>
    </w:lvl>
    <w:lvl w:ilvl="2" w:tplc="0809001B" w:tentative="1">
      <w:start w:val="1"/>
      <w:numFmt w:val="lowerRoman"/>
      <w:lvlText w:val="%3."/>
      <w:lvlJc w:val="right"/>
      <w:pPr>
        <w:ind w:left="2934" w:hanging="180"/>
      </w:pPr>
    </w:lvl>
    <w:lvl w:ilvl="3" w:tplc="0809000F" w:tentative="1">
      <w:start w:val="1"/>
      <w:numFmt w:val="decimal"/>
      <w:lvlText w:val="%4."/>
      <w:lvlJc w:val="left"/>
      <w:pPr>
        <w:ind w:left="3654" w:hanging="360"/>
      </w:pPr>
    </w:lvl>
    <w:lvl w:ilvl="4" w:tplc="08090019" w:tentative="1">
      <w:start w:val="1"/>
      <w:numFmt w:val="lowerLetter"/>
      <w:lvlText w:val="%5."/>
      <w:lvlJc w:val="left"/>
      <w:pPr>
        <w:ind w:left="4374" w:hanging="360"/>
      </w:pPr>
    </w:lvl>
    <w:lvl w:ilvl="5" w:tplc="0809001B" w:tentative="1">
      <w:start w:val="1"/>
      <w:numFmt w:val="lowerRoman"/>
      <w:lvlText w:val="%6."/>
      <w:lvlJc w:val="right"/>
      <w:pPr>
        <w:ind w:left="5094" w:hanging="180"/>
      </w:pPr>
    </w:lvl>
    <w:lvl w:ilvl="6" w:tplc="0809000F" w:tentative="1">
      <w:start w:val="1"/>
      <w:numFmt w:val="decimal"/>
      <w:lvlText w:val="%7."/>
      <w:lvlJc w:val="left"/>
      <w:pPr>
        <w:ind w:left="5814" w:hanging="360"/>
      </w:pPr>
    </w:lvl>
    <w:lvl w:ilvl="7" w:tplc="08090019" w:tentative="1">
      <w:start w:val="1"/>
      <w:numFmt w:val="lowerLetter"/>
      <w:lvlText w:val="%8."/>
      <w:lvlJc w:val="left"/>
      <w:pPr>
        <w:ind w:left="6534" w:hanging="360"/>
      </w:pPr>
    </w:lvl>
    <w:lvl w:ilvl="8" w:tplc="0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7" w15:restartNumberingAfterBreak="0">
    <w:nsid w:val="19AE4DBD"/>
    <w:multiLevelType w:val="hybridMultilevel"/>
    <w:tmpl w:val="D6BA5E70"/>
    <w:lvl w:ilvl="0" w:tplc="A84AAF3A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2F2604A"/>
    <w:multiLevelType w:val="hybridMultilevel"/>
    <w:tmpl w:val="CEA663F8"/>
    <w:lvl w:ilvl="0" w:tplc="AC40B7F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44B7CBF"/>
    <w:multiLevelType w:val="hybridMultilevel"/>
    <w:tmpl w:val="7BDE8F1C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80D4083"/>
    <w:multiLevelType w:val="hybridMultilevel"/>
    <w:tmpl w:val="CEA663F8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9F378D6"/>
    <w:multiLevelType w:val="hybridMultilevel"/>
    <w:tmpl w:val="665C4596"/>
    <w:lvl w:ilvl="0" w:tplc="7BE8F51A">
      <w:start w:val="3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D043BEB"/>
    <w:multiLevelType w:val="hybridMultilevel"/>
    <w:tmpl w:val="427E6ADC"/>
    <w:lvl w:ilvl="0" w:tplc="41FA69B8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D8D27CA"/>
    <w:multiLevelType w:val="hybridMultilevel"/>
    <w:tmpl w:val="4FB0912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07E1930"/>
    <w:multiLevelType w:val="hybridMultilevel"/>
    <w:tmpl w:val="AABA344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0B963FF"/>
    <w:multiLevelType w:val="hybridMultilevel"/>
    <w:tmpl w:val="43A20FFE"/>
    <w:lvl w:ilvl="0" w:tplc="041866E8">
      <w:start w:val="2020"/>
      <w:numFmt w:val="bullet"/>
      <w:lvlText w:val="–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333A7982"/>
    <w:multiLevelType w:val="hybridMultilevel"/>
    <w:tmpl w:val="0A3A982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CD97F38"/>
    <w:multiLevelType w:val="hybridMultilevel"/>
    <w:tmpl w:val="EC947B3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D4C5D22"/>
    <w:multiLevelType w:val="hybridMultilevel"/>
    <w:tmpl w:val="ED52FBFE"/>
    <w:lvl w:ilvl="0" w:tplc="FFFFFFF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364" w:hanging="360"/>
      </w:pPr>
    </w:lvl>
    <w:lvl w:ilvl="2" w:tplc="FFFFFFFF">
      <w:start w:val="1"/>
      <w:numFmt w:val="lowerRoman"/>
      <w:lvlText w:val="%3."/>
      <w:lvlJc w:val="right"/>
      <w:pPr>
        <w:ind w:left="2084" w:hanging="180"/>
      </w:pPr>
    </w:lvl>
    <w:lvl w:ilvl="3" w:tplc="FFFFFFFF" w:tentative="1">
      <w:start w:val="1"/>
      <w:numFmt w:val="decimal"/>
      <w:lvlText w:val="%4."/>
      <w:lvlJc w:val="left"/>
      <w:pPr>
        <w:ind w:left="2804" w:hanging="360"/>
      </w:pPr>
    </w:lvl>
    <w:lvl w:ilvl="4" w:tplc="FFFFFFFF" w:tentative="1">
      <w:start w:val="1"/>
      <w:numFmt w:val="lowerLetter"/>
      <w:lvlText w:val="%5."/>
      <w:lvlJc w:val="left"/>
      <w:pPr>
        <w:ind w:left="3524" w:hanging="360"/>
      </w:pPr>
    </w:lvl>
    <w:lvl w:ilvl="5" w:tplc="FFFFFFFF" w:tentative="1">
      <w:start w:val="1"/>
      <w:numFmt w:val="lowerRoman"/>
      <w:lvlText w:val="%6."/>
      <w:lvlJc w:val="right"/>
      <w:pPr>
        <w:ind w:left="4244" w:hanging="180"/>
      </w:pPr>
    </w:lvl>
    <w:lvl w:ilvl="6" w:tplc="FFFFFFFF" w:tentative="1">
      <w:start w:val="1"/>
      <w:numFmt w:val="decimal"/>
      <w:lvlText w:val="%7."/>
      <w:lvlJc w:val="left"/>
      <w:pPr>
        <w:ind w:left="4964" w:hanging="360"/>
      </w:pPr>
    </w:lvl>
    <w:lvl w:ilvl="7" w:tplc="FFFFFFFF" w:tentative="1">
      <w:start w:val="1"/>
      <w:numFmt w:val="lowerLetter"/>
      <w:lvlText w:val="%8."/>
      <w:lvlJc w:val="left"/>
      <w:pPr>
        <w:ind w:left="5684" w:hanging="360"/>
      </w:pPr>
    </w:lvl>
    <w:lvl w:ilvl="8" w:tplc="FFFFFFFF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9" w15:restartNumberingAfterBreak="0">
    <w:nsid w:val="3F8D4926"/>
    <w:multiLevelType w:val="hybridMultilevel"/>
    <w:tmpl w:val="2FCC0058"/>
    <w:lvl w:ilvl="0" w:tplc="7FF6799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948118B"/>
    <w:multiLevelType w:val="hybridMultilevel"/>
    <w:tmpl w:val="F8B4BD50"/>
    <w:lvl w:ilvl="0" w:tplc="9D16F1B2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BDF0012"/>
    <w:multiLevelType w:val="multilevel"/>
    <w:tmpl w:val="AA9243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2" w15:restartNumberingAfterBreak="0">
    <w:nsid w:val="52AF4C0E"/>
    <w:multiLevelType w:val="hybridMultilevel"/>
    <w:tmpl w:val="A934BA08"/>
    <w:lvl w:ilvl="0" w:tplc="9FF28292">
      <w:start w:val="8"/>
      <w:numFmt w:val="bullet"/>
      <w:lvlText w:val=""/>
      <w:lvlJc w:val="left"/>
      <w:pPr>
        <w:ind w:left="108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545C11B1"/>
    <w:multiLevelType w:val="hybridMultilevel"/>
    <w:tmpl w:val="30A6B552"/>
    <w:lvl w:ilvl="0" w:tplc="FC18B7B6">
      <w:start w:val="1"/>
      <w:numFmt w:val="bullet"/>
      <w:lvlText w:val=""/>
      <w:lvlJc w:val="left"/>
      <w:pPr>
        <w:ind w:left="786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4" w15:restartNumberingAfterBreak="0">
    <w:nsid w:val="564448A4"/>
    <w:multiLevelType w:val="hybridMultilevel"/>
    <w:tmpl w:val="1AD00B44"/>
    <w:lvl w:ilvl="0" w:tplc="776C0E4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44D65D0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085AD7A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317CA82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15BE96F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68A2B4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FDA82C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20D03FB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816A53F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5" w15:restartNumberingAfterBreak="0">
    <w:nsid w:val="58A44A41"/>
    <w:multiLevelType w:val="hybridMultilevel"/>
    <w:tmpl w:val="C9A43252"/>
    <w:lvl w:ilvl="0" w:tplc="864481D2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240" w:hanging="360"/>
      </w:pPr>
    </w:lvl>
    <w:lvl w:ilvl="2" w:tplc="0809001B" w:tentative="1">
      <w:start w:val="1"/>
      <w:numFmt w:val="lowerRoman"/>
      <w:lvlText w:val="%3."/>
      <w:lvlJc w:val="right"/>
      <w:pPr>
        <w:ind w:left="3960" w:hanging="180"/>
      </w:pPr>
    </w:lvl>
    <w:lvl w:ilvl="3" w:tplc="0809000F" w:tentative="1">
      <w:start w:val="1"/>
      <w:numFmt w:val="decimal"/>
      <w:lvlText w:val="%4."/>
      <w:lvlJc w:val="left"/>
      <w:pPr>
        <w:ind w:left="4680" w:hanging="360"/>
      </w:pPr>
    </w:lvl>
    <w:lvl w:ilvl="4" w:tplc="08090019" w:tentative="1">
      <w:start w:val="1"/>
      <w:numFmt w:val="lowerLetter"/>
      <w:lvlText w:val="%5."/>
      <w:lvlJc w:val="left"/>
      <w:pPr>
        <w:ind w:left="5400" w:hanging="360"/>
      </w:pPr>
    </w:lvl>
    <w:lvl w:ilvl="5" w:tplc="0809001B" w:tentative="1">
      <w:start w:val="1"/>
      <w:numFmt w:val="lowerRoman"/>
      <w:lvlText w:val="%6."/>
      <w:lvlJc w:val="right"/>
      <w:pPr>
        <w:ind w:left="6120" w:hanging="180"/>
      </w:pPr>
    </w:lvl>
    <w:lvl w:ilvl="6" w:tplc="0809000F" w:tentative="1">
      <w:start w:val="1"/>
      <w:numFmt w:val="decimal"/>
      <w:lvlText w:val="%7."/>
      <w:lvlJc w:val="left"/>
      <w:pPr>
        <w:ind w:left="6840" w:hanging="360"/>
      </w:pPr>
    </w:lvl>
    <w:lvl w:ilvl="7" w:tplc="08090019" w:tentative="1">
      <w:start w:val="1"/>
      <w:numFmt w:val="lowerLetter"/>
      <w:lvlText w:val="%8."/>
      <w:lvlJc w:val="left"/>
      <w:pPr>
        <w:ind w:left="7560" w:hanging="360"/>
      </w:pPr>
    </w:lvl>
    <w:lvl w:ilvl="8" w:tplc="0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6" w15:restartNumberingAfterBreak="0">
    <w:nsid w:val="607A6D22"/>
    <w:multiLevelType w:val="hybridMultilevel"/>
    <w:tmpl w:val="06FC3C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7FD2544"/>
    <w:multiLevelType w:val="hybridMultilevel"/>
    <w:tmpl w:val="53F44E98"/>
    <w:lvl w:ilvl="0" w:tplc="52E8F6B6">
      <w:start w:val="12"/>
      <w:numFmt w:val="bullet"/>
      <w:lvlText w:val=""/>
      <w:lvlJc w:val="left"/>
      <w:pPr>
        <w:ind w:left="786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8" w15:restartNumberingAfterBreak="0">
    <w:nsid w:val="75D1321A"/>
    <w:multiLevelType w:val="hybridMultilevel"/>
    <w:tmpl w:val="18467FFA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7682ECB"/>
    <w:multiLevelType w:val="hybridMultilevel"/>
    <w:tmpl w:val="A49EB646"/>
    <w:lvl w:ilvl="0" w:tplc="014CFF8E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C116BDC"/>
    <w:multiLevelType w:val="hybridMultilevel"/>
    <w:tmpl w:val="1D98BF46"/>
    <w:lvl w:ilvl="0" w:tplc="F40C2976">
      <w:start w:val="2020"/>
      <w:numFmt w:val="bullet"/>
      <w:lvlText w:val="–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E0D1879"/>
    <w:multiLevelType w:val="hybridMultilevel"/>
    <w:tmpl w:val="BB40229C"/>
    <w:lvl w:ilvl="0" w:tplc="ED36C434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9234266">
    <w:abstractNumId w:val="15"/>
  </w:num>
  <w:num w:numId="2" w16cid:durableId="1267158638">
    <w:abstractNumId w:val="16"/>
  </w:num>
  <w:num w:numId="3" w16cid:durableId="207113999">
    <w:abstractNumId w:val="21"/>
  </w:num>
  <w:num w:numId="4" w16cid:durableId="1016731997">
    <w:abstractNumId w:val="22"/>
  </w:num>
  <w:num w:numId="5" w16cid:durableId="900947635">
    <w:abstractNumId w:val="32"/>
  </w:num>
  <w:num w:numId="6" w16cid:durableId="1108741749">
    <w:abstractNumId w:val="35"/>
  </w:num>
  <w:num w:numId="7" w16cid:durableId="1397896045">
    <w:abstractNumId w:val="31"/>
  </w:num>
  <w:num w:numId="8" w16cid:durableId="369381288">
    <w:abstractNumId w:val="14"/>
  </w:num>
  <w:num w:numId="9" w16cid:durableId="425002449">
    <w:abstractNumId w:val="39"/>
  </w:num>
  <w:num w:numId="10" w16cid:durableId="1368287532">
    <w:abstractNumId w:val="30"/>
  </w:num>
  <w:num w:numId="11" w16cid:durableId="391586676">
    <w:abstractNumId w:val="41"/>
  </w:num>
  <w:num w:numId="12" w16cid:durableId="877737192">
    <w:abstractNumId w:val="13"/>
  </w:num>
  <w:num w:numId="13" w16cid:durableId="1110199493">
    <w:abstractNumId w:val="33"/>
  </w:num>
  <w:num w:numId="14" w16cid:durableId="1660502028">
    <w:abstractNumId w:val="37"/>
  </w:num>
  <w:num w:numId="15" w16cid:durableId="1421218452">
    <w:abstractNumId w:val="18"/>
  </w:num>
  <w:num w:numId="16" w16cid:durableId="1841197900">
    <w:abstractNumId w:val="20"/>
  </w:num>
  <w:num w:numId="17" w16cid:durableId="95099770">
    <w:abstractNumId w:val="36"/>
  </w:num>
  <w:num w:numId="18" w16cid:durableId="16470786">
    <w:abstractNumId w:val="12"/>
  </w:num>
  <w:num w:numId="19" w16cid:durableId="1359310573">
    <w:abstractNumId w:val="17"/>
  </w:num>
  <w:num w:numId="20" w16cid:durableId="1146431748">
    <w:abstractNumId w:val="34"/>
  </w:num>
  <w:num w:numId="21" w16cid:durableId="1484001627">
    <w:abstractNumId w:val="11"/>
  </w:num>
  <w:num w:numId="22" w16cid:durableId="634259124">
    <w:abstractNumId w:val="28"/>
  </w:num>
  <w:num w:numId="23" w16cid:durableId="855121570">
    <w:abstractNumId w:val="24"/>
  </w:num>
  <w:num w:numId="24" w16cid:durableId="682896793">
    <w:abstractNumId w:val="26"/>
  </w:num>
  <w:num w:numId="25" w16cid:durableId="1407192227">
    <w:abstractNumId w:val="38"/>
  </w:num>
  <w:num w:numId="26" w16cid:durableId="1502894614">
    <w:abstractNumId w:val="19"/>
  </w:num>
  <w:num w:numId="27" w16cid:durableId="723722127">
    <w:abstractNumId w:val="27"/>
  </w:num>
  <w:num w:numId="28" w16cid:durableId="1092891321">
    <w:abstractNumId w:val="23"/>
  </w:num>
  <w:num w:numId="29" w16cid:durableId="2070223325">
    <w:abstractNumId w:val="9"/>
  </w:num>
  <w:num w:numId="30" w16cid:durableId="1190946784">
    <w:abstractNumId w:val="7"/>
  </w:num>
  <w:num w:numId="31" w16cid:durableId="997224411">
    <w:abstractNumId w:val="6"/>
  </w:num>
  <w:num w:numId="32" w16cid:durableId="382994837">
    <w:abstractNumId w:val="5"/>
  </w:num>
  <w:num w:numId="33" w16cid:durableId="2060592771">
    <w:abstractNumId w:val="4"/>
  </w:num>
  <w:num w:numId="34" w16cid:durableId="931086550">
    <w:abstractNumId w:val="8"/>
  </w:num>
  <w:num w:numId="35" w16cid:durableId="712342618">
    <w:abstractNumId w:val="3"/>
  </w:num>
  <w:num w:numId="36" w16cid:durableId="349718595">
    <w:abstractNumId w:val="2"/>
  </w:num>
  <w:num w:numId="37" w16cid:durableId="1255626838">
    <w:abstractNumId w:val="1"/>
  </w:num>
  <w:num w:numId="38" w16cid:durableId="159194859">
    <w:abstractNumId w:val="0"/>
  </w:num>
  <w:num w:numId="39" w16cid:durableId="333462690">
    <w:abstractNumId w:val="10"/>
  </w:num>
  <w:num w:numId="40" w16cid:durableId="695081805">
    <w:abstractNumId w:val="29"/>
  </w:num>
  <w:num w:numId="41" w16cid:durableId="1905794241">
    <w:abstractNumId w:val="40"/>
  </w:num>
  <w:num w:numId="42" w16cid:durableId="182280407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B6E62"/>
    <w:rsid w:val="00000073"/>
    <w:rsid w:val="000001F2"/>
    <w:rsid w:val="00000629"/>
    <w:rsid w:val="00000844"/>
    <w:rsid w:val="000008D4"/>
    <w:rsid w:val="00000ABE"/>
    <w:rsid w:val="00001307"/>
    <w:rsid w:val="00001E24"/>
    <w:rsid w:val="00001F75"/>
    <w:rsid w:val="000022A6"/>
    <w:rsid w:val="00002984"/>
    <w:rsid w:val="00002B0B"/>
    <w:rsid w:val="00002BBC"/>
    <w:rsid w:val="00002E10"/>
    <w:rsid w:val="00002F5A"/>
    <w:rsid w:val="00003204"/>
    <w:rsid w:val="00003272"/>
    <w:rsid w:val="00003488"/>
    <w:rsid w:val="000036B6"/>
    <w:rsid w:val="0000374A"/>
    <w:rsid w:val="00003CCE"/>
    <w:rsid w:val="00003F1C"/>
    <w:rsid w:val="00004284"/>
    <w:rsid w:val="000044B1"/>
    <w:rsid w:val="000046AF"/>
    <w:rsid w:val="0000479D"/>
    <w:rsid w:val="00004950"/>
    <w:rsid w:val="00004CA9"/>
    <w:rsid w:val="00004F7C"/>
    <w:rsid w:val="000050CA"/>
    <w:rsid w:val="000051A3"/>
    <w:rsid w:val="0000528E"/>
    <w:rsid w:val="00005644"/>
    <w:rsid w:val="000056D0"/>
    <w:rsid w:val="00005BAC"/>
    <w:rsid w:val="00005C1A"/>
    <w:rsid w:val="00005C96"/>
    <w:rsid w:val="00005D3F"/>
    <w:rsid w:val="00005FAB"/>
    <w:rsid w:val="00006149"/>
    <w:rsid w:val="00006199"/>
    <w:rsid w:val="000062C9"/>
    <w:rsid w:val="000064D6"/>
    <w:rsid w:val="000065B6"/>
    <w:rsid w:val="0000687B"/>
    <w:rsid w:val="000068FF"/>
    <w:rsid w:val="0000698F"/>
    <w:rsid w:val="00006996"/>
    <w:rsid w:val="00006BF9"/>
    <w:rsid w:val="00006D5C"/>
    <w:rsid w:val="00006DB8"/>
    <w:rsid w:val="00006E20"/>
    <w:rsid w:val="00006E98"/>
    <w:rsid w:val="00007009"/>
    <w:rsid w:val="0000715B"/>
    <w:rsid w:val="0000725F"/>
    <w:rsid w:val="000072C2"/>
    <w:rsid w:val="000072FE"/>
    <w:rsid w:val="00007508"/>
    <w:rsid w:val="000077D9"/>
    <w:rsid w:val="00007858"/>
    <w:rsid w:val="00007917"/>
    <w:rsid w:val="00007A57"/>
    <w:rsid w:val="00007B27"/>
    <w:rsid w:val="00007D08"/>
    <w:rsid w:val="00011367"/>
    <w:rsid w:val="0001151F"/>
    <w:rsid w:val="00011820"/>
    <w:rsid w:val="00011976"/>
    <w:rsid w:val="0001197C"/>
    <w:rsid w:val="00011CA0"/>
    <w:rsid w:val="00011FAB"/>
    <w:rsid w:val="00011FE3"/>
    <w:rsid w:val="000120CA"/>
    <w:rsid w:val="000122D3"/>
    <w:rsid w:val="0001241F"/>
    <w:rsid w:val="00012638"/>
    <w:rsid w:val="0001270F"/>
    <w:rsid w:val="00012A9C"/>
    <w:rsid w:val="000130B4"/>
    <w:rsid w:val="00013383"/>
    <w:rsid w:val="000139C7"/>
    <w:rsid w:val="00013D25"/>
    <w:rsid w:val="00014446"/>
    <w:rsid w:val="0001450C"/>
    <w:rsid w:val="000145BE"/>
    <w:rsid w:val="0001464E"/>
    <w:rsid w:val="00014ADA"/>
    <w:rsid w:val="00014C2E"/>
    <w:rsid w:val="00014C87"/>
    <w:rsid w:val="00014F55"/>
    <w:rsid w:val="00014FE5"/>
    <w:rsid w:val="000150C1"/>
    <w:rsid w:val="000153EF"/>
    <w:rsid w:val="0001571D"/>
    <w:rsid w:val="0001584B"/>
    <w:rsid w:val="0001590D"/>
    <w:rsid w:val="00015B1C"/>
    <w:rsid w:val="00015C7F"/>
    <w:rsid w:val="00015CF6"/>
    <w:rsid w:val="0001641C"/>
    <w:rsid w:val="000165BE"/>
    <w:rsid w:val="000168A2"/>
    <w:rsid w:val="00016910"/>
    <w:rsid w:val="00016916"/>
    <w:rsid w:val="00016B3F"/>
    <w:rsid w:val="00016B99"/>
    <w:rsid w:val="00016E29"/>
    <w:rsid w:val="00016E71"/>
    <w:rsid w:val="00016EBB"/>
    <w:rsid w:val="000172C1"/>
    <w:rsid w:val="000172FD"/>
    <w:rsid w:val="000175F7"/>
    <w:rsid w:val="00017691"/>
    <w:rsid w:val="0001780F"/>
    <w:rsid w:val="00020157"/>
    <w:rsid w:val="0002047D"/>
    <w:rsid w:val="00020562"/>
    <w:rsid w:val="00020695"/>
    <w:rsid w:val="0002069E"/>
    <w:rsid w:val="0002089E"/>
    <w:rsid w:val="00020ADD"/>
    <w:rsid w:val="00020EA4"/>
    <w:rsid w:val="00020EFB"/>
    <w:rsid w:val="000214EA"/>
    <w:rsid w:val="000217BD"/>
    <w:rsid w:val="00021A01"/>
    <w:rsid w:val="00021C7B"/>
    <w:rsid w:val="000221AC"/>
    <w:rsid w:val="000227A7"/>
    <w:rsid w:val="00022A0C"/>
    <w:rsid w:val="00022C62"/>
    <w:rsid w:val="00022CDA"/>
    <w:rsid w:val="0002302B"/>
    <w:rsid w:val="0002316F"/>
    <w:rsid w:val="0002333D"/>
    <w:rsid w:val="000233D3"/>
    <w:rsid w:val="00023437"/>
    <w:rsid w:val="00023477"/>
    <w:rsid w:val="0002348E"/>
    <w:rsid w:val="000234DC"/>
    <w:rsid w:val="00023582"/>
    <w:rsid w:val="000235AB"/>
    <w:rsid w:val="0002385D"/>
    <w:rsid w:val="00023D25"/>
    <w:rsid w:val="00024009"/>
    <w:rsid w:val="00024104"/>
    <w:rsid w:val="000241F5"/>
    <w:rsid w:val="00024FCF"/>
    <w:rsid w:val="00025230"/>
    <w:rsid w:val="00025270"/>
    <w:rsid w:val="000252C0"/>
    <w:rsid w:val="000253AF"/>
    <w:rsid w:val="000255BD"/>
    <w:rsid w:val="000258FA"/>
    <w:rsid w:val="0002591B"/>
    <w:rsid w:val="00025A5D"/>
    <w:rsid w:val="00025AAC"/>
    <w:rsid w:val="00025C45"/>
    <w:rsid w:val="000262DF"/>
    <w:rsid w:val="00026473"/>
    <w:rsid w:val="0002661B"/>
    <w:rsid w:val="00026848"/>
    <w:rsid w:val="00026909"/>
    <w:rsid w:val="0002704D"/>
    <w:rsid w:val="00027061"/>
    <w:rsid w:val="000275D0"/>
    <w:rsid w:val="000277D5"/>
    <w:rsid w:val="00027D69"/>
    <w:rsid w:val="000300F2"/>
    <w:rsid w:val="0003081C"/>
    <w:rsid w:val="00030AC1"/>
    <w:rsid w:val="00030B7B"/>
    <w:rsid w:val="00030E30"/>
    <w:rsid w:val="0003104A"/>
    <w:rsid w:val="000311B5"/>
    <w:rsid w:val="000313C9"/>
    <w:rsid w:val="000314B6"/>
    <w:rsid w:val="000314F2"/>
    <w:rsid w:val="000314F5"/>
    <w:rsid w:val="00031653"/>
    <w:rsid w:val="000316AD"/>
    <w:rsid w:val="000317AE"/>
    <w:rsid w:val="00031818"/>
    <w:rsid w:val="00031B97"/>
    <w:rsid w:val="00031BBA"/>
    <w:rsid w:val="00031C9B"/>
    <w:rsid w:val="00031E3D"/>
    <w:rsid w:val="00032038"/>
    <w:rsid w:val="000322F7"/>
    <w:rsid w:val="00032325"/>
    <w:rsid w:val="0003285E"/>
    <w:rsid w:val="000328E1"/>
    <w:rsid w:val="00032953"/>
    <w:rsid w:val="00032BC0"/>
    <w:rsid w:val="00032E4E"/>
    <w:rsid w:val="000331A4"/>
    <w:rsid w:val="00033323"/>
    <w:rsid w:val="000334D5"/>
    <w:rsid w:val="00033A95"/>
    <w:rsid w:val="00033B88"/>
    <w:rsid w:val="00034189"/>
    <w:rsid w:val="00034A74"/>
    <w:rsid w:val="00034B6E"/>
    <w:rsid w:val="00034C9A"/>
    <w:rsid w:val="00034CE7"/>
    <w:rsid w:val="00034DAB"/>
    <w:rsid w:val="000351EB"/>
    <w:rsid w:val="00035392"/>
    <w:rsid w:val="000356D2"/>
    <w:rsid w:val="000357A8"/>
    <w:rsid w:val="00035C7E"/>
    <w:rsid w:val="00035EC1"/>
    <w:rsid w:val="00036A5A"/>
    <w:rsid w:val="00036FC6"/>
    <w:rsid w:val="0003706A"/>
    <w:rsid w:val="000371A8"/>
    <w:rsid w:val="00037424"/>
    <w:rsid w:val="00037974"/>
    <w:rsid w:val="00037FDB"/>
    <w:rsid w:val="00040128"/>
    <w:rsid w:val="00040408"/>
    <w:rsid w:val="0004065B"/>
    <w:rsid w:val="000406E1"/>
    <w:rsid w:val="000406EA"/>
    <w:rsid w:val="000406EB"/>
    <w:rsid w:val="00040780"/>
    <w:rsid w:val="00040863"/>
    <w:rsid w:val="00040AD4"/>
    <w:rsid w:val="000410A5"/>
    <w:rsid w:val="00041155"/>
    <w:rsid w:val="000414EC"/>
    <w:rsid w:val="000415AE"/>
    <w:rsid w:val="0004193D"/>
    <w:rsid w:val="00041A12"/>
    <w:rsid w:val="00041A37"/>
    <w:rsid w:val="00041B19"/>
    <w:rsid w:val="00041C7C"/>
    <w:rsid w:val="00041DC6"/>
    <w:rsid w:val="00041F26"/>
    <w:rsid w:val="00041F31"/>
    <w:rsid w:val="000420BC"/>
    <w:rsid w:val="000420ED"/>
    <w:rsid w:val="00042151"/>
    <w:rsid w:val="00042225"/>
    <w:rsid w:val="00042289"/>
    <w:rsid w:val="0004258B"/>
    <w:rsid w:val="00042768"/>
    <w:rsid w:val="00042D3D"/>
    <w:rsid w:val="0004316E"/>
    <w:rsid w:val="000432B8"/>
    <w:rsid w:val="0004395A"/>
    <w:rsid w:val="00043A95"/>
    <w:rsid w:val="00043B32"/>
    <w:rsid w:val="00043BB1"/>
    <w:rsid w:val="00043BCE"/>
    <w:rsid w:val="00043EE6"/>
    <w:rsid w:val="0004432D"/>
    <w:rsid w:val="0004435D"/>
    <w:rsid w:val="0004454A"/>
    <w:rsid w:val="000446AF"/>
    <w:rsid w:val="00044A27"/>
    <w:rsid w:val="000450C8"/>
    <w:rsid w:val="00045356"/>
    <w:rsid w:val="00045414"/>
    <w:rsid w:val="00045729"/>
    <w:rsid w:val="000457D7"/>
    <w:rsid w:val="00045C34"/>
    <w:rsid w:val="00045D6E"/>
    <w:rsid w:val="00045F2F"/>
    <w:rsid w:val="00046291"/>
    <w:rsid w:val="000462E1"/>
    <w:rsid w:val="000464DB"/>
    <w:rsid w:val="0004653F"/>
    <w:rsid w:val="00046587"/>
    <w:rsid w:val="000465D9"/>
    <w:rsid w:val="00046686"/>
    <w:rsid w:val="000466F4"/>
    <w:rsid w:val="000468FD"/>
    <w:rsid w:val="00046967"/>
    <w:rsid w:val="00047109"/>
    <w:rsid w:val="00047373"/>
    <w:rsid w:val="0004739E"/>
    <w:rsid w:val="00047A5D"/>
    <w:rsid w:val="00047E81"/>
    <w:rsid w:val="00047F3B"/>
    <w:rsid w:val="000500BB"/>
    <w:rsid w:val="00050646"/>
    <w:rsid w:val="00050726"/>
    <w:rsid w:val="00050C33"/>
    <w:rsid w:val="00050D70"/>
    <w:rsid w:val="00050DA5"/>
    <w:rsid w:val="00051A55"/>
    <w:rsid w:val="00051D35"/>
    <w:rsid w:val="00051D59"/>
    <w:rsid w:val="00051F09"/>
    <w:rsid w:val="000520E6"/>
    <w:rsid w:val="0005251E"/>
    <w:rsid w:val="0005264C"/>
    <w:rsid w:val="000526C5"/>
    <w:rsid w:val="00052831"/>
    <w:rsid w:val="00052836"/>
    <w:rsid w:val="00053086"/>
    <w:rsid w:val="00053101"/>
    <w:rsid w:val="000532EA"/>
    <w:rsid w:val="000537E0"/>
    <w:rsid w:val="0005388E"/>
    <w:rsid w:val="00053BC4"/>
    <w:rsid w:val="00053F8D"/>
    <w:rsid w:val="00054157"/>
    <w:rsid w:val="00054257"/>
    <w:rsid w:val="0005452F"/>
    <w:rsid w:val="00054752"/>
    <w:rsid w:val="00054E86"/>
    <w:rsid w:val="00054EE2"/>
    <w:rsid w:val="00055283"/>
    <w:rsid w:val="00055405"/>
    <w:rsid w:val="0005564B"/>
    <w:rsid w:val="00055C2B"/>
    <w:rsid w:val="00055D06"/>
    <w:rsid w:val="000562D4"/>
    <w:rsid w:val="00056510"/>
    <w:rsid w:val="00056775"/>
    <w:rsid w:val="00056B67"/>
    <w:rsid w:val="00056C2B"/>
    <w:rsid w:val="00056D6F"/>
    <w:rsid w:val="00056F69"/>
    <w:rsid w:val="00056F96"/>
    <w:rsid w:val="00057075"/>
    <w:rsid w:val="00057339"/>
    <w:rsid w:val="0005753B"/>
    <w:rsid w:val="0005796D"/>
    <w:rsid w:val="00057D16"/>
    <w:rsid w:val="00057DD9"/>
    <w:rsid w:val="00060227"/>
    <w:rsid w:val="00060444"/>
    <w:rsid w:val="0006077F"/>
    <w:rsid w:val="0006080D"/>
    <w:rsid w:val="00060B24"/>
    <w:rsid w:val="00060D1A"/>
    <w:rsid w:val="00060E6B"/>
    <w:rsid w:val="00060EDE"/>
    <w:rsid w:val="00060F6C"/>
    <w:rsid w:val="00060FB2"/>
    <w:rsid w:val="000618F9"/>
    <w:rsid w:val="00061E1B"/>
    <w:rsid w:val="00061F7C"/>
    <w:rsid w:val="00061FC3"/>
    <w:rsid w:val="000621CC"/>
    <w:rsid w:val="00062677"/>
    <w:rsid w:val="000626FD"/>
    <w:rsid w:val="000627E0"/>
    <w:rsid w:val="00062C2C"/>
    <w:rsid w:val="00063AED"/>
    <w:rsid w:val="00063B2C"/>
    <w:rsid w:val="00063F9B"/>
    <w:rsid w:val="00064603"/>
    <w:rsid w:val="00064614"/>
    <w:rsid w:val="000648E1"/>
    <w:rsid w:val="00064977"/>
    <w:rsid w:val="000649B7"/>
    <w:rsid w:val="00064B59"/>
    <w:rsid w:val="00064CCC"/>
    <w:rsid w:val="00064FF1"/>
    <w:rsid w:val="000651CC"/>
    <w:rsid w:val="00065247"/>
    <w:rsid w:val="0006536B"/>
    <w:rsid w:val="00065694"/>
    <w:rsid w:val="000656DB"/>
    <w:rsid w:val="00065736"/>
    <w:rsid w:val="000657D2"/>
    <w:rsid w:val="00065CE5"/>
    <w:rsid w:val="00066069"/>
    <w:rsid w:val="000669A5"/>
    <w:rsid w:val="00066A33"/>
    <w:rsid w:val="00066A7D"/>
    <w:rsid w:val="00066C52"/>
    <w:rsid w:val="00066C6C"/>
    <w:rsid w:val="0006708B"/>
    <w:rsid w:val="000677C1"/>
    <w:rsid w:val="00067B7B"/>
    <w:rsid w:val="00067D70"/>
    <w:rsid w:val="000700FB"/>
    <w:rsid w:val="0007042C"/>
    <w:rsid w:val="0007042F"/>
    <w:rsid w:val="00070782"/>
    <w:rsid w:val="000707E6"/>
    <w:rsid w:val="0007090B"/>
    <w:rsid w:val="00070C8C"/>
    <w:rsid w:val="00070E06"/>
    <w:rsid w:val="000711CB"/>
    <w:rsid w:val="000713FB"/>
    <w:rsid w:val="00071454"/>
    <w:rsid w:val="000714C4"/>
    <w:rsid w:val="00071A68"/>
    <w:rsid w:val="00071AC5"/>
    <w:rsid w:val="00071E33"/>
    <w:rsid w:val="00071FA6"/>
    <w:rsid w:val="00072070"/>
    <w:rsid w:val="000720B2"/>
    <w:rsid w:val="000720C6"/>
    <w:rsid w:val="000721DB"/>
    <w:rsid w:val="00072439"/>
    <w:rsid w:val="00072524"/>
    <w:rsid w:val="00072C94"/>
    <w:rsid w:val="00072EA9"/>
    <w:rsid w:val="00072F7D"/>
    <w:rsid w:val="00073037"/>
    <w:rsid w:val="00073487"/>
    <w:rsid w:val="0007367C"/>
    <w:rsid w:val="00073689"/>
    <w:rsid w:val="00073875"/>
    <w:rsid w:val="00073CA2"/>
    <w:rsid w:val="00073D3F"/>
    <w:rsid w:val="00073EE2"/>
    <w:rsid w:val="000740D9"/>
    <w:rsid w:val="00074403"/>
    <w:rsid w:val="000745D1"/>
    <w:rsid w:val="00074693"/>
    <w:rsid w:val="00074967"/>
    <w:rsid w:val="0007498D"/>
    <w:rsid w:val="000749E8"/>
    <w:rsid w:val="00074A0B"/>
    <w:rsid w:val="00075A7B"/>
    <w:rsid w:val="00075A96"/>
    <w:rsid w:val="00075B00"/>
    <w:rsid w:val="00075E1A"/>
    <w:rsid w:val="0007604D"/>
    <w:rsid w:val="000761AD"/>
    <w:rsid w:val="00076292"/>
    <w:rsid w:val="000762F5"/>
    <w:rsid w:val="0007631C"/>
    <w:rsid w:val="00076420"/>
    <w:rsid w:val="000764B3"/>
    <w:rsid w:val="00076868"/>
    <w:rsid w:val="00076B57"/>
    <w:rsid w:val="00076CF0"/>
    <w:rsid w:val="00076D01"/>
    <w:rsid w:val="00076E58"/>
    <w:rsid w:val="00077660"/>
    <w:rsid w:val="0007768E"/>
    <w:rsid w:val="00077A7F"/>
    <w:rsid w:val="00077DEE"/>
    <w:rsid w:val="000801F0"/>
    <w:rsid w:val="0008045A"/>
    <w:rsid w:val="000804C1"/>
    <w:rsid w:val="0008055C"/>
    <w:rsid w:val="000805B2"/>
    <w:rsid w:val="000805D8"/>
    <w:rsid w:val="00080694"/>
    <w:rsid w:val="00080836"/>
    <w:rsid w:val="00080E92"/>
    <w:rsid w:val="00081250"/>
    <w:rsid w:val="00081406"/>
    <w:rsid w:val="000814F5"/>
    <w:rsid w:val="00081885"/>
    <w:rsid w:val="00081922"/>
    <w:rsid w:val="0008196C"/>
    <w:rsid w:val="00081CEF"/>
    <w:rsid w:val="00081D3A"/>
    <w:rsid w:val="00081D90"/>
    <w:rsid w:val="00081F18"/>
    <w:rsid w:val="00081F44"/>
    <w:rsid w:val="00081F45"/>
    <w:rsid w:val="000823E1"/>
    <w:rsid w:val="000823E3"/>
    <w:rsid w:val="000824D7"/>
    <w:rsid w:val="000824FC"/>
    <w:rsid w:val="00082586"/>
    <w:rsid w:val="000827DD"/>
    <w:rsid w:val="00082A73"/>
    <w:rsid w:val="00082ADD"/>
    <w:rsid w:val="0008305C"/>
    <w:rsid w:val="00083074"/>
    <w:rsid w:val="00083136"/>
    <w:rsid w:val="00083948"/>
    <w:rsid w:val="00083DEE"/>
    <w:rsid w:val="000841A7"/>
    <w:rsid w:val="000841E4"/>
    <w:rsid w:val="000841FF"/>
    <w:rsid w:val="000842CB"/>
    <w:rsid w:val="0008448A"/>
    <w:rsid w:val="00084508"/>
    <w:rsid w:val="0008461D"/>
    <w:rsid w:val="00084770"/>
    <w:rsid w:val="00084805"/>
    <w:rsid w:val="0008487B"/>
    <w:rsid w:val="00084883"/>
    <w:rsid w:val="000848AE"/>
    <w:rsid w:val="00084C43"/>
    <w:rsid w:val="00084D89"/>
    <w:rsid w:val="000850A6"/>
    <w:rsid w:val="000850BE"/>
    <w:rsid w:val="00085355"/>
    <w:rsid w:val="000854C8"/>
    <w:rsid w:val="000856D1"/>
    <w:rsid w:val="00085D25"/>
    <w:rsid w:val="00085E06"/>
    <w:rsid w:val="00085E79"/>
    <w:rsid w:val="00085FA8"/>
    <w:rsid w:val="00086169"/>
    <w:rsid w:val="000863BA"/>
    <w:rsid w:val="000864D5"/>
    <w:rsid w:val="000869F7"/>
    <w:rsid w:val="00086EBC"/>
    <w:rsid w:val="00087033"/>
    <w:rsid w:val="000871AF"/>
    <w:rsid w:val="000875DE"/>
    <w:rsid w:val="0008797C"/>
    <w:rsid w:val="00087EE0"/>
    <w:rsid w:val="00087FC3"/>
    <w:rsid w:val="00090518"/>
    <w:rsid w:val="000906D4"/>
    <w:rsid w:val="0009079D"/>
    <w:rsid w:val="000913BB"/>
    <w:rsid w:val="00091459"/>
    <w:rsid w:val="00091681"/>
    <w:rsid w:val="0009169A"/>
    <w:rsid w:val="000916FC"/>
    <w:rsid w:val="000917EE"/>
    <w:rsid w:val="000918F3"/>
    <w:rsid w:val="000919AF"/>
    <w:rsid w:val="00091BAA"/>
    <w:rsid w:val="00091D45"/>
    <w:rsid w:val="00091D9A"/>
    <w:rsid w:val="00091DC4"/>
    <w:rsid w:val="00091DD8"/>
    <w:rsid w:val="00092066"/>
    <w:rsid w:val="00092712"/>
    <w:rsid w:val="000928EE"/>
    <w:rsid w:val="000929AC"/>
    <w:rsid w:val="00092D5C"/>
    <w:rsid w:val="00092F5B"/>
    <w:rsid w:val="00092F67"/>
    <w:rsid w:val="000932A7"/>
    <w:rsid w:val="00093544"/>
    <w:rsid w:val="0009356D"/>
    <w:rsid w:val="0009360C"/>
    <w:rsid w:val="00093702"/>
    <w:rsid w:val="0009372F"/>
    <w:rsid w:val="00093C93"/>
    <w:rsid w:val="00093DA7"/>
    <w:rsid w:val="00093E8D"/>
    <w:rsid w:val="00093EDA"/>
    <w:rsid w:val="0009410C"/>
    <w:rsid w:val="000944F6"/>
    <w:rsid w:val="000945E9"/>
    <w:rsid w:val="00094BD7"/>
    <w:rsid w:val="00094EBF"/>
    <w:rsid w:val="00095B1D"/>
    <w:rsid w:val="00095B35"/>
    <w:rsid w:val="00096210"/>
    <w:rsid w:val="0009642B"/>
    <w:rsid w:val="00096573"/>
    <w:rsid w:val="00096656"/>
    <w:rsid w:val="00096779"/>
    <w:rsid w:val="00096CC3"/>
    <w:rsid w:val="00096EF1"/>
    <w:rsid w:val="00096EFB"/>
    <w:rsid w:val="00096F64"/>
    <w:rsid w:val="0009742A"/>
    <w:rsid w:val="000975A1"/>
    <w:rsid w:val="00097873"/>
    <w:rsid w:val="00097878"/>
    <w:rsid w:val="00097BFE"/>
    <w:rsid w:val="00097D06"/>
    <w:rsid w:val="000A0385"/>
    <w:rsid w:val="000A0825"/>
    <w:rsid w:val="000A0C40"/>
    <w:rsid w:val="000A0F31"/>
    <w:rsid w:val="000A1147"/>
    <w:rsid w:val="000A135D"/>
    <w:rsid w:val="000A178D"/>
    <w:rsid w:val="000A17E5"/>
    <w:rsid w:val="000A1899"/>
    <w:rsid w:val="000A1C62"/>
    <w:rsid w:val="000A1C95"/>
    <w:rsid w:val="000A1C9F"/>
    <w:rsid w:val="000A1F2B"/>
    <w:rsid w:val="000A1F3B"/>
    <w:rsid w:val="000A1FF1"/>
    <w:rsid w:val="000A2238"/>
    <w:rsid w:val="000A28F3"/>
    <w:rsid w:val="000A2DF1"/>
    <w:rsid w:val="000A2E61"/>
    <w:rsid w:val="000A30CA"/>
    <w:rsid w:val="000A3480"/>
    <w:rsid w:val="000A37E9"/>
    <w:rsid w:val="000A3FEE"/>
    <w:rsid w:val="000A4276"/>
    <w:rsid w:val="000A4517"/>
    <w:rsid w:val="000A4535"/>
    <w:rsid w:val="000A45B5"/>
    <w:rsid w:val="000A478F"/>
    <w:rsid w:val="000A4834"/>
    <w:rsid w:val="000A4A0C"/>
    <w:rsid w:val="000A4AAA"/>
    <w:rsid w:val="000A4CA7"/>
    <w:rsid w:val="000A4DE4"/>
    <w:rsid w:val="000A4F91"/>
    <w:rsid w:val="000A5159"/>
    <w:rsid w:val="000A5327"/>
    <w:rsid w:val="000A5480"/>
    <w:rsid w:val="000A58C7"/>
    <w:rsid w:val="000A6161"/>
    <w:rsid w:val="000A6323"/>
    <w:rsid w:val="000A6D2F"/>
    <w:rsid w:val="000A6DC4"/>
    <w:rsid w:val="000A7353"/>
    <w:rsid w:val="000A744F"/>
    <w:rsid w:val="000A74B2"/>
    <w:rsid w:val="000A7A36"/>
    <w:rsid w:val="000A7C8B"/>
    <w:rsid w:val="000A7D5E"/>
    <w:rsid w:val="000A7E46"/>
    <w:rsid w:val="000B010F"/>
    <w:rsid w:val="000B07CE"/>
    <w:rsid w:val="000B0885"/>
    <w:rsid w:val="000B0998"/>
    <w:rsid w:val="000B0AA3"/>
    <w:rsid w:val="000B0E19"/>
    <w:rsid w:val="000B10CF"/>
    <w:rsid w:val="000B11F5"/>
    <w:rsid w:val="000B1208"/>
    <w:rsid w:val="000B139C"/>
    <w:rsid w:val="000B1800"/>
    <w:rsid w:val="000B19DC"/>
    <w:rsid w:val="000B1A6A"/>
    <w:rsid w:val="000B1E5A"/>
    <w:rsid w:val="000B1F40"/>
    <w:rsid w:val="000B26D1"/>
    <w:rsid w:val="000B2A91"/>
    <w:rsid w:val="000B2AA9"/>
    <w:rsid w:val="000B2CC7"/>
    <w:rsid w:val="000B2EBA"/>
    <w:rsid w:val="000B307F"/>
    <w:rsid w:val="000B32C9"/>
    <w:rsid w:val="000B33A6"/>
    <w:rsid w:val="000B340B"/>
    <w:rsid w:val="000B35B0"/>
    <w:rsid w:val="000B35D4"/>
    <w:rsid w:val="000B36E6"/>
    <w:rsid w:val="000B375E"/>
    <w:rsid w:val="000B37F8"/>
    <w:rsid w:val="000B3AFC"/>
    <w:rsid w:val="000B3C02"/>
    <w:rsid w:val="000B3F21"/>
    <w:rsid w:val="000B401B"/>
    <w:rsid w:val="000B406E"/>
    <w:rsid w:val="000B40D6"/>
    <w:rsid w:val="000B4212"/>
    <w:rsid w:val="000B42F8"/>
    <w:rsid w:val="000B43C4"/>
    <w:rsid w:val="000B441F"/>
    <w:rsid w:val="000B49EC"/>
    <w:rsid w:val="000B4A22"/>
    <w:rsid w:val="000B4CF9"/>
    <w:rsid w:val="000B4DAF"/>
    <w:rsid w:val="000B525F"/>
    <w:rsid w:val="000B5380"/>
    <w:rsid w:val="000B5656"/>
    <w:rsid w:val="000B56E2"/>
    <w:rsid w:val="000B5723"/>
    <w:rsid w:val="000B5C8E"/>
    <w:rsid w:val="000B5DE7"/>
    <w:rsid w:val="000B6155"/>
    <w:rsid w:val="000B631A"/>
    <w:rsid w:val="000B6601"/>
    <w:rsid w:val="000B6651"/>
    <w:rsid w:val="000B6808"/>
    <w:rsid w:val="000B69DB"/>
    <w:rsid w:val="000B6B94"/>
    <w:rsid w:val="000B6C16"/>
    <w:rsid w:val="000B6DBD"/>
    <w:rsid w:val="000B6E43"/>
    <w:rsid w:val="000B7093"/>
    <w:rsid w:val="000B7137"/>
    <w:rsid w:val="000B73EA"/>
    <w:rsid w:val="000B766D"/>
    <w:rsid w:val="000C017F"/>
    <w:rsid w:val="000C03AF"/>
    <w:rsid w:val="000C0451"/>
    <w:rsid w:val="000C0484"/>
    <w:rsid w:val="000C0743"/>
    <w:rsid w:val="000C08AA"/>
    <w:rsid w:val="000C0914"/>
    <w:rsid w:val="000C0B93"/>
    <w:rsid w:val="000C0D35"/>
    <w:rsid w:val="000C1166"/>
    <w:rsid w:val="000C128F"/>
    <w:rsid w:val="000C13A2"/>
    <w:rsid w:val="000C1710"/>
    <w:rsid w:val="000C1E68"/>
    <w:rsid w:val="000C1FB2"/>
    <w:rsid w:val="000C23B3"/>
    <w:rsid w:val="000C2642"/>
    <w:rsid w:val="000C3281"/>
    <w:rsid w:val="000C338B"/>
    <w:rsid w:val="000C338E"/>
    <w:rsid w:val="000C4261"/>
    <w:rsid w:val="000C42C9"/>
    <w:rsid w:val="000C4971"/>
    <w:rsid w:val="000C499D"/>
    <w:rsid w:val="000C4B84"/>
    <w:rsid w:val="000C4E3D"/>
    <w:rsid w:val="000C504A"/>
    <w:rsid w:val="000C517A"/>
    <w:rsid w:val="000C529A"/>
    <w:rsid w:val="000C543F"/>
    <w:rsid w:val="000C5499"/>
    <w:rsid w:val="000C551B"/>
    <w:rsid w:val="000C5808"/>
    <w:rsid w:val="000C5B4C"/>
    <w:rsid w:val="000C5BEE"/>
    <w:rsid w:val="000C5C1E"/>
    <w:rsid w:val="000C5F1D"/>
    <w:rsid w:val="000C612D"/>
    <w:rsid w:val="000C648B"/>
    <w:rsid w:val="000C667B"/>
    <w:rsid w:val="000C6752"/>
    <w:rsid w:val="000C69D1"/>
    <w:rsid w:val="000C6A20"/>
    <w:rsid w:val="000C6A66"/>
    <w:rsid w:val="000C6CF1"/>
    <w:rsid w:val="000C729E"/>
    <w:rsid w:val="000C75A1"/>
    <w:rsid w:val="000C7635"/>
    <w:rsid w:val="000C7CC4"/>
    <w:rsid w:val="000C7DE2"/>
    <w:rsid w:val="000D0329"/>
    <w:rsid w:val="000D04C8"/>
    <w:rsid w:val="000D082D"/>
    <w:rsid w:val="000D0A5F"/>
    <w:rsid w:val="000D0D03"/>
    <w:rsid w:val="000D16A3"/>
    <w:rsid w:val="000D17C1"/>
    <w:rsid w:val="000D19CF"/>
    <w:rsid w:val="000D1AD2"/>
    <w:rsid w:val="000D1AF2"/>
    <w:rsid w:val="000D1E1F"/>
    <w:rsid w:val="000D1F2D"/>
    <w:rsid w:val="000D2900"/>
    <w:rsid w:val="000D2930"/>
    <w:rsid w:val="000D297F"/>
    <w:rsid w:val="000D2A16"/>
    <w:rsid w:val="000D2D14"/>
    <w:rsid w:val="000D2D3F"/>
    <w:rsid w:val="000D31B0"/>
    <w:rsid w:val="000D3756"/>
    <w:rsid w:val="000D3770"/>
    <w:rsid w:val="000D37C3"/>
    <w:rsid w:val="000D3B91"/>
    <w:rsid w:val="000D3BCA"/>
    <w:rsid w:val="000D4102"/>
    <w:rsid w:val="000D4160"/>
    <w:rsid w:val="000D4226"/>
    <w:rsid w:val="000D4382"/>
    <w:rsid w:val="000D4549"/>
    <w:rsid w:val="000D48D9"/>
    <w:rsid w:val="000D495C"/>
    <w:rsid w:val="000D4A2F"/>
    <w:rsid w:val="000D4DD0"/>
    <w:rsid w:val="000D4F37"/>
    <w:rsid w:val="000D50A3"/>
    <w:rsid w:val="000D525F"/>
    <w:rsid w:val="000D53B8"/>
    <w:rsid w:val="000D5A7D"/>
    <w:rsid w:val="000D5E51"/>
    <w:rsid w:val="000D6594"/>
    <w:rsid w:val="000D6708"/>
    <w:rsid w:val="000D6716"/>
    <w:rsid w:val="000D681B"/>
    <w:rsid w:val="000D6D15"/>
    <w:rsid w:val="000D6DD1"/>
    <w:rsid w:val="000D713B"/>
    <w:rsid w:val="000D7155"/>
    <w:rsid w:val="000D7181"/>
    <w:rsid w:val="000D71CA"/>
    <w:rsid w:val="000D7238"/>
    <w:rsid w:val="000D72FA"/>
    <w:rsid w:val="000D7B1E"/>
    <w:rsid w:val="000D7DC0"/>
    <w:rsid w:val="000E077A"/>
    <w:rsid w:val="000E0B8B"/>
    <w:rsid w:val="000E100F"/>
    <w:rsid w:val="000E10D4"/>
    <w:rsid w:val="000E120B"/>
    <w:rsid w:val="000E1460"/>
    <w:rsid w:val="000E155E"/>
    <w:rsid w:val="000E15DE"/>
    <w:rsid w:val="000E19E5"/>
    <w:rsid w:val="000E1A76"/>
    <w:rsid w:val="000E1DCF"/>
    <w:rsid w:val="000E1FC9"/>
    <w:rsid w:val="000E21DA"/>
    <w:rsid w:val="000E27F5"/>
    <w:rsid w:val="000E2C3E"/>
    <w:rsid w:val="000E2DD3"/>
    <w:rsid w:val="000E2E2E"/>
    <w:rsid w:val="000E2F7A"/>
    <w:rsid w:val="000E3224"/>
    <w:rsid w:val="000E34D7"/>
    <w:rsid w:val="000E3526"/>
    <w:rsid w:val="000E36BA"/>
    <w:rsid w:val="000E3971"/>
    <w:rsid w:val="000E3A78"/>
    <w:rsid w:val="000E3AB3"/>
    <w:rsid w:val="000E3D27"/>
    <w:rsid w:val="000E3ED2"/>
    <w:rsid w:val="000E4012"/>
    <w:rsid w:val="000E4438"/>
    <w:rsid w:val="000E4594"/>
    <w:rsid w:val="000E4BF1"/>
    <w:rsid w:val="000E4DCC"/>
    <w:rsid w:val="000E4EE4"/>
    <w:rsid w:val="000E52ED"/>
    <w:rsid w:val="000E5350"/>
    <w:rsid w:val="000E5865"/>
    <w:rsid w:val="000E60B2"/>
    <w:rsid w:val="000E6360"/>
    <w:rsid w:val="000E67BF"/>
    <w:rsid w:val="000E6C22"/>
    <w:rsid w:val="000E6F22"/>
    <w:rsid w:val="000E6FC0"/>
    <w:rsid w:val="000E7532"/>
    <w:rsid w:val="000E7535"/>
    <w:rsid w:val="000E7982"/>
    <w:rsid w:val="000E7E8A"/>
    <w:rsid w:val="000F000D"/>
    <w:rsid w:val="000F0148"/>
    <w:rsid w:val="000F02DD"/>
    <w:rsid w:val="000F0435"/>
    <w:rsid w:val="000F04D2"/>
    <w:rsid w:val="000F04D9"/>
    <w:rsid w:val="000F0503"/>
    <w:rsid w:val="000F06DD"/>
    <w:rsid w:val="000F08AE"/>
    <w:rsid w:val="000F0BDA"/>
    <w:rsid w:val="000F0BDD"/>
    <w:rsid w:val="000F105F"/>
    <w:rsid w:val="000F15C9"/>
    <w:rsid w:val="000F19E0"/>
    <w:rsid w:val="000F1BAD"/>
    <w:rsid w:val="000F2414"/>
    <w:rsid w:val="000F2505"/>
    <w:rsid w:val="000F270F"/>
    <w:rsid w:val="000F2840"/>
    <w:rsid w:val="000F2B4D"/>
    <w:rsid w:val="000F2CD8"/>
    <w:rsid w:val="000F2D57"/>
    <w:rsid w:val="000F2EC0"/>
    <w:rsid w:val="000F358E"/>
    <w:rsid w:val="000F36D0"/>
    <w:rsid w:val="000F3904"/>
    <w:rsid w:val="000F3964"/>
    <w:rsid w:val="000F3AAA"/>
    <w:rsid w:val="000F4339"/>
    <w:rsid w:val="000F4951"/>
    <w:rsid w:val="000F49B3"/>
    <w:rsid w:val="000F4C6F"/>
    <w:rsid w:val="000F4DB8"/>
    <w:rsid w:val="000F505B"/>
    <w:rsid w:val="000F5296"/>
    <w:rsid w:val="000F56F9"/>
    <w:rsid w:val="000F570A"/>
    <w:rsid w:val="000F57B1"/>
    <w:rsid w:val="000F5A96"/>
    <w:rsid w:val="000F5ACE"/>
    <w:rsid w:val="000F5B43"/>
    <w:rsid w:val="000F6002"/>
    <w:rsid w:val="000F6367"/>
    <w:rsid w:val="000F667A"/>
    <w:rsid w:val="000F66D8"/>
    <w:rsid w:val="000F66FC"/>
    <w:rsid w:val="000F679F"/>
    <w:rsid w:val="000F6AE3"/>
    <w:rsid w:val="000F6CF4"/>
    <w:rsid w:val="000F71FD"/>
    <w:rsid w:val="000F7436"/>
    <w:rsid w:val="000F74EB"/>
    <w:rsid w:val="000F75D9"/>
    <w:rsid w:val="000F7610"/>
    <w:rsid w:val="000F7736"/>
    <w:rsid w:val="000F7966"/>
    <w:rsid w:val="001001AE"/>
    <w:rsid w:val="0010053D"/>
    <w:rsid w:val="0010075F"/>
    <w:rsid w:val="001007B0"/>
    <w:rsid w:val="00100A18"/>
    <w:rsid w:val="00100BED"/>
    <w:rsid w:val="00100E86"/>
    <w:rsid w:val="001010AC"/>
    <w:rsid w:val="00101540"/>
    <w:rsid w:val="001015B8"/>
    <w:rsid w:val="001019A4"/>
    <w:rsid w:val="001019F2"/>
    <w:rsid w:val="00101ADE"/>
    <w:rsid w:val="00101B53"/>
    <w:rsid w:val="00101CF1"/>
    <w:rsid w:val="00101E5D"/>
    <w:rsid w:val="00102533"/>
    <w:rsid w:val="001025AD"/>
    <w:rsid w:val="00102843"/>
    <w:rsid w:val="00102A2B"/>
    <w:rsid w:val="00102A68"/>
    <w:rsid w:val="00102B99"/>
    <w:rsid w:val="00102EC7"/>
    <w:rsid w:val="00103991"/>
    <w:rsid w:val="00103B6A"/>
    <w:rsid w:val="00103F58"/>
    <w:rsid w:val="00104059"/>
    <w:rsid w:val="001040C8"/>
    <w:rsid w:val="001043DA"/>
    <w:rsid w:val="001044B8"/>
    <w:rsid w:val="00104983"/>
    <w:rsid w:val="00104DAD"/>
    <w:rsid w:val="001053A0"/>
    <w:rsid w:val="001053CF"/>
    <w:rsid w:val="00105476"/>
    <w:rsid w:val="001057C3"/>
    <w:rsid w:val="00105906"/>
    <w:rsid w:val="00105973"/>
    <w:rsid w:val="001059CE"/>
    <w:rsid w:val="00105EFC"/>
    <w:rsid w:val="001062A9"/>
    <w:rsid w:val="0010636D"/>
    <w:rsid w:val="00106893"/>
    <w:rsid w:val="0010698E"/>
    <w:rsid w:val="00106D40"/>
    <w:rsid w:val="00107934"/>
    <w:rsid w:val="00107C30"/>
    <w:rsid w:val="00107DD0"/>
    <w:rsid w:val="00107F59"/>
    <w:rsid w:val="00107FB8"/>
    <w:rsid w:val="00110142"/>
    <w:rsid w:val="001105B2"/>
    <w:rsid w:val="00110722"/>
    <w:rsid w:val="00110A2C"/>
    <w:rsid w:val="00110AAC"/>
    <w:rsid w:val="00110BFB"/>
    <w:rsid w:val="00110C22"/>
    <w:rsid w:val="00110C51"/>
    <w:rsid w:val="00110F79"/>
    <w:rsid w:val="001110BC"/>
    <w:rsid w:val="00111224"/>
    <w:rsid w:val="00111274"/>
    <w:rsid w:val="00111329"/>
    <w:rsid w:val="0011141D"/>
    <w:rsid w:val="0011170C"/>
    <w:rsid w:val="0011190B"/>
    <w:rsid w:val="001119EC"/>
    <w:rsid w:val="00111A14"/>
    <w:rsid w:val="00111E5C"/>
    <w:rsid w:val="0011206A"/>
    <w:rsid w:val="001121B7"/>
    <w:rsid w:val="001126B7"/>
    <w:rsid w:val="001126CE"/>
    <w:rsid w:val="00112733"/>
    <w:rsid w:val="001128AD"/>
    <w:rsid w:val="00112EB6"/>
    <w:rsid w:val="00112F65"/>
    <w:rsid w:val="00112F9C"/>
    <w:rsid w:val="0011302C"/>
    <w:rsid w:val="00113549"/>
    <w:rsid w:val="001137EC"/>
    <w:rsid w:val="00113A8E"/>
    <w:rsid w:val="00114112"/>
    <w:rsid w:val="0011427D"/>
    <w:rsid w:val="001144A7"/>
    <w:rsid w:val="00114513"/>
    <w:rsid w:val="00114660"/>
    <w:rsid w:val="00114809"/>
    <w:rsid w:val="00114B90"/>
    <w:rsid w:val="00114BC3"/>
    <w:rsid w:val="00114BEE"/>
    <w:rsid w:val="00114E79"/>
    <w:rsid w:val="001150A8"/>
    <w:rsid w:val="001150FF"/>
    <w:rsid w:val="001152AF"/>
    <w:rsid w:val="001153AE"/>
    <w:rsid w:val="0011565F"/>
    <w:rsid w:val="001156D6"/>
    <w:rsid w:val="001158C6"/>
    <w:rsid w:val="001159EA"/>
    <w:rsid w:val="00115BDF"/>
    <w:rsid w:val="00115C9A"/>
    <w:rsid w:val="00115CFB"/>
    <w:rsid w:val="00115F60"/>
    <w:rsid w:val="00115FEE"/>
    <w:rsid w:val="001161EE"/>
    <w:rsid w:val="00116518"/>
    <w:rsid w:val="0011682A"/>
    <w:rsid w:val="001168B7"/>
    <w:rsid w:val="00116E6A"/>
    <w:rsid w:val="0011738C"/>
    <w:rsid w:val="001174F6"/>
    <w:rsid w:val="0011751D"/>
    <w:rsid w:val="00117C55"/>
    <w:rsid w:val="00117EEF"/>
    <w:rsid w:val="001202F1"/>
    <w:rsid w:val="0012033A"/>
    <w:rsid w:val="00120472"/>
    <w:rsid w:val="00120568"/>
    <w:rsid w:val="00120BC8"/>
    <w:rsid w:val="00120D29"/>
    <w:rsid w:val="00120F98"/>
    <w:rsid w:val="00121518"/>
    <w:rsid w:val="00121810"/>
    <w:rsid w:val="00121BDA"/>
    <w:rsid w:val="00121FF7"/>
    <w:rsid w:val="00122833"/>
    <w:rsid w:val="00122CA5"/>
    <w:rsid w:val="00122DBE"/>
    <w:rsid w:val="00122DE5"/>
    <w:rsid w:val="00123169"/>
    <w:rsid w:val="001234D2"/>
    <w:rsid w:val="00123B89"/>
    <w:rsid w:val="00123D5C"/>
    <w:rsid w:val="0012402B"/>
    <w:rsid w:val="00124314"/>
    <w:rsid w:val="00124340"/>
    <w:rsid w:val="00124587"/>
    <w:rsid w:val="00124922"/>
    <w:rsid w:val="00124D70"/>
    <w:rsid w:val="00124D85"/>
    <w:rsid w:val="00124EBA"/>
    <w:rsid w:val="00124F68"/>
    <w:rsid w:val="00125139"/>
    <w:rsid w:val="001253ED"/>
    <w:rsid w:val="00125B5E"/>
    <w:rsid w:val="00125B87"/>
    <w:rsid w:val="00125F13"/>
    <w:rsid w:val="00126123"/>
    <w:rsid w:val="001263AE"/>
    <w:rsid w:val="001264FF"/>
    <w:rsid w:val="001265B4"/>
    <w:rsid w:val="00126862"/>
    <w:rsid w:val="001269AA"/>
    <w:rsid w:val="00126D70"/>
    <w:rsid w:val="00126EDD"/>
    <w:rsid w:val="0012701F"/>
    <w:rsid w:val="001272F1"/>
    <w:rsid w:val="00127526"/>
    <w:rsid w:val="00127C93"/>
    <w:rsid w:val="00127EC4"/>
    <w:rsid w:val="001308D3"/>
    <w:rsid w:val="00130E64"/>
    <w:rsid w:val="00130FD2"/>
    <w:rsid w:val="001311F6"/>
    <w:rsid w:val="001312B4"/>
    <w:rsid w:val="00131334"/>
    <w:rsid w:val="0013147B"/>
    <w:rsid w:val="00131684"/>
    <w:rsid w:val="001316E5"/>
    <w:rsid w:val="0013191A"/>
    <w:rsid w:val="00131999"/>
    <w:rsid w:val="00131BA2"/>
    <w:rsid w:val="001325FB"/>
    <w:rsid w:val="00132657"/>
    <w:rsid w:val="001327F8"/>
    <w:rsid w:val="00132BDF"/>
    <w:rsid w:val="001330AD"/>
    <w:rsid w:val="001330DF"/>
    <w:rsid w:val="0013317B"/>
    <w:rsid w:val="0013324B"/>
    <w:rsid w:val="0013325E"/>
    <w:rsid w:val="0013338E"/>
    <w:rsid w:val="001334D4"/>
    <w:rsid w:val="001335E4"/>
    <w:rsid w:val="001335F0"/>
    <w:rsid w:val="00133822"/>
    <w:rsid w:val="001339A8"/>
    <w:rsid w:val="00133A50"/>
    <w:rsid w:val="00133A84"/>
    <w:rsid w:val="00133D0C"/>
    <w:rsid w:val="00133E44"/>
    <w:rsid w:val="00133E71"/>
    <w:rsid w:val="0013424F"/>
    <w:rsid w:val="001343BC"/>
    <w:rsid w:val="00134419"/>
    <w:rsid w:val="001344D6"/>
    <w:rsid w:val="0013469F"/>
    <w:rsid w:val="0013478E"/>
    <w:rsid w:val="001348A0"/>
    <w:rsid w:val="00134915"/>
    <w:rsid w:val="001350C5"/>
    <w:rsid w:val="0013527E"/>
    <w:rsid w:val="00135524"/>
    <w:rsid w:val="00135542"/>
    <w:rsid w:val="00135548"/>
    <w:rsid w:val="00135DBC"/>
    <w:rsid w:val="00135DF4"/>
    <w:rsid w:val="00136814"/>
    <w:rsid w:val="001369FA"/>
    <w:rsid w:val="00136C58"/>
    <w:rsid w:val="00137090"/>
    <w:rsid w:val="00137093"/>
    <w:rsid w:val="001371F0"/>
    <w:rsid w:val="001373D2"/>
    <w:rsid w:val="00137727"/>
    <w:rsid w:val="0013776E"/>
    <w:rsid w:val="00137780"/>
    <w:rsid w:val="001377E0"/>
    <w:rsid w:val="00137D83"/>
    <w:rsid w:val="00137FBF"/>
    <w:rsid w:val="00137FCB"/>
    <w:rsid w:val="001402EC"/>
    <w:rsid w:val="00140472"/>
    <w:rsid w:val="00140573"/>
    <w:rsid w:val="00140598"/>
    <w:rsid w:val="0014091C"/>
    <w:rsid w:val="00140B45"/>
    <w:rsid w:val="00140DFE"/>
    <w:rsid w:val="00140F62"/>
    <w:rsid w:val="00141167"/>
    <w:rsid w:val="0014129A"/>
    <w:rsid w:val="00141612"/>
    <w:rsid w:val="0014188B"/>
    <w:rsid w:val="00141A55"/>
    <w:rsid w:val="00141E5A"/>
    <w:rsid w:val="00141F02"/>
    <w:rsid w:val="00142065"/>
    <w:rsid w:val="0014244B"/>
    <w:rsid w:val="001424A6"/>
    <w:rsid w:val="0014253D"/>
    <w:rsid w:val="001425E5"/>
    <w:rsid w:val="0014275F"/>
    <w:rsid w:val="00142843"/>
    <w:rsid w:val="00142DB9"/>
    <w:rsid w:val="00142E87"/>
    <w:rsid w:val="00143543"/>
    <w:rsid w:val="00143775"/>
    <w:rsid w:val="00143E07"/>
    <w:rsid w:val="00143EA7"/>
    <w:rsid w:val="00143ED4"/>
    <w:rsid w:val="00144248"/>
    <w:rsid w:val="001443F5"/>
    <w:rsid w:val="00144449"/>
    <w:rsid w:val="00144828"/>
    <w:rsid w:val="00144985"/>
    <w:rsid w:val="00144E39"/>
    <w:rsid w:val="001450CE"/>
    <w:rsid w:val="00145111"/>
    <w:rsid w:val="0014511D"/>
    <w:rsid w:val="00145223"/>
    <w:rsid w:val="00145335"/>
    <w:rsid w:val="00145401"/>
    <w:rsid w:val="00145AE6"/>
    <w:rsid w:val="00145BB3"/>
    <w:rsid w:val="00145D98"/>
    <w:rsid w:val="001461B5"/>
    <w:rsid w:val="001462DD"/>
    <w:rsid w:val="00146314"/>
    <w:rsid w:val="0014668F"/>
    <w:rsid w:val="00146CE5"/>
    <w:rsid w:val="0014705C"/>
    <w:rsid w:val="001473CC"/>
    <w:rsid w:val="0014748A"/>
    <w:rsid w:val="00147521"/>
    <w:rsid w:val="00147639"/>
    <w:rsid w:val="00147702"/>
    <w:rsid w:val="0014797F"/>
    <w:rsid w:val="00147A0D"/>
    <w:rsid w:val="00147BA4"/>
    <w:rsid w:val="00147E0C"/>
    <w:rsid w:val="00147E45"/>
    <w:rsid w:val="001503AC"/>
    <w:rsid w:val="001504D1"/>
    <w:rsid w:val="0015062B"/>
    <w:rsid w:val="00150722"/>
    <w:rsid w:val="00150778"/>
    <w:rsid w:val="00150BC2"/>
    <w:rsid w:val="00151120"/>
    <w:rsid w:val="0015187C"/>
    <w:rsid w:val="00151C98"/>
    <w:rsid w:val="00151D81"/>
    <w:rsid w:val="00151F30"/>
    <w:rsid w:val="001521E3"/>
    <w:rsid w:val="00152325"/>
    <w:rsid w:val="001524F2"/>
    <w:rsid w:val="001524FC"/>
    <w:rsid w:val="00152511"/>
    <w:rsid w:val="00152526"/>
    <w:rsid w:val="00152808"/>
    <w:rsid w:val="00152A0E"/>
    <w:rsid w:val="00152AFC"/>
    <w:rsid w:val="00152C3C"/>
    <w:rsid w:val="00152DE0"/>
    <w:rsid w:val="00152F29"/>
    <w:rsid w:val="00153061"/>
    <w:rsid w:val="00153259"/>
    <w:rsid w:val="001536E5"/>
    <w:rsid w:val="00153AFB"/>
    <w:rsid w:val="00153FCF"/>
    <w:rsid w:val="00154115"/>
    <w:rsid w:val="00154583"/>
    <w:rsid w:val="001547E9"/>
    <w:rsid w:val="00154A7E"/>
    <w:rsid w:val="00154E2F"/>
    <w:rsid w:val="00155002"/>
    <w:rsid w:val="001552F1"/>
    <w:rsid w:val="00155910"/>
    <w:rsid w:val="00155B30"/>
    <w:rsid w:val="001561C1"/>
    <w:rsid w:val="00156804"/>
    <w:rsid w:val="00156B0A"/>
    <w:rsid w:val="00156BC6"/>
    <w:rsid w:val="00156C24"/>
    <w:rsid w:val="00156D3E"/>
    <w:rsid w:val="00156D82"/>
    <w:rsid w:val="0015756E"/>
    <w:rsid w:val="0015773E"/>
    <w:rsid w:val="001579D5"/>
    <w:rsid w:val="00157A94"/>
    <w:rsid w:val="00157B65"/>
    <w:rsid w:val="00157E6D"/>
    <w:rsid w:val="0016025B"/>
    <w:rsid w:val="001604CC"/>
    <w:rsid w:val="001605FC"/>
    <w:rsid w:val="001607BE"/>
    <w:rsid w:val="001608D8"/>
    <w:rsid w:val="00160AF9"/>
    <w:rsid w:val="00160D63"/>
    <w:rsid w:val="0016107A"/>
    <w:rsid w:val="001610D0"/>
    <w:rsid w:val="001613AF"/>
    <w:rsid w:val="001614F4"/>
    <w:rsid w:val="001617CD"/>
    <w:rsid w:val="001617D2"/>
    <w:rsid w:val="0016187F"/>
    <w:rsid w:val="00161D0B"/>
    <w:rsid w:val="00161D9D"/>
    <w:rsid w:val="00161FFE"/>
    <w:rsid w:val="00162297"/>
    <w:rsid w:val="0016233B"/>
    <w:rsid w:val="001624C8"/>
    <w:rsid w:val="001625A5"/>
    <w:rsid w:val="001628EC"/>
    <w:rsid w:val="00162FA2"/>
    <w:rsid w:val="00163004"/>
    <w:rsid w:val="0016310D"/>
    <w:rsid w:val="001631C3"/>
    <w:rsid w:val="001632A2"/>
    <w:rsid w:val="001633FB"/>
    <w:rsid w:val="0016375C"/>
    <w:rsid w:val="00163AA7"/>
    <w:rsid w:val="00163C0F"/>
    <w:rsid w:val="00163CEF"/>
    <w:rsid w:val="00163D9C"/>
    <w:rsid w:val="00164528"/>
    <w:rsid w:val="0016457E"/>
    <w:rsid w:val="00164591"/>
    <w:rsid w:val="00164CC6"/>
    <w:rsid w:val="00164CD9"/>
    <w:rsid w:val="00165035"/>
    <w:rsid w:val="0016504B"/>
    <w:rsid w:val="00165494"/>
    <w:rsid w:val="001658FD"/>
    <w:rsid w:val="00165AE2"/>
    <w:rsid w:val="00165CE5"/>
    <w:rsid w:val="00165F60"/>
    <w:rsid w:val="00166523"/>
    <w:rsid w:val="00166819"/>
    <w:rsid w:val="001669E3"/>
    <w:rsid w:val="00166A16"/>
    <w:rsid w:val="001671CB"/>
    <w:rsid w:val="00167278"/>
    <w:rsid w:val="00167292"/>
    <w:rsid w:val="00167401"/>
    <w:rsid w:val="00167590"/>
    <w:rsid w:val="001677D5"/>
    <w:rsid w:val="0016784E"/>
    <w:rsid w:val="00167AB2"/>
    <w:rsid w:val="00167B48"/>
    <w:rsid w:val="00167E38"/>
    <w:rsid w:val="0017023E"/>
    <w:rsid w:val="001702AC"/>
    <w:rsid w:val="001705F0"/>
    <w:rsid w:val="00170AA6"/>
    <w:rsid w:val="0017110D"/>
    <w:rsid w:val="00171207"/>
    <w:rsid w:val="001717AC"/>
    <w:rsid w:val="00171A33"/>
    <w:rsid w:val="00171ACB"/>
    <w:rsid w:val="00172456"/>
    <w:rsid w:val="00172F6A"/>
    <w:rsid w:val="00172FDA"/>
    <w:rsid w:val="001733F6"/>
    <w:rsid w:val="00173599"/>
    <w:rsid w:val="00173699"/>
    <w:rsid w:val="00173CF0"/>
    <w:rsid w:val="00173F37"/>
    <w:rsid w:val="001741E9"/>
    <w:rsid w:val="00174746"/>
    <w:rsid w:val="00174B09"/>
    <w:rsid w:val="00174D14"/>
    <w:rsid w:val="001752DF"/>
    <w:rsid w:val="00175411"/>
    <w:rsid w:val="001754FE"/>
    <w:rsid w:val="00175580"/>
    <w:rsid w:val="00175853"/>
    <w:rsid w:val="0017595E"/>
    <w:rsid w:val="00175D61"/>
    <w:rsid w:val="00176047"/>
    <w:rsid w:val="0017611F"/>
    <w:rsid w:val="001762AE"/>
    <w:rsid w:val="001764FE"/>
    <w:rsid w:val="00176DC3"/>
    <w:rsid w:val="00177009"/>
    <w:rsid w:val="0017780B"/>
    <w:rsid w:val="0018056C"/>
    <w:rsid w:val="00180794"/>
    <w:rsid w:val="00180AFD"/>
    <w:rsid w:val="00180B11"/>
    <w:rsid w:val="001810DD"/>
    <w:rsid w:val="00181105"/>
    <w:rsid w:val="001811A2"/>
    <w:rsid w:val="0018136A"/>
    <w:rsid w:val="0018173E"/>
    <w:rsid w:val="00181BD7"/>
    <w:rsid w:val="00181BF9"/>
    <w:rsid w:val="00181CF3"/>
    <w:rsid w:val="00181D6E"/>
    <w:rsid w:val="00182017"/>
    <w:rsid w:val="00182065"/>
    <w:rsid w:val="00182548"/>
    <w:rsid w:val="00182701"/>
    <w:rsid w:val="0018272E"/>
    <w:rsid w:val="001828EA"/>
    <w:rsid w:val="00182C39"/>
    <w:rsid w:val="00182D20"/>
    <w:rsid w:val="001831C1"/>
    <w:rsid w:val="00183C3F"/>
    <w:rsid w:val="00183D6F"/>
    <w:rsid w:val="001842B0"/>
    <w:rsid w:val="0018439F"/>
    <w:rsid w:val="001843CC"/>
    <w:rsid w:val="00184749"/>
    <w:rsid w:val="00184A69"/>
    <w:rsid w:val="00184A8A"/>
    <w:rsid w:val="00184D49"/>
    <w:rsid w:val="00184D71"/>
    <w:rsid w:val="00184FDC"/>
    <w:rsid w:val="0018506C"/>
    <w:rsid w:val="00185096"/>
    <w:rsid w:val="001850AB"/>
    <w:rsid w:val="001854DB"/>
    <w:rsid w:val="00185588"/>
    <w:rsid w:val="001857BC"/>
    <w:rsid w:val="0018580F"/>
    <w:rsid w:val="001859A0"/>
    <w:rsid w:val="00185EBC"/>
    <w:rsid w:val="00185F13"/>
    <w:rsid w:val="00186095"/>
    <w:rsid w:val="001860BB"/>
    <w:rsid w:val="001863BA"/>
    <w:rsid w:val="001865E9"/>
    <w:rsid w:val="001867CA"/>
    <w:rsid w:val="00186840"/>
    <w:rsid w:val="001868E7"/>
    <w:rsid w:val="00186D60"/>
    <w:rsid w:val="00186E4D"/>
    <w:rsid w:val="00187085"/>
    <w:rsid w:val="00187290"/>
    <w:rsid w:val="00187688"/>
    <w:rsid w:val="001877FF"/>
    <w:rsid w:val="00187A78"/>
    <w:rsid w:val="00187CB2"/>
    <w:rsid w:val="00187D1C"/>
    <w:rsid w:val="00190478"/>
    <w:rsid w:val="00190748"/>
    <w:rsid w:val="0019074E"/>
    <w:rsid w:val="00190892"/>
    <w:rsid w:val="00190BE2"/>
    <w:rsid w:val="00190CDB"/>
    <w:rsid w:val="001914BF"/>
    <w:rsid w:val="001914D2"/>
    <w:rsid w:val="00191B93"/>
    <w:rsid w:val="0019207C"/>
    <w:rsid w:val="001923C2"/>
    <w:rsid w:val="0019262F"/>
    <w:rsid w:val="00192736"/>
    <w:rsid w:val="001927DE"/>
    <w:rsid w:val="00192C34"/>
    <w:rsid w:val="00192CEA"/>
    <w:rsid w:val="0019361E"/>
    <w:rsid w:val="00193760"/>
    <w:rsid w:val="00193FA9"/>
    <w:rsid w:val="001940A9"/>
    <w:rsid w:val="0019438D"/>
    <w:rsid w:val="00194470"/>
    <w:rsid w:val="00194683"/>
    <w:rsid w:val="00194842"/>
    <w:rsid w:val="00194A76"/>
    <w:rsid w:val="00194CCF"/>
    <w:rsid w:val="001950A3"/>
    <w:rsid w:val="0019528D"/>
    <w:rsid w:val="001955E8"/>
    <w:rsid w:val="00195702"/>
    <w:rsid w:val="00195790"/>
    <w:rsid w:val="00195D97"/>
    <w:rsid w:val="00195F74"/>
    <w:rsid w:val="0019615B"/>
    <w:rsid w:val="00196234"/>
    <w:rsid w:val="00196554"/>
    <w:rsid w:val="00196AAB"/>
    <w:rsid w:val="00196BD8"/>
    <w:rsid w:val="00196D0F"/>
    <w:rsid w:val="00196ED1"/>
    <w:rsid w:val="00196FE2"/>
    <w:rsid w:val="0019724D"/>
    <w:rsid w:val="001976F1"/>
    <w:rsid w:val="001978C8"/>
    <w:rsid w:val="00197A0A"/>
    <w:rsid w:val="001A0228"/>
    <w:rsid w:val="001A03CB"/>
    <w:rsid w:val="001A05B0"/>
    <w:rsid w:val="001A1055"/>
    <w:rsid w:val="001A10E8"/>
    <w:rsid w:val="001A117D"/>
    <w:rsid w:val="001A1249"/>
    <w:rsid w:val="001A1407"/>
    <w:rsid w:val="001A1624"/>
    <w:rsid w:val="001A16D4"/>
    <w:rsid w:val="001A16E9"/>
    <w:rsid w:val="001A188F"/>
    <w:rsid w:val="001A18CA"/>
    <w:rsid w:val="001A197F"/>
    <w:rsid w:val="001A19A9"/>
    <w:rsid w:val="001A19C3"/>
    <w:rsid w:val="001A1BA9"/>
    <w:rsid w:val="001A1D74"/>
    <w:rsid w:val="001A1E56"/>
    <w:rsid w:val="001A1F32"/>
    <w:rsid w:val="001A1FD7"/>
    <w:rsid w:val="001A239F"/>
    <w:rsid w:val="001A260E"/>
    <w:rsid w:val="001A2963"/>
    <w:rsid w:val="001A2F2D"/>
    <w:rsid w:val="001A33E1"/>
    <w:rsid w:val="001A3C90"/>
    <w:rsid w:val="001A4053"/>
    <w:rsid w:val="001A40B6"/>
    <w:rsid w:val="001A40C9"/>
    <w:rsid w:val="001A4480"/>
    <w:rsid w:val="001A4803"/>
    <w:rsid w:val="001A4B10"/>
    <w:rsid w:val="001A4C14"/>
    <w:rsid w:val="001A4D44"/>
    <w:rsid w:val="001A5786"/>
    <w:rsid w:val="001A5A97"/>
    <w:rsid w:val="001A5C86"/>
    <w:rsid w:val="001A5E89"/>
    <w:rsid w:val="001A6290"/>
    <w:rsid w:val="001A637D"/>
    <w:rsid w:val="001A648A"/>
    <w:rsid w:val="001A6759"/>
    <w:rsid w:val="001A710B"/>
    <w:rsid w:val="001A749B"/>
    <w:rsid w:val="001A771D"/>
    <w:rsid w:val="001A775C"/>
    <w:rsid w:val="001A7D75"/>
    <w:rsid w:val="001A7FDF"/>
    <w:rsid w:val="001A7FF1"/>
    <w:rsid w:val="001B006D"/>
    <w:rsid w:val="001B035F"/>
    <w:rsid w:val="001B08A6"/>
    <w:rsid w:val="001B08BC"/>
    <w:rsid w:val="001B0950"/>
    <w:rsid w:val="001B0A74"/>
    <w:rsid w:val="001B1758"/>
    <w:rsid w:val="001B17CB"/>
    <w:rsid w:val="001B18AD"/>
    <w:rsid w:val="001B18E8"/>
    <w:rsid w:val="001B18ED"/>
    <w:rsid w:val="001B1A2A"/>
    <w:rsid w:val="001B1BDA"/>
    <w:rsid w:val="001B1DA6"/>
    <w:rsid w:val="001B1E2E"/>
    <w:rsid w:val="001B1E70"/>
    <w:rsid w:val="001B2044"/>
    <w:rsid w:val="001B29CC"/>
    <w:rsid w:val="001B2E4C"/>
    <w:rsid w:val="001B331A"/>
    <w:rsid w:val="001B3458"/>
    <w:rsid w:val="001B375B"/>
    <w:rsid w:val="001B3988"/>
    <w:rsid w:val="001B3B5D"/>
    <w:rsid w:val="001B3DAA"/>
    <w:rsid w:val="001B3F8E"/>
    <w:rsid w:val="001B402B"/>
    <w:rsid w:val="001B4037"/>
    <w:rsid w:val="001B40DE"/>
    <w:rsid w:val="001B4207"/>
    <w:rsid w:val="001B42E3"/>
    <w:rsid w:val="001B495E"/>
    <w:rsid w:val="001B4C3D"/>
    <w:rsid w:val="001B525A"/>
    <w:rsid w:val="001B5482"/>
    <w:rsid w:val="001B54DA"/>
    <w:rsid w:val="001B5503"/>
    <w:rsid w:val="001B57D8"/>
    <w:rsid w:val="001B5DCD"/>
    <w:rsid w:val="001B5DD4"/>
    <w:rsid w:val="001B5E5F"/>
    <w:rsid w:val="001B6280"/>
    <w:rsid w:val="001B64A4"/>
    <w:rsid w:val="001B65DF"/>
    <w:rsid w:val="001B68D5"/>
    <w:rsid w:val="001B6942"/>
    <w:rsid w:val="001B6A05"/>
    <w:rsid w:val="001B6C66"/>
    <w:rsid w:val="001B6D46"/>
    <w:rsid w:val="001B7107"/>
    <w:rsid w:val="001B7169"/>
    <w:rsid w:val="001B765F"/>
    <w:rsid w:val="001B7AC8"/>
    <w:rsid w:val="001B7CC4"/>
    <w:rsid w:val="001B7D35"/>
    <w:rsid w:val="001B7E6E"/>
    <w:rsid w:val="001C02BB"/>
    <w:rsid w:val="001C0519"/>
    <w:rsid w:val="001C0830"/>
    <w:rsid w:val="001C096F"/>
    <w:rsid w:val="001C09B3"/>
    <w:rsid w:val="001C0A8C"/>
    <w:rsid w:val="001C107D"/>
    <w:rsid w:val="001C11E7"/>
    <w:rsid w:val="001C1384"/>
    <w:rsid w:val="001C15EC"/>
    <w:rsid w:val="001C1991"/>
    <w:rsid w:val="001C1D8B"/>
    <w:rsid w:val="001C1DE9"/>
    <w:rsid w:val="001C1EBA"/>
    <w:rsid w:val="001C20D5"/>
    <w:rsid w:val="001C2B1F"/>
    <w:rsid w:val="001C2CF5"/>
    <w:rsid w:val="001C2EE7"/>
    <w:rsid w:val="001C343C"/>
    <w:rsid w:val="001C36AD"/>
    <w:rsid w:val="001C3CAD"/>
    <w:rsid w:val="001C3CFC"/>
    <w:rsid w:val="001C3DC3"/>
    <w:rsid w:val="001C3F6A"/>
    <w:rsid w:val="001C413A"/>
    <w:rsid w:val="001C414A"/>
    <w:rsid w:val="001C4156"/>
    <w:rsid w:val="001C4767"/>
    <w:rsid w:val="001C4811"/>
    <w:rsid w:val="001C49DD"/>
    <w:rsid w:val="001C4B5A"/>
    <w:rsid w:val="001C4D10"/>
    <w:rsid w:val="001C4D13"/>
    <w:rsid w:val="001C4DA8"/>
    <w:rsid w:val="001C50BE"/>
    <w:rsid w:val="001C5152"/>
    <w:rsid w:val="001C5320"/>
    <w:rsid w:val="001C5556"/>
    <w:rsid w:val="001C56A5"/>
    <w:rsid w:val="001C56C7"/>
    <w:rsid w:val="001C5896"/>
    <w:rsid w:val="001C58B7"/>
    <w:rsid w:val="001C5B8C"/>
    <w:rsid w:val="001C5BAC"/>
    <w:rsid w:val="001C5CB9"/>
    <w:rsid w:val="001C5E7F"/>
    <w:rsid w:val="001C5FC5"/>
    <w:rsid w:val="001C61E1"/>
    <w:rsid w:val="001C661D"/>
    <w:rsid w:val="001C67BD"/>
    <w:rsid w:val="001C6CC3"/>
    <w:rsid w:val="001C6D01"/>
    <w:rsid w:val="001C6E96"/>
    <w:rsid w:val="001C6F60"/>
    <w:rsid w:val="001C70A6"/>
    <w:rsid w:val="001C7159"/>
    <w:rsid w:val="001C7A94"/>
    <w:rsid w:val="001C7B24"/>
    <w:rsid w:val="001D0374"/>
    <w:rsid w:val="001D064C"/>
    <w:rsid w:val="001D0790"/>
    <w:rsid w:val="001D080E"/>
    <w:rsid w:val="001D0B49"/>
    <w:rsid w:val="001D0BBD"/>
    <w:rsid w:val="001D0CBA"/>
    <w:rsid w:val="001D0DC8"/>
    <w:rsid w:val="001D10BB"/>
    <w:rsid w:val="001D11C7"/>
    <w:rsid w:val="001D12D5"/>
    <w:rsid w:val="001D148E"/>
    <w:rsid w:val="001D175E"/>
    <w:rsid w:val="001D191E"/>
    <w:rsid w:val="001D1DB3"/>
    <w:rsid w:val="001D1E89"/>
    <w:rsid w:val="001D1FB7"/>
    <w:rsid w:val="001D2086"/>
    <w:rsid w:val="001D25DA"/>
    <w:rsid w:val="001D2BA0"/>
    <w:rsid w:val="001D2BB1"/>
    <w:rsid w:val="001D2E14"/>
    <w:rsid w:val="001D360E"/>
    <w:rsid w:val="001D3A81"/>
    <w:rsid w:val="001D3B4B"/>
    <w:rsid w:val="001D3F9E"/>
    <w:rsid w:val="001D3FBE"/>
    <w:rsid w:val="001D4326"/>
    <w:rsid w:val="001D4333"/>
    <w:rsid w:val="001D4360"/>
    <w:rsid w:val="001D444C"/>
    <w:rsid w:val="001D480D"/>
    <w:rsid w:val="001D4AA3"/>
    <w:rsid w:val="001D525B"/>
    <w:rsid w:val="001D5332"/>
    <w:rsid w:val="001D5668"/>
    <w:rsid w:val="001D587A"/>
    <w:rsid w:val="001D597C"/>
    <w:rsid w:val="001D5D03"/>
    <w:rsid w:val="001D66B0"/>
    <w:rsid w:val="001D6E6F"/>
    <w:rsid w:val="001D6F1D"/>
    <w:rsid w:val="001D718C"/>
    <w:rsid w:val="001D7531"/>
    <w:rsid w:val="001D7700"/>
    <w:rsid w:val="001D78B1"/>
    <w:rsid w:val="001D79DC"/>
    <w:rsid w:val="001D7A33"/>
    <w:rsid w:val="001D7ADD"/>
    <w:rsid w:val="001D7EF3"/>
    <w:rsid w:val="001E0087"/>
    <w:rsid w:val="001E04FE"/>
    <w:rsid w:val="001E0A35"/>
    <w:rsid w:val="001E0E23"/>
    <w:rsid w:val="001E0F91"/>
    <w:rsid w:val="001E0FC0"/>
    <w:rsid w:val="001E10A0"/>
    <w:rsid w:val="001E1245"/>
    <w:rsid w:val="001E12F9"/>
    <w:rsid w:val="001E136D"/>
    <w:rsid w:val="001E1801"/>
    <w:rsid w:val="001E1ADC"/>
    <w:rsid w:val="001E1B6F"/>
    <w:rsid w:val="001E1CD6"/>
    <w:rsid w:val="001E21B7"/>
    <w:rsid w:val="001E2215"/>
    <w:rsid w:val="001E221C"/>
    <w:rsid w:val="001E256A"/>
    <w:rsid w:val="001E2709"/>
    <w:rsid w:val="001E2792"/>
    <w:rsid w:val="001E29C9"/>
    <w:rsid w:val="001E2B6F"/>
    <w:rsid w:val="001E3313"/>
    <w:rsid w:val="001E3454"/>
    <w:rsid w:val="001E366A"/>
    <w:rsid w:val="001E36D1"/>
    <w:rsid w:val="001E3A8F"/>
    <w:rsid w:val="001E3EFD"/>
    <w:rsid w:val="001E4090"/>
    <w:rsid w:val="001E452C"/>
    <w:rsid w:val="001E497F"/>
    <w:rsid w:val="001E4AFD"/>
    <w:rsid w:val="001E4C6B"/>
    <w:rsid w:val="001E505F"/>
    <w:rsid w:val="001E5080"/>
    <w:rsid w:val="001E5905"/>
    <w:rsid w:val="001E5BE2"/>
    <w:rsid w:val="001E5C47"/>
    <w:rsid w:val="001E6263"/>
    <w:rsid w:val="001E6993"/>
    <w:rsid w:val="001E6CCD"/>
    <w:rsid w:val="001E6F0B"/>
    <w:rsid w:val="001E6F59"/>
    <w:rsid w:val="001E6FCD"/>
    <w:rsid w:val="001E704A"/>
    <w:rsid w:val="001E7359"/>
    <w:rsid w:val="001E766E"/>
    <w:rsid w:val="001E778F"/>
    <w:rsid w:val="001E7D68"/>
    <w:rsid w:val="001E7E74"/>
    <w:rsid w:val="001E7EF8"/>
    <w:rsid w:val="001F0520"/>
    <w:rsid w:val="001F0602"/>
    <w:rsid w:val="001F0670"/>
    <w:rsid w:val="001F0751"/>
    <w:rsid w:val="001F07B4"/>
    <w:rsid w:val="001F0B7B"/>
    <w:rsid w:val="001F0C0A"/>
    <w:rsid w:val="001F142A"/>
    <w:rsid w:val="001F143B"/>
    <w:rsid w:val="001F18C9"/>
    <w:rsid w:val="001F1C39"/>
    <w:rsid w:val="001F1E0D"/>
    <w:rsid w:val="001F22FA"/>
    <w:rsid w:val="001F2513"/>
    <w:rsid w:val="001F257E"/>
    <w:rsid w:val="001F2617"/>
    <w:rsid w:val="001F2706"/>
    <w:rsid w:val="001F282E"/>
    <w:rsid w:val="001F2BF0"/>
    <w:rsid w:val="001F2CA4"/>
    <w:rsid w:val="001F2DBD"/>
    <w:rsid w:val="001F2EAC"/>
    <w:rsid w:val="001F3093"/>
    <w:rsid w:val="001F3B60"/>
    <w:rsid w:val="001F3B67"/>
    <w:rsid w:val="001F3E56"/>
    <w:rsid w:val="001F3ECC"/>
    <w:rsid w:val="001F45E2"/>
    <w:rsid w:val="001F4826"/>
    <w:rsid w:val="001F487D"/>
    <w:rsid w:val="001F504C"/>
    <w:rsid w:val="001F5393"/>
    <w:rsid w:val="001F5463"/>
    <w:rsid w:val="001F546D"/>
    <w:rsid w:val="001F56FF"/>
    <w:rsid w:val="001F5B80"/>
    <w:rsid w:val="001F5D4D"/>
    <w:rsid w:val="001F5DC9"/>
    <w:rsid w:val="001F5F8D"/>
    <w:rsid w:val="001F6041"/>
    <w:rsid w:val="001F61DD"/>
    <w:rsid w:val="001F624A"/>
    <w:rsid w:val="001F63A3"/>
    <w:rsid w:val="001F69CA"/>
    <w:rsid w:val="001F7A4A"/>
    <w:rsid w:val="001F7D21"/>
    <w:rsid w:val="001F7DAC"/>
    <w:rsid w:val="001F7E9D"/>
    <w:rsid w:val="002001DF"/>
    <w:rsid w:val="0020033B"/>
    <w:rsid w:val="002005B1"/>
    <w:rsid w:val="00200908"/>
    <w:rsid w:val="002009AD"/>
    <w:rsid w:val="002009D6"/>
    <w:rsid w:val="00200BA6"/>
    <w:rsid w:val="00200D5B"/>
    <w:rsid w:val="0020103C"/>
    <w:rsid w:val="00201042"/>
    <w:rsid w:val="00201998"/>
    <w:rsid w:val="00201D2E"/>
    <w:rsid w:val="0020208E"/>
    <w:rsid w:val="00202247"/>
    <w:rsid w:val="0020229B"/>
    <w:rsid w:val="00202359"/>
    <w:rsid w:val="002025F2"/>
    <w:rsid w:val="002025F8"/>
    <w:rsid w:val="002028A0"/>
    <w:rsid w:val="00202AF9"/>
    <w:rsid w:val="00202F80"/>
    <w:rsid w:val="00202FD6"/>
    <w:rsid w:val="002034B3"/>
    <w:rsid w:val="002034E9"/>
    <w:rsid w:val="00203749"/>
    <w:rsid w:val="00203781"/>
    <w:rsid w:val="00203907"/>
    <w:rsid w:val="00203C3D"/>
    <w:rsid w:val="00203CEB"/>
    <w:rsid w:val="00203DCD"/>
    <w:rsid w:val="00203FB2"/>
    <w:rsid w:val="0020405B"/>
    <w:rsid w:val="00204181"/>
    <w:rsid w:val="002042E2"/>
    <w:rsid w:val="00204544"/>
    <w:rsid w:val="00204755"/>
    <w:rsid w:val="00204BB1"/>
    <w:rsid w:val="00204C54"/>
    <w:rsid w:val="00204EFE"/>
    <w:rsid w:val="00204FA7"/>
    <w:rsid w:val="00205100"/>
    <w:rsid w:val="0020515C"/>
    <w:rsid w:val="0020519E"/>
    <w:rsid w:val="00205227"/>
    <w:rsid w:val="002053E1"/>
    <w:rsid w:val="0020545C"/>
    <w:rsid w:val="002055F2"/>
    <w:rsid w:val="002056C0"/>
    <w:rsid w:val="00205B85"/>
    <w:rsid w:val="00205D62"/>
    <w:rsid w:val="00205E38"/>
    <w:rsid w:val="00205E98"/>
    <w:rsid w:val="00206281"/>
    <w:rsid w:val="00206442"/>
    <w:rsid w:val="002066C6"/>
    <w:rsid w:val="00206835"/>
    <w:rsid w:val="00206A9E"/>
    <w:rsid w:val="00206C38"/>
    <w:rsid w:val="00206D80"/>
    <w:rsid w:val="00206F25"/>
    <w:rsid w:val="00206F78"/>
    <w:rsid w:val="0020718C"/>
    <w:rsid w:val="002073D9"/>
    <w:rsid w:val="00207A79"/>
    <w:rsid w:val="00207B1A"/>
    <w:rsid w:val="00207DAE"/>
    <w:rsid w:val="00207E07"/>
    <w:rsid w:val="00207E84"/>
    <w:rsid w:val="0021007F"/>
    <w:rsid w:val="002101BA"/>
    <w:rsid w:val="002101DF"/>
    <w:rsid w:val="0021024C"/>
    <w:rsid w:val="002105FB"/>
    <w:rsid w:val="00210774"/>
    <w:rsid w:val="00210DD8"/>
    <w:rsid w:val="00210FCE"/>
    <w:rsid w:val="00211513"/>
    <w:rsid w:val="0021187A"/>
    <w:rsid w:val="00211A1A"/>
    <w:rsid w:val="00211B88"/>
    <w:rsid w:val="00211D9C"/>
    <w:rsid w:val="00211F44"/>
    <w:rsid w:val="00211F96"/>
    <w:rsid w:val="002120D5"/>
    <w:rsid w:val="002127B1"/>
    <w:rsid w:val="002127B8"/>
    <w:rsid w:val="00212896"/>
    <w:rsid w:val="002129C3"/>
    <w:rsid w:val="00213477"/>
    <w:rsid w:val="002134BE"/>
    <w:rsid w:val="0021351C"/>
    <w:rsid w:val="00213529"/>
    <w:rsid w:val="00213753"/>
    <w:rsid w:val="00213777"/>
    <w:rsid w:val="002138A4"/>
    <w:rsid w:val="00213AA2"/>
    <w:rsid w:val="00213E15"/>
    <w:rsid w:val="002143D4"/>
    <w:rsid w:val="00214462"/>
    <w:rsid w:val="0021446E"/>
    <w:rsid w:val="00214918"/>
    <w:rsid w:val="00214DA7"/>
    <w:rsid w:val="002153E8"/>
    <w:rsid w:val="002153ED"/>
    <w:rsid w:val="00215410"/>
    <w:rsid w:val="002157A9"/>
    <w:rsid w:val="00215BF6"/>
    <w:rsid w:val="0021601B"/>
    <w:rsid w:val="0021615B"/>
    <w:rsid w:val="0021642B"/>
    <w:rsid w:val="0021663F"/>
    <w:rsid w:val="00216739"/>
    <w:rsid w:val="00216870"/>
    <w:rsid w:val="002169B0"/>
    <w:rsid w:val="00216D30"/>
    <w:rsid w:val="00216E02"/>
    <w:rsid w:val="00216E9B"/>
    <w:rsid w:val="002170E6"/>
    <w:rsid w:val="00217543"/>
    <w:rsid w:val="00217A4F"/>
    <w:rsid w:val="00217B8C"/>
    <w:rsid w:val="00217B9A"/>
    <w:rsid w:val="00217D95"/>
    <w:rsid w:val="00217DDB"/>
    <w:rsid w:val="00217DEE"/>
    <w:rsid w:val="00217FEC"/>
    <w:rsid w:val="00220591"/>
    <w:rsid w:val="002206B9"/>
    <w:rsid w:val="00220731"/>
    <w:rsid w:val="002207F3"/>
    <w:rsid w:val="00220812"/>
    <w:rsid w:val="002208A6"/>
    <w:rsid w:val="00220A49"/>
    <w:rsid w:val="00220C82"/>
    <w:rsid w:val="00220D29"/>
    <w:rsid w:val="00221019"/>
    <w:rsid w:val="002210A8"/>
    <w:rsid w:val="00221B6A"/>
    <w:rsid w:val="00221E54"/>
    <w:rsid w:val="00221EE9"/>
    <w:rsid w:val="00221FCC"/>
    <w:rsid w:val="002220C4"/>
    <w:rsid w:val="002221F1"/>
    <w:rsid w:val="002223E1"/>
    <w:rsid w:val="00222858"/>
    <w:rsid w:val="002228BC"/>
    <w:rsid w:val="002229AF"/>
    <w:rsid w:val="002229FD"/>
    <w:rsid w:val="00222C66"/>
    <w:rsid w:val="00223196"/>
    <w:rsid w:val="002231FF"/>
    <w:rsid w:val="0022349B"/>
    <w:rsid w:val="002234B4"/>
    <w:rsid w:val="002235BE"/>
    <w:rsid w:val="00223793"/>
    <w:rsid w:val="00223CB4"/>
    <w:rsid w:val="0022412A"/>
    <w:rsid w:val="0022425F"/>
    <w:rsid w:val="002249CB"/>
    <w:rsid w:val="00224CA9"/>
    <w:rsid w:val="002256EC"/>
    <w:rsid w:val="002257B1"/>
    <w:rsid w:val="00225842"/>
    <w:rsid w:val="0022611F"/>
    <w:rsid w:val="0022648C"/>
    <w:rsid w:val="00226496"/>
    <w:rsid w:val="002265E8"/>
    <w:rsid w:val="00226D54"/>
    <w:rsid w:val="002270BC"/>
    <w:rsid w:val="002271D0"/>
    <w:rsid w:val="002275D6"/>
    <w:rsid w:val="00227612"/>
    <w:rsid w:val="0022778A"/>
    <w:rsid w:val="00227962"/>
    <w:rsid w:val="00227AE0"/>
    <w:rsid w:val="00227B01"/>
    <w:rsid w:val="00227E07"/>
    <w:rsid w:val="002300F6"/>
    <w:rsid w:val="002300FD"/>
    <w:rsid w:val="002301CD"/>
    <w:rsid w:val="0023074C"/>
    <w:rsid w:val="002307A8"/>
    <w:rsid w:val="00230985"/>
    <w:rsid w:val="002311EF"/>
    <w:rsid w:val="0023124F"/>
    <w:rsid w:val="00231522"/>
    <w:rsid w:val="002316AB"/>
    <w:rsid w:val="002318A9"/>
    <w:rsid w:val="00231CE3"/>
    <w:rsid w:val="00231D34"/>
    <w:rsid w:val="00231E83"/>
    <w:rsid w:val="00232029"/>
    <w:rsid w:val="002321D2"/>
    <w:rsid w:val="00232290"/>
    <w:rsid w:val="0023251B"/>
    <w:rsid w:val="00232550"/>
    <w:rsid w:val="002325D6"/>
    <w:rsid w:val="002327BF"/>
    <w:rsid w:val="00232BA0"/>
    <w:rsid w:val="00232DD5"/>
    <w:rsid w:val="00232F8A"/>
    <w:rsid w:val="00233530"/>
    <w:rsid w:val="00233532"/>
    <w:rsid w:val="0023395E"/>
    <w:rsid w:val="00233D0B"/>
    <w:rsid w:val="00233DEF"/>
    <w:rsid w:val="00233E53"/>
    <w:rsid w:val="00234693"/>
    <w:rsid w:val="002349DE"/>
    <w:rsid w:val="00234DFF"/>
    <w:rsid w:val="00235033"/>
    <w:rsid w:val="0023508A"/>
    <w:rsid w:val="00235372"/>
    <w:rsid w:val="0023541E"/>
    <w:rsid w:val="002354BF"/>
    <w:rsid w:val="0023577C"/>
    <w:rsid w:val="002358E6"/>
    <w:rsid w:val="002359F8"/>
    <w:rsid w:val="00235B23"/>
    <w:rsid w:val="00235EFC"/>
    <w:rsid w:val="0023609F"/>
    <w:rsid w:val="002361B7"/>
    <w:rsid w:val="002365A6"/>
    <w:rsid w:val="002366B0"/>
    <w:rsid w:val="002367FD"/>
    <w:rsid w:val="00236A36"/>
    <w:rsid w:val="00236A8A"/>
    <w:rsid w:val="00236B8E"/>
    <w:rsid w:val="0023705F"/>
    <w:rsid w:val="002371DD"/>
    <w:rsid w:val="002376D2"/>
    <w:rsid w:val="0023782A"/>
    <w:rsid w:val="002405AF"/>
    <w:rsid w:val="00240877"/>
    <w:rsid w:val="002409BD"/>
    <w:rsid w:val="00240B3A"/>
    <w:rsid w:val="00240EC6"/>
    <w:rsid w:val="0024101A"/>
    <w:rsid w:val="002412DD"/>
    <w:rsid w:val="002412F4"/>
    <w:rsid w:val="002416F2"/>
    <w:rsid w:val="00241712"/>
    <w:rsid w:val="00241B6B"/>
    <w:rsid w:val="00241C3C"/>
    <w:rsid w:val="00241D32"/>
    <w:rsid w:val="00241F33"/>
    <w:rsid w:val="00241F46"/>
    <w:rsid w:val="002420F7"/>
    <w:rsid w:val="00242269"/>
    <w:rsid w:val="00242594"/>
    <w:rsid w:val="002425E5"/>
    <w:rsid w:val="0024281E"/>
    <w:rsid w:val="002428AD"/>
    <w:rsid w:val="0024299B"/>
    <w:rsid w:val="00242EBB"/>
    <w:rsid w:val="00242EE2"/>
    <w:rsid w:val="0024305A"/>
    <w:rsid w:val="002435C4"/>
    <w:rsid w:val="00243D3B"/>
    <w:rsid w:val="00243E28"/>
    <w:rsid w:val="00243FA8"/>
    <w:rsid w:val="002440A1"/>
    <w:rsid w:val="00244227"/>
    <w:rsid w:val="00244280"/>
    <w:rsid w:val="002442B4"/>
    <w:rsid w:val="00244361"/>
    <w:rsid w:val="002445BD"/>
    <w:rsid w:val="0024466C"/>
    <w:rsid w:val="002448B0"/>
    <w:rsid w:val="00244B4C"/>
    <w:rsid w:val="00244BC3"/>
    <w:rsid w:val="00244CED"/>
    <w:rsid w:val="00244F89"/>
    <w:rsid w:val="002450FA"/>
    <w:rsid w:val="002453E5"/>
    <w:rsid w:val="0024544D"/>
    <w:rsid w:val="0024551E"/>
    <w:rsid w:val="00245741"/>
    <w:rsid w:val="002458C7"/>
    <w:rsid w:val="00245C70"/>
    <w:rsid w:val="00245EC6"/>
    <w:rsid w:val="00246320"/>
    <w:rsid w:val="002468A5"/>
    <w:rsid w:val="002469D6"/>
    <w:rsid w:val="00246B11"/>
    <w:rsid w:val="00246CE4"/>
    <w:rsid w:val="00246D7A"/>
    <w:rsid w:val="00246E93"/>
    <w:rsid w:val="00246EAE"/>
    <w:rsid w:val="00246F9C"/>
    <w:rsid w:val="00247377"/>
    <w:rsid w:val="00247801"/>
    <w:rsid w:val="00247AC7"/>
    <w:rsid w:val="0025061F"/>
    <w:rsid w:val="0025070E"/>
    <w:rsid w:val="00250DDF"/>
    <w:rsid w:val="00250EB7"/>
    <w:rsid w:val="00250EE9"/>
    <w:rsid w:val="002510AE"/>
    <w:rsid w:val="0025114A"/>
    <w:rsid w:val="002512FB"/>
    <w:rsid w:val="0025163E"/>
    <w:rsid w:val="00251FD3"/>
    <w:rsid w:val="002520FD"/>
    <w:rsid w:val="002521A1"/>
    <w:rsid w:val="00252914"/>
    <w:rsid w:val="00252D18"/>
    <w:rsid w:val="002531C0"/>
    <w:rsid w:val="00253659"/>
    <w:rsid w:val="00253D25"/>
    <w:rsid w:val="00253D5F"/>
    <w:rsid w:val="0025405E"/>
    <w:rsid w:val="00254119"/>
    <w:rsid w:val="0025411E"/>
    <w:rsid w:val="00254301"/>
    <w:rsid w:val="00254ADE"/>
    <w:rsid w:val="00254BDD"/>
    <w:rsid w:val="00254CDC"/>
    <w:rsid w:val="00254FB3"/>
    <w:rsid w:val="00254FCC"/>
    <w:rsid w:val="00255599"/>
    <w:rsid w:val="0025570E"/>
    <w:rsid w:val="00255C53"/>
    <w:rsid w:val="00255CDE"/>
    <w:rsid w:val="00255F58"/>
    <w:rsid w:val="00255FD1"/>
    <w:rsid w:val="00256CA3"/>
    <w:rsid w:val="00256FBC"/>
    <w:rsid w:val="00257047"/>
    <w:rsid w:val="0025705D"/>
    <w:rsid w:val="0025707E"/>
    <w:rsid w:val="0025708A"/>
    <w:rsid w:val="00257600"/>
    <w:rsid w:val="00257883"/>
    <w:rsid w:val="0025799D"/>
    <w:rsid w:val="002579B1"/>
    <w:rsid w:val="00257A13"/>
    <w:rsid w:val="00257ABE"/>
    <w:rsid w:val="00257DE5"/>
    <w:rsid w:val="00257EF6"/>
    <w:rsid w:val="00257F9A"/>
    <w:rsid w:val="00257FDC"/>
    <w:rsid w:val="002601EE"/>
    <w:rsid w:val="0026047F"/>
    <w:rsid w:val="00260966"/>
    <w:rsid w:val="00260AB8"/>
    <w:rsid w:val="00260C9E"/>
    <w:rsid w:val="00260CD6"/>
    <w:rsid w:val="00260D18"/>
    <w:rsid w:val="00261547"/>
    <w:rsid w:val="002618E2"/>
    <w:rsid w:val="00261B5F"/>
    <w:rsid w:val="00261DDD"/>
    <w:rsid w:val="00262125"/>
    <w:rsid w:val="002622EA"/>
    <w:rsid w:val="002623AA"/>
    <w:rsid w:val="002627BF"/>
    <w:rsid w:val="0026288F"/>
    <w:rsid w:val="00262BB4"/>
    <w:rsid w:val="00262C8C"/>
    <w:rsid w:val="00262E1D"/>
    <w:rsid w:val="002634AB"/>
    <w:rsid w:val="002635D4"/>
    <w:rsid w:val="002637CE"/>
    <w:rsid w:val="00263BC1"/>
    <w:rsid w:val="00263EAE"/>
    <w:rsid w:val="00263F62"/>
    <w:rsid w:val="002640BD"/>
    <w:rsid w:val="002643DD"/>
    <w:rsid w:val="00264570"/>
    <w:rsid w:val="002645CF"/>
    <w:rsid w:val="002649FF"/>
    <w:rsid w:val="00264C0C"/>
    <w:rsid w:val="00264DB3"/>
    <w:rsid w:val="00264EA6"/>
    <w:rsid w:val="00264FCC"/>
    <w:rsid w:val="0026566B"/>
    <w:rsid w:val="0026572D"/>
    <w:rsid w:val="00265A91"/>
    <w:rsid w:val="00265D75"/>
    <w:rsid w:val="00265E9C"/>
    <w:rsid w:val="00265EA5"/>
    <w:rsid w:val="00265F48"/>
    <w:rsid w:val="00265F5F"/>
    <w:rsid w:val="00266056"/>
    <w:rsid w:val="00266144"/>
    <w:rsid w:val="002661D6"/>
    <w:rsid w:val="00266567"/>
    <w:rsid w:val="00266817"/>
    <w:rsid w:val="00266A0E"/>
    <w:rsid w:val="00266BF7"/>
    <w:rsid w:val="00266C9A"/>
    <w:rsid w:val="00266D60"/>
    <w:rsid w:val="00266D8A"/>
    <w:rsid w:val="00266DB1"/>
    <w:rsid w:val="00267162"/>
    <w:rsid w:val="002671B3"/>
    <w:rsid w:val="002677E8"/>
    <w:rsid w:val="002678D5"/>
    <w:rsid w:val="00267A80"/>
    <w:rsid w:val="00267B0C"/>
    <w:rsid w:val="00267BB9"/>
    <w:rsid w:val="00267F3E"/>
    <w:rsid w:val="0027009E"/>
    <w:rsid w:val="0027014C"/>
    <w:rsid w:val="002704BC"/>
    <w:rsid w:val="002707A0"/>
    <w:rsid w:val="00270A2D"/>
    <w:rsid w:val="00270D92"/>
    <w:rsid w:val="00270E45"/>
    <w:rsid w:val="002711FE"/>
    <w:rsid w:val="002719C7"/>
    <w:rsid w:val="00271AA0"/>
    <w:rsid w:val="00271B97"/>
    <w:rsid w:val="00271C23"/>
    <w:rsid w:val="00271C3D"/>
    <w:rsid w:val="00271D3D"/>
    <w:rsid w:val="00271E6E"/>
    <w:rsid w:val="002721E1"/>
    <w:rsid w:val="002722A4"/>
    <w:rsid w:val="00272421"/>
    <w:rsid w:val="00272C71"/>
    <w:rsid w:val="00272D46"/>
    <w:rsid w:val="00272DCB"/>
    <w:rsid w:val="0027301C"/>
    <w:rsid w:val="0027346D"/>
    <w:rsid w:val="002735BC"/>
    <w:rsid w:val="0027365D"/>
    <w:rsid w:val="00273866"/>
    <w:rsid w:val="0027392A"/>
    <w:rsid w:val="0027395C"/>
    <w:rsid w:val="0027397E"/>
    <w:rsid w:val="00273A3F"/>
    <w:rsid w:val="00273F78"/>
    <w:rsid w:val="0027411E"/>
    <w:rsid w:val="002741C6"/>
    <w:rsid w:val="00274255"/>
    <w:rsid w:val="002742C8"/>
    <w:rsid w:val="0027444E"/>
    <w:rsid w:val="002745D8"/>
    <w:rsid w:val="0027470A"/>
    <w:rsid w:val="00274763"/>
    <w:rsid w:val="002747EE"/>
    <w:rsid w:val="0027482C"/>
    <w:rsid w:val="002749A1"/>
    <w:rsid w:val="00274EE3"/>
    <w:rsid w:val="00274FFD"/>
    <w:rsid w:val="00275345"/>
    <w:rsid w:val="0027552F"/>
    <w:rsid w:val="002755F4"/>
    <w:rsid w:val="002757B6"/>
    <w:rsid w:val="00275904"/>
    <w:rsid w:val="0027592D"/>
    <w:rsid w:val="00275AD1"/>
    <w:rsid w:val="0027614D"/>
    <w:rsid w:val="00276902"/>
    <w:rsid w:val="00276B20"/>
    <w:rsid w:val="00276B54"/>
    <w:rsid w:val="00276DEE"/>
    <w:rsid w:val="00276E73"/>
    <w:rsid w:val="00276FEE"/>
    <w:rsid w:val="0027700A"/>
    <w:rsid w:val="00277114"/>
    <w:rsid w:val="00277369"/>
    <w:rsid w:val="00277989"/>
    <w:rsid w:val="002779D1"/>
    <w:rsid w:val="00277F70"/>
    <w:rsid w:val="00280052"/>
    <w:rsid w:val="00280129"/>
    <w:rsid w:val="00280267"/>
    <w:rsid w:val="002803EA"/>
    <w:rsid w:val="002804CA"/>
    <w:rsid w:val="002805B8"/>
    <w:rsid w:val="002806C4"/>
    <w:rsid w:val="00280D46"/>
    <w:rsid w:val="00280EC0"/>
    <w:rsid w:val="002811C3"/>
    <w:rsid w:val="002812C8"/>
    <w:rsid w:val="002812FA"/>
    <w:rsid w:val="00281C21"/>
    <w:rsid w:val="00281E05"/>
    <w:rsid w:val="00281E09"/>
    <w:rsid w:val="002820AA"/>
    <w:rsid w:val="00282133"/>
    <w:rsid w:val="002821DD"/>
    <w:rsid w:val="00282573"/>
    <w:rsid w:val="002825E3"/>
    <w:rsid w:val="002829F8"/>
    <w:rsid w:val="00282E05"/>
    <w:rsid w:val="00282E08"/>
    <w:rsid w:val="00282F2C"/>
    <w:rsid w:val="00282FAE"/>
    <w:rsid w:val="00283236"/>
    <w:rsid w:val="002833A2"/>
    <w:rsid w:val="00283798"/>
    <w:rsid w:val="00283E65"/>
    <w:rsid w:val="00283EEC"/>
    <w:rsid w:val="002841A7"/>
    <w:rsid w:val="0028422B"/>
    <w:rsid w:val="002842B6"/>
    <w:rsid w:val="00284577"/>
    <w:rsid w:val="0028475A"/>
    <w:rsid w:val="002847A2"/>
    <w:rsid w:val="002847C5"/>
    <w:rsid w:val="002847E3"/>
    <w:rsid w:val="00284AF9"/>
    <w:rsid w:val="00284B0F"/>
    <w:rsid w:val="00284B4C"/>
    <w:rsid w:val="00284D72"/>
    <w:rsid w:val="00284D9B"/>
    <w:rsid w:val="00284DA6"/>
    <w:rsid w:val="002850E5"/>
    <w:rsid w:val="0028525B"/>
    <w:rsid w:val="00285394"/>
    <w:rsid w:val="0028548D"/>
    <w:rsid w:val="002854C8"/>
    <w:rsid w:val="00285681"/>
    <w:rsid w:val="00285925"/>
    <w:rsid w:val="00285BB2"/>
    <w:rsid w:val="00285E22"/>
    <w:rsid w:val="00285E5D"/>
    <w:rsid w:val="00285F6C"/>
    <w:rsid w:val="00286061"/>
    <w:rsid w:val="00286182"/>
    <w:rsid w:val="00286660"/>
    <w:rsid w:val="0028679E"/>
    <w:rsid w:val="00286893"/>
    <w:rsid w:val="00286C67"/>
    <w:rsid w:val="00287094"/>
    <w:rsid w:val="0028783D"/>
    <w:rsid w:val="00287A1B"/>
    <w:rsid w:val="00287A2D"/>
    <w:rsid w:val="00287D27"/>
    <w:rsid w:val="00287ECB"/>
    <w:rsid w:val="00290105"/>
    <w:rsid w:val="00290254"/>
    <w:rsid w:val="002905EE"/>
    <w:rsid w:val="00290808"/>
    <w:rsid w:val="00290837"/>
    <w:rsid w:val="00290B0E"/>
    <w:rsid w:val="00290EC6"/>
    <w:rsid w:val="00291014"/>
    <w:rsid w:val="0029168B"/>
    <w:rsid w:val="00291953"/>
    <w:rsid w:val="00291B48"/>
    <w:rsid w:val="00291BEA"/>
    <w:rsid w:val="0029254C"/>
    <w:rsid w:val="0029269E"/>
    <w:rsid w:val="00292964"/>
    <w:rsid w:val="00292A9D"/>
    <w:rsid w:val="00292E0A"/>
    <w:rsid w:val="00292E20"/>
    <w:rsid w:val="00292E97"/>
    <w:rsid w:val="002930B1"/>
    <w:rsid w:val="00293500"/>
    <w:rsid w:val="00293589"/>
    <w:rsid w:val="002935C3"/>
    <w:rsid w:val="002936F9"/>
    <w:rsid w:val="00293A0A"/>
    <w:rsid w:val="00293B47"/>
    <w:rsid w:val="00293CEF"/>
    <w:rsid w:val="00293E0C"/>
    <w:rsid w:val="00293FE4"/>
    <w:rsid w:val="00294037"/>
    <w:rsid w:val="00294150"/>
    <w:rsid w:val="00294463"/>
    <w:rsid w:val="0029473A"/>
    <w:rsid w:val="002949C4"/>
    <w:rsid w:val="00294B18"/>
    <w:rsid w:val="00294DC4"/>
    <w:rsid w:val="00294EC9"/>
    <w:rsid w:val="002951E1"/>
    <w:rsid w:val="002958AC"/>
    <w:rsid w:val="00295BA6"/>
    <w:rsid w:val="00295F42"/>
    <w:rsid w:val="002962EB"/>
    <w:rsid w:val="00296439"/>
    <w:rsid w:val="00296688"/>
    <w:rsid w:val="002969F1"/>
    <w:rsid w:val="00296B0C"/>
    <w:rsid w:val="00296C21"/>
    <w:rsid w:val="00296D47"/>
    <w:rsid w:val="00296DF3"/>
    <w:rsid w:val="0029716E"/>
    <w:rsid w:val="0029730E"/>
    <w:rsid w:val="002976D5"/>
    <w:rsid w:val="00297856"/>
    <w:rsid w:val="002978AA"/>
    <w:rsid w:val="002979CD"/>
    <w:rsid w:val="00297ECB"/>
    <w:rsid w:val="00297F58"/>
    <w:rsid w:val="002A02A8"/>
    <w:rsid w:val="002A043D"/>
    <w:rsid w:val="002A05CE"/>
    <w:rsid w:val="002A05ED"/>
    <w:rsid w:val="002A0630"/>
    <w:rsid w:val="002A0ABD"/>
    <w:rsid w:val="002A0D10"/>
    <w:rsid w:val="002A0F14"/>
    <w:rsid w:val="002A11A6"/>
    <w:rsid w:val="002A1258"/>
    <w:rsid w:val="002A14E0"/>
    <w:rsid w:val="002A1541"/>
    <w:rsid w:val="002A1852"/>
    <w:rsid w:val="002A19C0"/>
    <w:rsid w:val="002A19DC"/>
    <w:rsid w:val="002A1CDD"/>
    <w:rsid w:val="002A257D"/>
    <w:rsid w:val="002A2636"/>
    <w:rsid w:val="002A26C5"/>
    <w:rsid w:val="002A28F3"/>
    <w:rsid w:val="002A2952"/>
    <w:rsid w:val="002A2CEF"/>
    <w:rsid w:val="002A2D2D"/>
    <w:rsid w:val="002A3304"/>
    <w:rsid w:val="002A34C5"/>
    <w:rsid w:val="002A3809"/>
    <w:rsid w:val="002A3945"/>
    <w:rsid w:val="002A3E9D"/>
    <w:rsid w:val="002A4145"/>
    <w:rsid w:val="002A4230"/>
    <w:rsid w:val="002A427D"/>
    <w:rsid w:val="002A432C"/>
    <w:rsid w:val="002A434D"/>
    <w:rsid w:val="002A4524"/>
    <w:rsid w:val="002A4B02"/>
    <w:rsid w:val="002A52C8"/>
    <w:rsid w:val="002A5735"/>
    <w:rsid w:val="002A58BF"/>
    <w:rsid w:val="002A59ED"/>
    <w:rsid w:val="002A5E13"/>
    <w:rsid w:val="002A5F16"/>
    <w:rsid w:val="002A5F39"/>
    <w:rsid w:val="002A616D"/>
    <w:rsid w:val="002A6255"/>
    <w:rsid w:val="002A6662"/>
    <w:rsid w:val="002A666E"/>
    <w:rsid w:val="002A66B7"/>
    <w:rsid w:val="002A66C4"/>
    <w:rsid w:val="002A67E6"/>
    <w:rsid w:val="002A680F"/>
    <w:rsid w:val="002A68CC"/>
    <w:rsid w:val="002A6B2E"/>
    <w:rsid w:val="002A7028"/>
    <w:rsid w:val="002A73F6"/>
    <w:rsid w:val="002A745E"/>
    <w:rsid w:val="002A7E98"/>
    <w:rsid w:val="002B01BF"/>
    <w:rsid w:val="002B01DF"/>
    <w:rsid w:val="002B048F"/>
    <w:rsid w:val="002B07A7"/>
    <w:rsid w:val="002B0D9F"/>
    <w:rsid w:val="002B0E3B"/>
    <w:rsid w:val="002B1033"/>
    <w:rsid w:val="002B1045"/>
    <w:rsid w:val="002B1271"/>
    <w:rsid w:val="002B1552"/>
    <w:rsid w:val="002B1E1A"/>
    <w:rsid w:val="002B2159"/>
    <w:rsid w:val="002B22BB"/>
    <w:rsid w:val="002B27AD"/>
    <w:rsid w:val="002B2B2C"/>
    <w:rsid w:val="002B2F2A"/>
    <w:rsid w:val="002B2FE6"/>
    <w:rsid w:val="002B323C"/>
    <w:rsid w:val="002B330D"/>
    <w:rsid w:val="002B35EE"/>
    <w:rsid w:val="002B38F7"/>
    <w:rsid w:val="002B39B7"/>
    <w:rsid w:val="002B4394"/>
    <w:rsid w:val="002B4EC8"/>
    <w:rsid w:val="002B5239"/>
    <w:rsid w:val="002B56DE"/>
    <w:rsid w:val="002B575F"/>
    <w:rsid w:val="002B58EA"/>
    <w:rsid w:val="002B5CD1"/>
    <w:rsid w:val="002B5D62"/>
    <w:rsid w:val="002B5F6E"/>
    <w:rsid w:val="002B5FE5"/>
    <w:rsid w:val="002B6844"/>
    <w:rsid w:val="002B6AA8"/>
    <w:rsid w:val="002B6B17"/>
    <w:rsid w:val="002B6BD7"/>
    <w:rsid w:val="002B6C93"/>
    <w:rsid w:val="002B6DD9"/>
    <w:rsid w:val="002B7261"/>
    <w:rsid w:val="002B72A8"/>
    <w:rsid w:val="002B72C9"/>
    <w:rsid w:val="002B73BE"/>
    <w:rsid w:val="002B7590"/>
    <w:rsid w:val="002B7941"/>
    <w:rsid w:val="002B7BCC"/>
    <w:rsid w:val="002B7C16"/>
    <w:rsid w:val="002B7C2A"/>
    <w:rsid w:val="002C014D"/>
    <w:rsid w:val="002C0856"/>
    <w:rsid w:val="002C0968"/>
    <w:rsid w:val="002C0A72"/>
    <w:rsid w:val="002C0D2B"/>
    <w:rsid w:val="002C0E64"/>
    <w:rsid w:val="002C1083"/>
    <w:rsid w:val="002C12D4"/>
    <w:rsid w:val="002C15AE"/>
    <w:rsid w:val="002C1672"/>
    <w:rsid w:val="002C1684"/>
    <w:rsid w:val="002C1982"/>
    <w:rsid w:val="002C1AC8"/>
    <w:rsid w:val="002C1B29"/>
    <w:rsid w:val="002C234A"/>
    <w:rsid w:val="002C24E3"/>
    <w:rsid w:val="002C252B"/>
    <w:rsid w:val="002C273F"/>
    <w:rsid w:val="002C2919"/>
    <w:rsid w:val="002C2B48"/>
    <w:rsid w:val="002C3041"/>
    <w:rsid w:val="002C308F"/>
    <w:rsid w:val="002C30B6"/>
    <w:rsid w:val="002C3223"/>
    <w:rsid w:val="002C3756"/>
    <w:rsid w:val="002C38C1"/>
    <w:rsid w:val="002C45A3"/>
    <w:rsid w:val="002C46D1"/>
    <w:rsid w:val="002C4849"/>
    <w:rsid w:val="002C495F"/>
    <w:rsid w:val="002C498F"/>
    <w:rsid w:val="002C49D5"/>
    <w:rsid w:val="002C4BF6"/>
    <w:rsid w:val="002C4D1E"/>
    <w:rsid w:val="002C4E52"/>
    <w:rsid w:val="002C4FEF"/>
    <w:rsid w:val="002C5504"/>
    <w:rsid w:val="002C5AB5"/>
    <w:rsid w:val="002C5AC5"/>
    <w:rsid w:val="002C5E31"/>
    <w:rsid w:val="002C61BC"/>
    <w:rsid w:val="002C64E1"/>
    <w:rsid w:val="002C6896"/>
    <w:rsid w:val="002C6A68"/>
    <w:rsid w:val="002C6C0C"/>
    <w:rsid w:val="002C7045"/>
    <w:rsid w:val="002C7909"/>
    <w:rsid w:val="002C7A5E"/>
    <w:rsid w:val="002C7BD8"/>
    <w:rsid w:val="002C7C1C"/>
    <w:rsid w:val="002C7D07"/>
    <w:rsid w:val="002D03F8"/>
    <w:rsid w:val="002D04A8"/>
    <w:rsid w:val="002D04BF"/>
    <w:rsid w:val="002D07C6"/>
    <w:rsid w:val="002D0ACB"/>
    <w:rsid w:val="002D0E47"/>
    <w:rsid w:val="002D0F97"/>
    <w:rsid w:val="002D1073"/>
    <w:rsid w:val="002D10C0"/>
    <w:rsid w:val="002D13D2"/>
    <w:rsid w:val="002D1469"/>
    <w:rsid w:val="002D1526"/>
    <w:rsid w:val="002D15EA"/>
    <w:rsid w:val="002D17B6"/>
    <w:rsid w:val="002D1805"/>
    <w:rsid w:val="002D180C"/>
    <w:rsid w:val="002D185B"/>
    <w:rsid w:val="002D1EBD"/>
    <w:rsid w:val="002D1ED8"/>
    <w:rsid w:val="002D21C2"/>
    <w:rsid w:val="002D2333"/>
    <w:rsid w:val="002D261A"/>
    <w:rsid w:val="002D2648"/>
    <w:rsid w:val="002D2826"/>
    <w:rsid w:val="002D2AE6"/>
    <w:rsid w:val="002D2BBA"/>
    <w:rsid w:val="002D2C82"/>
    <w:rsid w:val="002D2DFD"/>
    <w:rsid w:val="002D2F68"/>
    <w:rsid w:val="002D3359"/>
    <w:rsid w:val="002D3509"/>
    <w:rsid w:val="002D35C0"/>
    <w:rsid w:val="002D38E9"/>
    <w:rsid w:val="002D3A98"/>
    <w:rsid w:val="002D3AFE"/>
    <w:rsid w:val="002D3BBB"/>
    <w:rsid w:val="002D3FD5"/>
    <w:rsid w:val="002D40FA"/>
    <w:rsid w:val="002D4161"/>
    <w:rsid w:val="002D439E"/>
    <w:rsid w:val="002D443C"/>
    <w:rsid w:val="002D444A"/>
    <w:rsid w:val="002D48FE"/>
    <w:rsid w:val="002D4A95"/>
    <w:rsid w:val="002D4BC9"/>
    <w:rsid w:val="002D4C18"/>
    <w:rsid w:val="002D4D62"/>
    <w:rsid w:val="002D4E7C"/>
    <w:rsid w:val="002D50B2"/>
    <w:rsid w:val="002D50B3"/>
    <w:rsid w:val="002D533D"/>
    <w:rsid w:val="002D53A7"/>
    <w:rsid w:val="002D573C"/>
    <w:rsid w:val="002D5C27"/>
    <w:rsid w:val="002D5FCE"/>
    <w:rsid w:val="002D6650"/>
    <w:rsid w:val="002D6865"/>
    <w:rsid w:val="002D6E2B"/>
    <w:rsid w:val="002D6E3B"/>
    <w:rsid w:val="002D6EE6"/>
    <w:rsid w:val="002D6F7A"/>
    <w:rsid w:val="002D700F"/>
    <w:rsid w:val="002D71C9"/>
    <w:rsid w:val="002D72A1"/>
    <w:rsid w:val="002D7400"/>
    <w:rsid w:val="002D753C"/>
    <w:rsid w:val="002D76C1"/>
    <w:rsid w:val="002D77BB"/>
    <w:rsid w:val="002D7D89"/>
    <w:rsid w:val="002D7DF3"/>
    <w:rsid w:val="002D7ED6"/>
    <w:rsid w:val="002E0030"/>
    <w:rsid w:val="002E01DD"/>
    <w:rsid w:val="002E021C"/>
    <w:rsid w:val="002E0443"/>
    <w:rsid w:val="002E07BD"/>
    <w:rsid w:val="002E08C8"/>
    <w:rsid w:val="002E0B56"/>
    <w:rsid w:val="002E0C45"/>
    <w:rsid w:val="002E0EEA"/>
    <w:rsid w:val="002E13BF"/>
    <w:rsid w:val="002E15D4"/>
    <w:rsid w:val="002E19E5"/>
    <w:rsid w:val="002E1A6A"/>
    <w:rsid w:val="002E1BB0"/>
    <w:rsid w:val="002E1CC4"/>
    <w:rsid w:val="002E1D10"/>
    <w:rsid w:val="002E1E66"/>
    <w:rsid w:val="002E1EE8"/>
    <w:rsid w:val="002E20B6"/>
    <w:rsid w:val="002E2134"/>
    <w:rsid w:val="002E26EB"/>
    <w:rsid w:val="002E27F1"/>
    <w:rsid w:val="002E2C4B"/>
    <w:rsid w:val="002E2D4B"/>
    <w:rsid w:val="002E2E0D"/>
    <w:rsid w:val="002E30BE"/>
    <w:rsid w:val="002E34B2"/>
    <w:rsid w:val="002E352F"/>
    <w:rsid w:val="002E3660"/>
    <w:rsid w:val="002E3891"/>
    <w:rsid w:val="002E38FB"/>
    <w:rsid w:val="002E3AC1"/>
    <w:rsid w:val="002E3B97"/>
    <w:rsid w:val="002E3C7D"/>
    <w:rsid w:val="002E400C"/>
    <w:rsid w:val="002E42EA"/>
    <w:rsid w:val="002E4392"/>
    <w:rsid w:val="002E4D85"/>
    <w:rsid w:val="002E4F00"/>
    <w:rsid w:val="002E4FB7"/>
    <w:rsid w:val="002E543C"/>
    <w:rsid w:val="002E57C5"/>
    <w:rsid w:val="002E5AC2"/>
    <w:rsid w:val="002E5C09"/>
    <w:rsid w:val="002E5C58"/>
    <w:rsid w:val="002E5F65"/>
    <w:rsid w:val="002E63AA"/>
    <w:rsid w:val="002E6571"/>
    <w:rsid w:val="002E6709"/>
    <w:rsid w:val="002E6F03"/>
    <w:rsid w:val="002E6F0E"/>
    <w:rsid w:val="002E72B3"/>
    <w:rsid w:val="002E72CC"/>
    <w:rsid w:val="002E754E"/>
    <w:rsid w:val="002E76DA"/>
    <w:rsid w:val="002E7EB7"/>
    <w:rsid w:val="002E7EED"/>
    <w:rsid w:val="002E7EF9"/>
    <w:rsid w:val="002F011D"/>
    <w:rsid w:val="002F02F0"/>
    <w:rsid w:val="002F09A2"/>
    <w:rsid w:val="002F12DB"/>
    <w:rsid w:val="002F1346"/>
    <w:rsid w:val="002F15EC"/>
    <w:rsid w:val="002F1A38"/>
    <w:rsid w:val="002F1C8A"/>
    <w:rsid w:val="002F2129"/>
    <w:rsid w:val="002F21B6"/>
    <w:rsid w:val="002F27D1"/>
    <w:rsid w:val="002F2A0B"/>
    <w:rsid w:val="002F2B0A"/>
    <w:rsid w:val="002F2C9C"/>
    <w:rsid w:val="002F2D89"/>
    <w:rsid w:val="002F2E0F"/>
    <w:rsid w:val="002F2FD2"/>
    <w:rsid w:val="002F309B"/>
    <w:rsid w:val="002F32E2"/>
    <w:rsid w:val="002F3382"/>
    <w:rsid w:val="002F368F"/>
    <w:rsid w:val="002F3838"/>
    <w:rsid w:val="002F3CF8"/>
    <w:rsid w:val="002F3D15"/>
    <w:rsid w:val="002F3DD3"/>
    <w:rsid w:val="002F400F"/>
    <w:rsid w:val="002F416C"/>
    <w:rsid w:val="002F4537"/>
    <w:rsid w:val="002F478F"/>
    <w:rsid w:val="002F48CA"/>
    <w:rsid w:val="002F4A2A"/>
    <w:rsid w:val="002F4C34"/>
    <w:rsid w:val="002F5028"/>
    <w:rsid w:val="002F55EB"/>
    <w:rsid w:val="002F59CF"/>
    <w:rsid w:val="002F5C76"/>
    <w:rsid w:val="002F5D58"/>
    <w:rsid w:val="002F6018"/>
    <w:rsid w:val="002F6061"/>
    <w:rsid w:val="002F60F3"/>
    <w:rsid w:val="002F62FC"/>
    <w:rsid w:val="002F6305"/>
    <w:rsid w:val="002F6491"/>
    <w:rsid w:val="002F6498"/>
    <w:rsid w:val="002F68E2"/>
    <w:rsid w:val="002F696B"/>
    <w:rsid w:val="002F6C64"/>
    <w:rsid w:val="002F6DEC"/>
    <w:rsid w:val="002F6E35"/>
    <w:rsid w:val="002F7463"/>
    <w:rsid w:val="002F751F"/>
    <w:rsid w:val="002F7555"/>
    <w:rsid w:val="002F7751"/>
    <w:rsid w:val="002F77FE"/>
    <w:rsid w:val="002F7AC1"/>
    <w:rsid w:val="002F7AEB"/>
    <w:rsid w:val="002F7B0A"/>
    <w:rsid w:val="002F7F76"/>
    <w:rsid w:val="0030004C"/>
    <w:rsid w:val="00300286"/>
    <w:rsid w:val="003008AF"/>
    <w:rsid w:val="003012D0"/>
    <w:rsid w:val="00301347"/>
    <w:rsid w:val="0030138B"/>
    <w:rsid w:val="0030149B"/>
    <w:rsid w:val="00301673"/>
    <w:rsid w:val="00301748"/>
    <w:rsid w:val="00301756"/>
    <w:rsid w:val="003017F7"/>
    <w:rsid w:val="00301916"/>
    <w:rsid w:val="00301B91"/>
    <w:rsid w:val="00301C75"/>
    <w:rsid w:val="00302019"/>
    <w:rsid w:val="00302093"/>
    <w:rsid w:val="00302234"/>
    <w:rsid w:val="0030290D"/>
    <w:rsid w:val="00302975"/>
    <w:rsid w:val="003029C9"/>
    <w:rsid w:val="00302C4D"/>
    <w:rsid w:val="00302FA9"/>
    <w:rsid w:val="00303401"/>
    <w:rsid w:val="0030342C"/>
    <w:rsid w:val="00303442"/>
    <w:rsid w:val="00303F4F"/>
    <w:rsid w:val="00304015"/>
    <w:rsid w:val="0030405F"/>
    <w:rsid w:val="0030422E"/>
    <w:rsid w:val="0030444D"/>
    <w:rsid w:val="00304618"/>
    <w:rsid w:val="003046C6"/>
    <w:rsid w:val="00304703"/>
    <w:rsid w:val="0030497B"/>
    <w:rsid w:val="00304B7E"/>
    <w:rsid w:val="00304C9C"/>
    <w:rsid w:val="00304EFA"/>
    <w:rsid w:val="0030502D"/>
    <w:rsid w:val="0030509C"/>
    <w:rsid w:val="003054B6"/>
    <w:rsid w:val="00305678"/>
    <w:rsid w:val="00305858"/>
    <w:rsid w:val="00305866"/>
    <w:rsid w:val="003058A0"/>
    <w:rsid w:val="00305941"/>
    <w:rsid w:val="003063FF"/>
    <w:rsid w:val="00306DD9"/>
    <w:rsid w:val="00306E90"/>
    <w:rsid w:val="00306F36"/>
    <w:rsid w:val="003070A0"/>
    <w:rsid w:val="00307300"/>
    <w:rsid w:val="003073C1"/>
    <w:rsid w:val="003073DA"/>
    <w:rsid w:val="0030742F"/>
    <w:rsid w:val="003075B4"/>
    <w:rsid w:val="00307640"/>
    <w:rsid w:val="003078D2"/>
    <w:rsid w:val="0030790F"/>
    <w:rsid w:val="003079C0"/>
    <w:rsid w:val="00307D9A"/>
    <w:rsid w:val="00307F50"/>
    <w:rsid w:val="0031011F"/>
    <w:rsid w:val="003101BF"/>
    <w:rsid w:val="003102A9"/>
    <w:rsid w:val="00310368"/>
    <w:rsid w:val="00310383"/>
    <w:rsid w:val="00310434"/>
    <w:rsid w:val="0031044C"/>
    <w:rsid w:val="003104B9"/>
    <w:rsid w:val="00310660"/>
    <w:rsid w:val="00310757"/>
    <w:rsid w:val="00311379"/>
    <w:rsid w:val="00311642"/>
    <w:rsid w:val="003116B2"/>
    <w:rsid w:val="00311710"/>
    <w:rsid w:val="00311854"/>
    <w:rsid w:val="003118D1"/>
    <w:rsid w:val="003120F0"/>
    <w:rsid w:val="00312303"/>
    <w:rsid w:val="00312857"/>
    <w:rsid w:val="003128A3"/>
    <w:rsid w:val="003128C5"/>
    <w:rsid w:val="0031291E"/>
    <w:rsid w:val="00312D34"/>
    <w:rsid w:val="00312E34"/>
    <w:rsid w:val="00312EAB"/>
    <w:rsid w:val="00312EE9"/>
    <w:rsid w:val="00313838"/>
    <w:rsid w:val="00313959"/>
    <w:rsid w:val="00313CDC"/>
    <w:rsid w:val="0031420B"/>
    <w:rsid w:val="00314234"/>
    <w:rsid w:val="0031490A"/>
    <w:rsid w:val="00314AB6"/>
    <w:rsid w:val="00314CCB"/>
    <w:rsid w:val="00314EC2"/>
    <w:rsid w:val="00314F33"/>
    <w:rsid w:val="00315252"/>
    <w:rsid w:val="003156C8"/>
    <w:rsid w:val="003159D3"/>
    <w:rsid w:val="00315C99"/>
    <w:rsid w:val="00315E0B"/>
    <w:rsid w:val="00316037"/>
    <w:rsid w:val="00316191"/>
    <w:rsid w:val="003161CB"/>
    <w:rsid w:val="00316381"/>
    <w:rsid w:val="003167F7"/>
    <w:rsid w:val="00317225"/>
    <w:rsid w:val="003173D5"/>
    <w:rsid w:val="00317475"/>
    <w:rsid w:val="003177AD"/>
    <w:rsid w:val="00317A1C"/>
    <w:rsid w:val="00317E94"/>
    <w:rsid w:val="00320005"/>
    <w:rsid w:val="003201E4"/>
    <w:rsid w:val="003206BE"/>
    <w:rsid w:val="00320817"/>
    <w:rsid w:val="00320A66"/>
    <w:rsid w:val="00320B7D"/>
    <w:rsid w:val="00320E5B"/>
    <w:rsid w:val="00321656"/>
    <w:rsid w:val="00321A5A"/>
    <w:rsid w:val="00321A5C"/>
    <w:rsid w:val="00321F80"/>
    <w:rsid w:val="00321FD0"/>
    <w:rsid w:val="003224C2"/>
    <w:rsid w:val="003225C6"/>
    <w:rsid w:val="003226A2"/>
    <w:rsid w:val="00322A7B"/>
    <w:rsid w:val="00322B6E"/>
    <w:rsid w:val="00322C7E"/>
    <w:rsid w:val="00322DA2"/>
    <w:rsid w:val="00322F38"/>
    <w:rsid w:val="00322F40"/>
    <w:rsid w:val="0032308D"/>
    <w:rsid w:val="00323144"/>
    <w:rsid w:val="003237D5"/>
    <w:rsid w:val="00323951"/>
    <w:rsid w:val="00323D31"/>
    <w:rsid w:val="0032487E"/>
    <w:rsid w:val="00324CBB"/>
    <w:rsid w:val="00324DFC"/>
    <w:rsid w:val="00324EC4"/>
    <w:rsid w:val="00324F17"/>
    <w:rsid w:val="0032502F"/>
    <w:rsid w:val="00325087"/>
    <w:rsid w:val="003253C6"/>
    <w:rsid w:val="003257FC"/>
    <w:rsid w:val="00325D44"/>
    <w:rsid w:val="00325DE5"/>
    <w:rsid w:val="003262B4"/>
    <w:rsid w:val="0032632C"/>
    <w:rsid w:val="00326478"/>
    <w:rsid w:val="00326966"/>
    <w:rsid w:val="00326FAE"/>
    <w:rsid w:val="003278FA"/>
    <w:rsid w:val="0032799E"/>
    <w:rsid w:val="00327A5B"/>
    <w:rsid w:val="00327C68"/>
    <w:rsid w:val="00327C8E"/>
    <w:rsid w:val="00327D91"/>
    <w:rsid w:val="00327F07"/>
    <w:rsid w:val="003301F5"/>
    <w:rsid w:val="0033063A"/>
    <w:rsid w:val="00330867"/>
    <w:rsid w:val="00330BD0"/>
    <w:rsid w:val="00330C31"/>
    <w:rsid w:val="00330EDE"/>
    <w:rsid w:val="00330F41"/>
    <w:rsid w:val="003312F3"/>
    <w:rsid w:val="00331382"/>
    <w:rsid w:val="0033155A"/>
    <w:rsid w:val="00331700"/>
    <w:rsid w:val="00331915"/>
    <w:rsid w:val="00331952"/>
    <w:rsid w:val="00331988"/>
    <w:rsid w:val="003319A4"/>
    <w:rsid w:val="00331A64"/>
    <w:rsid w:val="00331AD5"/>
    <w:rsid w:val="00331CF6"/>
    <w:rsid w:val="00331F14"/>
    <w:rsid w:val="003320D4"/>
    <w:rsid w:val="003324E0"/>
    <w:rsid w:val="00332535"/>
    <w:rsid w:val="00332CD9"/>
    <w:rsid w:val="00332F9A"/>
    <w:rsid w:val="00333277"/>
    <w:rsid w:val="00333764"/>
    <w:rsid w:val="0033387F"/>
    <w:rsid w:val="003338DF"/>
    <w:rsid w:val="00333A47"/>
    <w:rsid w:val="00333C9B"/>
    <w:rsid w:val="00333D3B"/>
    <w:rsid w:val="00334281"/>
    <w:rsid w:val="0033466D"/>
    <w:rsid w:val="00334A2A"/>
    <w:rsid w:val="0033503F"/>
    <w:rsid w:val="00335221"/>
    <w:rsid w:val="00335343"/>
    <w:rsid w:val="003359A4"/>
    <w:rsid w:val="00335AD4"/>
    <w:rsid w:val="00335AEC"/>
    <w:rsid w:val="003363C1"/>
    <w:rsid w:val="003365BA"/>
    <w:rsid w:val="00336890"/>
    <w:rsid w:val="00336CD8"/>
    <w:rsid w:val="00337763"/>
    <w:rsid w:val="0033784C"/>
    <w:rsid w:val="0033799D"/>
    <w:rsid w:val="00337A37"/>
    <w:rsid w:val="00337B91"/>
    <w:rsid w:val="00337C98"/>
    <w:rsid w:val="0034045E"/>
    <w:rsid w:val="00340467"/>
    <w:rsid w:val="0034063F"/>
    <w:rsid w:val="00340A25"/>
    <w:rsid w:val="00340A95"/>
    <w:rsid w:val="00340C86"/>
    <w:rsid w:val="00340CCC"/>
    <w:rsid w:val="00340E02"/>
    <w:rsid w:val="003410E4"/>
    <w:rsid w:val="003412E1"/>
    <w:rsid w:val="003413C1"/>
    <w:rsid w:val="003415A6"/>
    <w:rsid w:val="0034189E"/>
    <w:rsid w:val="00341B56"/>
    <w:rsid w:val="00341BF9"/>
    <w:rsid w:val="00341F26"/>
    <w:rsid w:val="00342114"/>
    <w:rsid w:val="00342246"/>
    <w:rsid w:val="003422DE"/>
    <w:rsid w:val="00342431"/>
    <w:rsid w:val="00342553"/>
    <w:rsid w:val="003427DB"/>
    <w:rsid w:val="00342CFC"/>
    <w:rsid w:val="00342EA4"/>
    <w:rsid w:val="003430D1"/>
    <w:rsid w:val="00343216"/>
    <w:rsid w:val="0034327E"/>
    <w:rsid w:val="00343343"/>
    <w:rsid w:val="0034347D"/>
    <w:rsid w:val="003436CF"/>
    <w:rsid w:val="00343A77"/>
    <w:rsid w:val="00343E56"/>
    <w:rsid w:val="00344009"/>
    <w:rsid w:val="003440A9"/>
    <w:rsid w:val="0034431E"/>
    <w:rsid w:val="0034458A"/>
    <w:rsid w:val="003445A4"/>
    <w:rsid w:val="003445FE"/>
    <w:rsid w:val="003449A0"/>
    <w:rsid w:val="00344CD3"/>
    <w:rsid w:val="00344E5B"/>
    <w:rsid w:val="003450E8"/>
    <w:rsid w:val="003452D2"/>
    <w:rsid w:val="003454AD"/>
    <w:rsid w:val="003454D1"/>
    <w:rsid w:val="00345BEE"/>
    <w:rsid w:val="00345D31"/>
    <w:rsid w:val="00346177"/>
    <w:rsid w:val="003462F3"/>
    <w:rsid w:val="00346ECF"/>
    <w:rsid w:val="00346F50"/>
    <w:rsid w:val="00346F7B"/>
    <w:rsid w:val="00347416"/>
    <w:rsid w:val="00347623"/>
    <w:rsid w:val="003478A5"/>
    <w:rsid w:val="003503E9"/>
    <w:rsid w:val="0035079B"/>
    <w:rsid w:val="003509C6"/>
    <w:rsid w:val="00350A6A"/>
    <w:rsid w:val="00350B78"/>
    <w:rsid w:val="00350BCD"/>
    <w:rsid w:val="00350D2B"/>
    <w:rsid w:val="00350DE7"/>
    <w:rsid w:val="00350FF3"/>
    <w:rsid w:val="00351320"/>
    <w:rsid w:val="003513C1"/>
    <w:rsid w:val="003514A4"/>
    <w:rsid w:val="003516A1"/>
    <w:rsid w:val="00351907"/>
    <w:rsid w:val="00351ECB"/>
    <w:rsid w:val="00351F86"/>
    <w:rsid w:val="00351F89"/>
    <w:rsid w:val="0035237C"/>
    <w:rsid w:val="003523E6"/>
    <w:rsid w:val="0035253D"/>
    <w:rsid w:val="00352670"/>
    <w:rsid w:val="003534BD"/>
    <w:rsid w:val="0035363C"/>
    <w:rsid w:val="003536AC"/>
    <w:rsid w:val="00353775"/>
    <w:rsid w:val="0035377F"/>
    <w:rsid w:val="00353AE8"/>
    <w:rsid w:val="00353D3D"/>
    <w:rsid w:val="00354046"/>
    <w:rsid w:val="003540C3"/>
    <w:rsid w:val="003541B0"/>
    <w:rsid w:val="00354222"/>
    <w:rsid w:val="00354455"/>
    <w:rsid w:val="00354592"/>
    <w:rsid w:val="00354D0C"/>
    <w:rsid w:val="003550A1"/>
    <w:rsid w:val="00355385"/>
    <w:rsid w:val="00355468"/>
    <w:rsid w:val="0035547A"/>
    <w:rsid w:val="00355653"/>
    <w:rsid w:val="003558C1"/>
    <w:rsid w:val="0035593D"/>
    <w:rsid w:val="00355A6A"/>
    <w:rsid w:val="00355F8B"/>
    <w:rsid w:val="00355FAD"/>
    <w:rsid w:val="003560DD"/>
    <w:rsid w:val="0035661D"/>
    <w:rsid w:val="003567BC"/>
    <w:rsid w:val="00356B4E"/>
    <w:rsid w:val="00356BF8"/>
    <w:rsid w:val="00356FB4"/>
    <w:rsid w:val="003573CA"/>
    <w:rsid w:val="0035757D"/>
    <w:rsid w:val="003575C0"/>
    <w:rsid w:val="0035763C"/>
    <w:rsid w:val="00357890"/>
    <w:rsid w:val="00357F44"/>
    <w:rsid w:val="00360252"/>
    <w:rsid w:val="0036036D"/>
    <w:rsid w:val="00360772"/>
    <w:rsid w:val="00360B7E"/>
    <w:rsid w:val="00360CA4"/>
    <w:rsid w:val="00360D4F"/>
    <w:rsid w:val="003611AB"/>
    <w:rsid w:val="0036120F"/>
    <w:rsid w:val="00361225"/>
    <w:rsid w:val="0036122D"/>
    <w:rsid w:val="003616D3"/>
    <w:rsid w:val="0036183F"/>
    <w:rsid w:val="00361881"/>
    <w:rsid w:val="00361B0D"/>
    <w:rsid w:val="00361C8A"/>
    <w:rsid w:val="00361D63"/>
    <w:rsid w:val="00361E29"/>
    <w:rsid w:val="003622C6"/>
    <w:rsid w:val="003629C0"/>
    <w:rsid w:val="00362B28"/>
    <w:rsid w:val="00362CC6"/>
    <w:rsid w:val="00363186"/>
    <w:rsid w:val="00363301"/>
    <w:rsid w:val="00363650"/>
    <w:rsid w:val="003637F8"/>
    <w:rsid w:val="00363D53"/>
    <w:rsid w:val="00363E66"/>
    <w:rsid w:val="003649DE"/>
    <w:rsid w:val="00364A6F"/>
    <w:rsid w:val="00364DA7"/>
    <w:rsid w:val="0036506E"/>
    <w:rsid w:val="00365A03"/>
    <w:rsid w:val="00365B01"/>
    <w:rsid w:val="00365C15"/>
    <w:rsid w:val="00365CE6"/>
    <w:rsid w:val="00365F63"/>
    <w:rsid w:val="003662CA"/>
    <w:rsid w:val="00366318"/>
    <w:rsid w:val="003663FB"/>
    <w:rsid w:val="0036657B"/>
    <w:rsid w:val="0036660B"/>
    <w:rsid w:val="0036683E"/>
    <w:rsid w:val="003668D0"/>
    <w:rsid w:val="00366F0D"/>
    <w:rsid w:val="0036704F"/>
    <w:rsid w:val="00367274"/>
    <w:rsid w:val="00367357"/>
    <w:rsid w:val="0036753D"/>
    <w:rsid w:val="003675D9"/>
    <w:rsid w:val="003676B6"/>
    <w:rsid w:val="00367920"/>
    <w:rsid w:val="003679E4"/>
    <w:rsid w:val="00367AAC"/>
    <w:rsid w:val="0037004E"/>
    <w:rsid w:val="0037039A"/>
    <w:rsid w:val="00370BD1"/>
    <w:rsid w:val="003711F8"/>
    <w:rsid w:val="0037134D"/>
    <w:rsid w:val="003715A2"/>
    <w:rsid w:val="00371717"/>
    <w:rsid w:val="00371732"/>
    <w:rsid w:val="00371800"/>
    <w:rsid w:val="003718F4"/>
    <w:rsid w:val="00371D35"/>
    <w:rsid w:val="00371D81"/>
    <w:rsid w:val="00371F42"/>
    <w:rsid w:val="00371F69"/>
    <w:rsid w:val="00372056"/>
    <w:rsid w:val="003722E2"/>
    <w:rsid w:val="003724E2"/>
    <w:rsid w:val="003725FF"/>
    <w:rsid w:val="00372C6A"/>
    <w:rsid w:val="00372CA3"/>
    <w:rsid w:val="00372D44"/>
    <w:rsid w:val="00372DE1"/>
    <w:rsid w:val="00372F05"/>
    <w:rsid w:val="0037338D"/>
    <w:rsid w:val="00373450"/>
    <w:rsid w:val="003734AF"/>
    <w:rsid w:val="0037362B"/>
    <w:rsid w:val="003737AB"/>
    <w:rsid w:val="00373BC2"/>
    <w:rsid w:val="00373C46"/>
    <w:rsid w:val="00373C65"/>
    <w:rsid w:val="003741E7"/>
    <w:rsid w:val="0037443E"/>
    <w:rsid w:val="003745D9"/>
    <w:rsid w:val="00374655"/>
    <w:rsid w:val="003746FA"/>
    <w:rsid w:val="0037499C"/>
    <w:rsid w:val="00374A09"/>
    <w:rsid w:val="00374BBE"/>
    <w:rsid w:val="00374E3A"/>
    <w:rsid w:val="00374ECE"/>
    <w:rsid w:val="00374F87"/>
    <w:rsid w:val="003754F4"/>
    <w:rsid w:val="0037558A"/>
    <w:rsid w:val="0037587E"/>
    <w:rsid w:val="003758A8"/>
    <w:rsid w:val="00375A49"/>
    <w:rsid w:val="00375B54"/>
    <w:rsid w:val="00375BB7"/>
    <w:rsid w:val="00375D6B"/>
    <w:rsid w:val="00376855"/>
    <w:rsid w:val="003769B3"/>
    <w:rsid w:val="003772BE"/>
    <w:rsid w:val="0037795D"/>
    <w:rsid w:val="00377B4B"/>
    <w:rsid w:val="00377B92"/>
    <w:rsid w:val="00377C74"/>
    <w:rsid w:val="00377CAD"/>
    <w:rsid w:val="00380245"/>
    <w:rsid w:val="003802FF"/>
    <w:rsid w:val="0038030E"/>
    <w:rsid w:val="0038032A"/>
    <w:rsid w:val="003804B5"/>
    <w:rsid w:val="003806BF"/>
    <w:rsid w:val="00380853"/>
    <w:rsid w:val="0038094F"/>
    <w:rsid w:val="003810C3"/>
    <w:rsid w:val="00381128"/>
    <w:rsid w:val="003813EF"/>
    <w:rsid w:val="00381463"/>
    <w:rsid w:val="00381548"/>
    <w:rsid w:val="003817DF"/>
    <w:rsid w:val="00381B1E"/>
    <w:rsid w:val="00381EB6"/>
    <w:rsid w:val="00382378"/>
    <w:rsid w:val="0038239F"/>
    <w:rsid w:val="0038241C"/>
    <w:rsid w:val="00382968"/>
    <w:rsid w:val="0038296F"/>
    <w:rsid w:val="00382B13"/>
    <w:rsid w:val="00382F1C"/>
    <w:rsid w:val="00382F62"/>
    <w:rsid w:val="00383153"/>
    <w:rsid w:val="003832A6"/>
    <w:rsid w:val="00383308"/>
    <w:rsid w:val="00383344"/>
    <w:rsid w:val="003838EA"/>
    <w:rsid w:val="003839D2"/>
    <w:rsid w:val="00383EF0"/>
    <w:rsid w:val="003840E5"/>
    <w:rsid w:val="003847BF"/>
    <w:rsid w:val="003848BF"/>
    <w:rsid w:val="00384B6F"/>
    <w:rsid w:val="00384CEB"/>
    <w:rsid w:val="0038526C"/>
    <w:rsid w:val="0038544C"/>
    <w:rsid w:val="003854AF"/>
    <w:rsid w:val="003854B2"/>
    <w:rsid w:val="0038553F"/>
    <w:rsid w:val="003856CF"/>
    <w:rsid w:val="00385745"/>
    <w:rsid w:val="003860A9"/>
    <w:rsid w:val="003860FE"/>
    <w:rsid w:val="00386417"/>
    <w:rsid w:val="0038658D"/>
    <w:rsid w:val="00386972"/>
    <w:rsid w:val="00386974"/>
    <w:rsid w:val="00386B2F"/>
    <w:rsid w:val="00386B60"/>
    <w:rsid w:val="00386ECB"/>
    <w:rsid w:val="00386F01"/>
    <w:rsid w:val="00386FA3"/>
    <w:rsid w:val="003871DA"/>
    <w:rsid w:val="003872BB"/>
    <w:rsid w:val="0038775B"/>
    <w:rsid w:val="00387985"/>
    <w:rsid w:val="00387C06"/>
    <w:rsid w:val="00390087"/>
    <w:rsid w:val="003900ED"/>
    <w:rsid w:val="0039013C"/>
    <w:rsid w:val="00390712"/>
    <w:rsid w:val="00390A2D"/>
    <w:rsid w:val="00390D94"/>
    <w:rsid w:val="00390DD6"/>
    <w:rsid w:val="00390FC6"/>
    <w:rsid w:val="00391001"/>
    <w:rsid w:val="003912FF"/>
    <w:rsid w:val="003914CF"/>
    <w:rsid w:val="0039167A"/>
    <w:rsid w:val="003916A2"/>
    <w:rsid w:val="00391CED"/>
    <w:rsid w:val="00391D10"/>
    <w:rsid w:val="00391D53"/>
    <w:rsid w:val="00391DB6"/>
    <w:rsid w:val="00391E77"/>
    <w:rsid w:val="00392087"/>
    <w:rsid w:val="0039221C"/>
    <w:rsid w:val="00392DCA"/>
    <w:rsid w:val="00392E65"/>
    <w:rsid w:val="00392ED6"/>
    <w:rsid w:val="0039358C"/>
    <w:rsid w:val="0039363F"/>
    <w:rsid w:val="00393857"/>
    <w:rsid w:val="00393CF1"/>
    <w:rsid w:val="00393DA8"/>
    <w:rsid w:val="00394254"/>
    <w:rsid w:val="0039435D"/>
    <w:rsid w:val="00394590"/>
    <w:rsid w:val="00394950"/>
    <w:rsid w:val="00394BA5"/>
    <w:rsid w:val="00394C9D"/>
    <w:rsid w:val="00395293"/>
    <w:rsid w:val="00395542"/>
    <w:rsid w:val="00395548"/>
    <w:rsid w:val="0039592C"/>
    <w:rsid w:val="00395AD9"/>
    <w:rsid w:val="00395B33"/>
    <w:rsid w:val="00395EB4"/>
    <w:rsid w:val="00395FB9"/>
    <w:rsid w:val="00396123"/>
    <w:rsid w:val="00396714"/>
    <w:rsid w:val="003968AB"/>
    <w:rsid w:val="003968C5"/>
    <w:rsid w:val="00396BD2"/>
    <w:rsid w:val="00396D43"/>
    <w:rsid w:val="00397081"/>
    <w:rsid w:val="003972AD"/>
    <w:rsid w:val="0039745D"/>
    <w:rsid w:val="003974F2"/>
    <w:rsid w:val="00397BE3"/>
    <w:rsid w:val="00397CB0"/>
    <w:rsid w:val="00397CF8"/>
    <w:rsid w:val="00397D46"/>
    <w:rsid w:val="003A04CB"/>
    <w:rsid w:val="003A093E"/>
    <w:rsid w:val="003A0C37"/>
    <w:rsid w:val="003A0D90"/>
    <w:rsid w:val="003A0D9E"/>
    <w:rsid w:val="003A12E4"/>
    <w:rsid w:val="003A15B5"/>
    <w:rsid w:val="003A172F"/>
    <w:rsid w:val="003A1AA6"/>
    <w:rsid w:val="003A1D6D"/>
    <w:rsid w:val="003A2147"/>
    <w:rsid w:val="003A217E"/>
    <w:rsid w:val="003A221A"/>
    <w:rsid w:val="003A2309"/>
    <w:rsid w:val="003A26C6"/>
    <w:rsid w:val="003A2B00"/>
    <w:rsid w:val="003A2B41"/>
    <w:rsid w:val="003A2BF3"/>
    <w:rsid w:val="003A2EDF"/>
    <w:rsid w:val="003A3138"/>
    <w:rsid w:val="003A3819"/>
    <w:rsid w:val="003A3B5E"/>
    <w:rsid w:val="003A3CBC"/>
    <w:rsid w:val="003A3F87"/>
    <w:rsid w:val="003A40E0"/>
    <w:rsid w:val="003A414D"/>
    <w:rsid w:val="003A46D6"/>
    <w:rsid w:val="003A49B4"/>
    <w:rsid w:val="003A4A4C"/>
    <w:rsid w:val="003A4CA0"/>
    <w:rsid w:val="003A4EB5"/>
    <w:rsid w:val="003A4F9E"/>
    <w:rsid w:val="003A56E2"/>
    <w:rsid w:val="003A59DF"/>
    <w:rsid w:val="003A5C94"/>
    <w:rsid w:val="003A5F6F"/>
    <w:rsid w:val="003A6021"/>
    <w:rsid w:val="003A61B3"/>
    <w:rsid w:val="003A66AE"/>
    <w:rsid w:val="003A66F9"/>
    <w:rsid w:val="003A6736"/>
    <w:rsid w:val="003A6775"/>
    <w:rsid w:val="003A6A79"/>
    <w:rsid w:val="003A6AD1"/>
    <w:rsid w:val="003A6B81"/>
    <w:rsid w:val="003A73FE"/>
    <w:rsid w:val="003A74D1"/>
    <w:rsid w:val="003A77A5"/>
    <w:rsid w:val="003A7825"/>
    <w:rsid w:val="003A7BDE"/>
    <w:rsid w:val="003A7D11"/>
    <w:rsid w:val="003A7F00"/>
    <w:rsid w:val="003B00DC"/>
    <w:rsid w:val="003B0361"/>
    <w:rsid w:val="003B0376"/>
    <w:rsid w:val="003B0465"/>
    <w:rsid w:val="003B052C"/>
    <w:rsid w:val="003B0655"/>
    <w:rsid w:val="003B07AA"/>
    <w:rsid w:val="003B0819"/>
    <w:rsid w:val="003B0FB4"/>
    <w:rsid w:val="003B10BD"/>
    <w:rsid w:val="003B1236"/>
    <w:rsid w:val="003B141F"/>
    <w:rsid w:val="003B17A0"/>
    <w:rsid w:val="003B1826"/>
    <w:rsid w:val="003B192B"/>
    <w:rsid w:val="003B1B2C"/>
    <w:rsid w:val="003B1F1F"/>
    <w:rsid w:val="003B1FF1"/>
    <w:rsid w:val="003B25EE"/>
    <w:rsid w:val="003B2710"/>
    <w:rsid w:val="003B2DB8"/>
    <w:rsid w:val="003B2E4C"/>
    <w:rsid w:val="003B34BC"/>
    <w:rsid w:val="003B34C2"/>
    <w:rsid w:val="003B380D"/>
    <w:rsid w:val="003B3900"/>
    <w:rsid w:val="003B3C78"/>
    <w:rsid w:val="003B3CB2"/>
    <w:rsid w:val="003B3DE7"/>
    <w:rsid w:val="003B3DE9"/>
    <w:rsid w:val="003B40A4"/>
    <w:rsid w:val="003B4261"/>
    <w:rsid w:val="003B4486"/>
    <w:rsid w:val="003B4545"/>
    <w:rsid w:val="003B46AC"/>
    <w:rsid w:val="003B476E"/>
    <w:rsid w:val="003B4974"/>
    <w:rsid w:val="003B4E60"/>
    <w:rsid w:val="003B52C8"/>
    <w:rsid w:val="003B53F9"/>
    <w:rsid w:val="003B5445"/>
    <w:rsid w:val="003B54C7"/>
    <w:rsid w:val="003B5627"/>
    <w:rsid w:val="003B580A"/>
    <w:rsid w:val="003B5847"/>
    <w:rsid w:val="003B5A2A"/>
    <w:rsid w:val="003B5A72"/>
    <w:rsid w:val="003B5DB3"/>
    <w:rsid w:val="003B5E65"/>
    <w:rsid w:val="003B5F0A"/>
    <w:rsid w:val="003B5FBD"/>
    <w:rsid w:val="003B6015"/>
    <w:rsid w:val="003B602A"/>
    <w:rsid w:val="003B60B4"/>
    <w:rsid w:val="003B6122"/>
    <w:rsid w:val="003B61F4"/>
    <w:rsid w:val="003B6418"/>
    <w:rsid w:val="003B6939"/>
    <w:rsid w:val="003B6CA8"/>
    <w:rsid w:val="003B6F3D"/>
    <w:rsid w:val="003B7136"/>
    <w:rsid w:val="003B71F7"/>
    <w:rsid w:val="003B721D"/>
    <w:rsid w:val="003B7312"/>
    <w:rsid w:val="003B7447"/>
    <w:rsid w:val="003B74B7"/>
    <w:rsid w:val="003B776D"/>
    <w:rsid w:val="003B7A71"/>
    <w:rsid w:val="003B7A8C"/>
    <w:rsid w:val="003B7B48"/>
    <w:rsid w:val="003B7D4D"/>
    <w:rsid w:val="003C00E6"/>
    <w:rsid w:val="003C016D"/>
    <w:rsid w:val="003C01C1"/>
    <w:rsid w:val="003C0547"/>
    <w:rsid w:val="003C067E"/>
    <w:rsid w:val="003C088E"/>
    <w:rsid w:val="003C0985"/>
    <w:rsid w:val="003C0AD3"/>
    <w:rsid w:val="003C0E13"/>
    <w:rsid w:val="003C169E"/>
    <w:rsid w:val="003C1864"/>
    <w:rsid w:val="003C1889"/>
    <w:rsid w:val="003C18C8"/>
    <w:rsid w:val="003C1B0F"/>
    <w:rsid w:val="003C1DEE"/>
    <w:rsid w:val="003C1E75"/>
    <w:rsid w:val="003C200A"/>
    <w:rsid w:val="003C2171"/>
    <w:rsid w:val="003C25B0"/>
    <w:rsid w:val="003C28CE"/>
    <w:rsid w:val="003C28E5"/>
    <w:rsid w:val="003C2C57"/>
    <w:rsid w:val="003C2D9C"/>
    <w:rsid w:val="003C31D0"/>
    <w:rsid w:val="003C31F9"/>
    <w:rsid w:val="003C321E"/>
    <w:rsid w:val="003C38C3"/>
    <w:rsid w:val="003C3AD9"/>
    <w:rsid w:val="003C3F12"/>
    <w:rsid w:val="003C3F2B"/>
    <w:rsid w:val="003C3F4A"/>
    <w:rsid w:val="003C3F7F"/>
    <w:rsid w:val="003C4022"/>
    <w:rsid w:val="003C4135"/>
    <w:rsid w:val="003C424C"/>
    <w:rsid w:val="003C42C5"/>
    <w:rsid w:val="003C43F3"/>
    <w:rsid w:val="003C459A"/>
    <w:rsid w:val="003C46C2"/>
    <w:rsid w:val="003C46C7"/>
    <w:rsid w:val="003C4729"/>
    <w:rsid w:val="003C4BCA"/>
    <w:rsid w:val="003C4D46"/>
    <w:rsid w:val="003C4E9E"/>
    <w:rsid w:val="003C4F1F"/>
    <w:rsid w:val="003C5364"/>
    <w:rsid w:val="003C54CD"/>
    <w:rsid w:val="003C60B9"/>
    <w:rsid w:val="003C6298"/>
    <w:rsid w:val="003C635B"/>
    <w:rsid w:val="003C6736"/>
    <w:rsid w:val="003C688F"/>
    <w:rsid w:val="003C6894"/>
    <w:rsid w:val="003C69A7"/>
    <w:rsid w:val="003C6CB7"/>
    <w:rsid w:val="003C72F2"/>
    <w:rsid w:val="003C733C"/>
    <w:rsid w:val="003C7607"/>
    <w:rsid w:val="003C7E30"/>
    <w:rsid w:val="003D01BE"/>
    <w:rsid w:val="003D0783"/>
    <w:rsid w:val="003D091B"/>
    <w:rsid w:val="003D0A39"/>
    <w:rsid w:val="003D0A7F"/>
    <w:rsid w:val="003D0B3A"/>
    <w:rsid w:val="003D1280"/>
    <w:rsid w:val="003D164D"/>
    <w:rsid w:val="003D18BC"/>
    <w:rsid w:val="003D18F0"/>
    <w:rsid w:val="003D1956"/>
    <w:rsid w:val="003D1E38"/>
    <w:rsid w:val="003D1EA9"/>
    <w:rsid w:val="003D2111"/>
    <w:rsid w:val="003D2154"/>
    <w:rsid w:val="003D21B6"/>
    <w:rsid w:val="003D244A"/>
    <w:rsid w:val="003D2471"/>
    <w:rsid w:val="003D2512"/>
    <w:rsid w:val="003D29E6"/>
    <w:rsid w:val="003D2A52"/>
    <w:rsid w:val="003D2F1E"/>
    <w:rsid w:val="003D2FE3"/>
    <w:rsid w:val="003D306B"/>
    <w:rsid w:val="003D306E"/>
    <w:rsid w:val="003D335F"/>
    <w:rsid w:val="003D3390"/>
    <w:rsid w:val="003D33E6"/>
    <w:rsid w:val="003D340B"/>
    <w:rsid w:val="003D3535"/>
    <w:rsid w:val="003D3A33"/>
    <w:rsid w:val="003D3BF2"/>
    <w:rsid w:val="003D41AC"/>
    <w:rsid w:val="003D420F"/>
    <w:rsid w:val="003D43D2"/>
    <w:rsid w:val="003D444D"/>
    <w:rsid w:val="003D44A2"/>
    <w:rsid w:val="003D4614"/>
    <w:rsid w:val="003D46C5"/>
    <w:rsid w:val="003D4888"/>
    <w:rsid w:val="003D4F12"/>
    <w:rsid w:val="003D50FB"/>
    <w:rsid w:val="003D51CE"/>
    <w:rsid w:val="003D592F"/>
    <w:rsid w:val="003D5B13"/>
    <w:rsid w:val="003D5C1C"/>
    <w:rsid w:val="003D5D2D"/>
    <w:rsid w:val="003D5DC0"/>
    <w:rsid w:val="003D6192"/>
    <w:rsid w:val="003D6537"/>
    <w:rsid w:val="003D6576"/>
    <w:rsid w:val="003D6D9F"/>
    <w:rsid w:val="003D6FA9"/>
    <w:rsid w:val="003D6FBB"/>
    <w:rsid w:val="003D6FF1"/>
    <w:rsid w:val="003D70AE"/>
    <w:rsid w:val="003D73C6"/>
    <w:rsid w:val="003D7718"/>
    <w:rsid w:val="003D78E8"/>
    <w:rsid w:val="003D7C79"/>
    <w:rsid w:val="003D7C7B"/>
    <w:rsid w:val="003E014E"/>
    <w:rsid w:val="003E01CD"/>
    <w:rsid w:val="003E0272"/>
    <w:rsid w:val="003E0289"/>
    <w:rsid w:val="003E02B5"/>
    <w:rsid w:val="003E03F6"/>
    <w:rsid w:val="003E0717"/>
    <w:rsid w:val="003E0E40"/>
    <w:rsid w:val="003E0FFF"/>
    <w:rsid w:val="003E1018"/>
    <w:rsid w:val="003E115F"/>
    <w:rsid w:val="003E1356"/>
    <w:rsid w:val="003E1737"/>
    <w:rsid w:val="003E1759"/>
    <w:rsid w:val="003E177D"/>
    <w:rsid w:val="003E187D"/>
    <w:rsid w:val="003E1ABA"/>
    <w:rsid w:val="003E1BF1"/>
    <w:rsid w:val="003E1C65"/>
    <w:rsid w:val="003E1CD9"/>
    <w:rsid w:val="003E1D61"/>
    <w:rsid w:val="003E1E7F"/>
    <w:rsid w:val="003E1EAF"/>
    <w:rsid w:val="003E269C"/>
    <w:rsid w:val="003E269E"/>
    <w:rsid w:val="003E26A6"/>
    <w:rsid w:val="003E2790"/>
    <w:rsid w:val="003E28FF"/>
    <w:rsid w:val="003E320F"/>
    <w:rsid w:val="003E359D"/>
    <w:rsid w:val="003E3772"/>
    <w:rsid w:val="003E3E89"/>
    <w:rsid w:val="003E4CEC"/>
    <w:rsid w:val="003E4E3E"/>
    <w:rsid w:val="003E4F0B"/>
    <w:rsid w:val="003E4F53"/>
    <w:rsid w:val="003E507C"/>
    <w:rsid w:val="003E5182"/>
    <w:rsid w:val="003E542C"/>
    <w:rsid w:val="003E571B"/>
    <w:rsid w:val="003E5A7A"/>
    <w:rsid w:val="003E5B06"/>
    <w:rsid w:val="003E6078"/>
    <w:rsid w:val="003E62E4"/>
    <w:rsid w:val="003E62FF"/>
    <w:rsid w:val="003E64A1"/>
    <w:rsid w:val="003E6693"/>
    <w:rsid w:val="003E68DB"/>
    <w:rsid w:val="003E6FC7"/>
    <w:rsid w:val="003E75F2"/>
    <w:rsid w:val="003E7623"/>
    <w:rsid w:val="003E7899"/>
    <w:rsid w:val="003E7930"/>
    <w:rsid w:val="003E7944"/>
    <w:rsid w:val="003E7CE7"/>
    <w:rsid w:val="003E7D3D"/>
    <w:rsid w:val="003F0033"/>
    <w:rsid w:val="003F01B1"/>
    <w:rsid w:val="003F096A"/>
    <w:rsid w:val="003F0A14"/>
    <w:rsid w:val="003F0A24"/>
    <w:rsid w:val="003F0D35"/>
    <w:rsid w:val="003F0D5F"/>
    <w:rsid w:val="003F0ED1"/>
    <w:rsid w:val="003F114B"/>
    <w:rsid w:val="003F1296"/>
    <w:rsid w:val="003F12F0"/>
    <w:rsid w:val="003F15D3"/>
    <w:rsid w:val="003F1742"/>
    <w:rsid w:val="003F1A35"/>
    <w:rsid w:val="003F1B91"/>
    <w:rsid w:val="003F1D79"/>
    <w:rsid w:val="003F1E1C"/>
    <w:rsid w:val="003F1FDF"/>
    <w:rsid w:val="003F2066"/>
    <w:rsid w:val="003F20AA"/>
    <w:rsid w:val="003F21A4"/>
    <w:rsid w:val="003F228B"/>
    <w:rsid w:val="003F2581"/>
    <w:rsid w:val="003F27A5"/>
    <w:rsid w:val="003F2C4C"/>
    <w:rsid w:val="003F31C4"/>
    <w:rsid w:val="003F31E6"/>
    <w:rsid w:val="003F326D"/>
    <w:rsid w:val="003F3568"/>
    <w:rsid w:val="003F38FA"/>
    <w:rsid w:val="003F3EAB"/>
    <w:rsid w:val="003F3FB7"/>
    <w:rsid w:val="003F4002"/>
    <w:rsid w:val="003F436C"/>
    <w:rsid w:val="003F4539"/>
    <w:rsid w:val="003F4B29"/>
    <w:rsid w:val="003F4C40"/>
    <w:rsid w:val="003F4C69"/>
    <w:rsid w:val="003F4F2A"/>
    <w:rsid w:val="003F521E"/>
    <w:rsid w:val="003F5310"/>
    <w:rsid w:val="003F58D2"/>
    <w:rsid w:val="003F5945"/>
    <w:rsid w:val="003F5D93"/>
    <w:rsid w:val="003F5DA2"/>
    <w:rsid w:val="003F5E48"/>
    <w:rsid w:val="003F5EAA"/>
    <w:rsid w:val="003F5EDC"/>
    <w:rsid w:val="003F5F15"/>
    <w:rsid w:val="003F6059"/>
    <w:rsid w:val="003F619B"/>
    <w:rsid w:val="003F64A3"/>
    <w:rsid w:val="003F66A3"/>
    <w:rsid w:val="003F68C1"/>
    <w:rsid w:val="003F6B38"/>
    <w:rsid w:val="003F72D0"/>
    <w:rsid w:val="003F7546"/>
    <w:rsid w:val="003F791C"/>
    <w:rsid w:val="003F7A53"/>
    <w:rsid w:val="003F7A94"/>
    <w:rsid w:val="003F7C60"/>
    <w:rsid w:val="003F7E77"/>
    <w:rsid w:val="003F7F42"/>
    <w:rsid w:val="003F7F6C"/>
    <w:rsid w:val="004001F2"/>
    <w:rsid w:val="0040045A"/>
    <w:rsid w:val="00400D0B"/>
    <w:rsid w:val="00400E61"/>
    <w:rsid w:val="00401400"/>
    <w:rsid w:val="00401758"/>
    <w:rsid w:val="0040177D"/>
    <w:rsid w:val="004018A6"/>
    <w:rsid w:val="0040191A"/>
    <w:rsid w:val="00401EF6"/>
    <w:rsid w:val="00401F8E"/>
    <w:rsid w:val="00402176"/>
    <w:rsid w:val="00402395"/>
    <w:rsid w:val="00402A24"/>
    <w:rsid w:val="00402E5B"/>
    <w:rsid w:val="004034A6"/>
    <w:rsid w:val="00403551"/>
    <w:rsid w:val="00403763"/>
    <w:rsid w:val="0040385C"/>
    <w:rsid w:val="004038C2"/>
    <w:rsid w:val="00403DA2"/>
    <w:rsid w:val="004041A7"/>
    <w:rsid w:val="00404607"/>
    <w:rsid w:val="00404674"/>
    <w:rsid w:val="004048F1"/>
    <w:rsid w:val="00404F20"/>
    <w:rsid w:val="00404F7C"/>
    <w:rsid w:val="004050F8"/>
    <w:rsid w:val="00405156"/>
    <w:rsid w:val="00405199"/>
    <w:rsid w:val="0040530F"/>
    <w:rsid w:val="00406121"/>
    <w:rsid w:val="0040622F"/>
    <w:rsid w:val="004065B0"/>
    <w:rsid w:val="004065F5"/>
    <w:rsid w:val="0040676E"/>
    <w:rsid w:val="00406770"/>
    <w:rsid w:val="00406A15"/>
    <w:rsid w:val="00406B7F"/>
    <w:rsid w:val="004074D7"/>
    <w:rsid w:val="00407533"/>
    <w:rsid w:val="00407EB1"/>
    <w:rsid w:val="0041009C"/>
    <w:rsid w:val="00410131"/>
    <w:rsid w:val="00410327"/>
    <w:rsid w:val="0041045B"/>
    <w:rsid w:val="004104E7"/>
    <w:rsid w:val="00410503"/>
    <w:rsid w:val="00410702"/>
    <w:rsid w:val="0041087A"/>
    <w:rsid w:val="00410BE8"/>
    <w:rsid w:val="00410C08"/>
    <w:rsid w:val="00410D19"/>
    <w:rsid w:val="00410E1F"/>
    <w:rsid w:val="00410EA5"/>
    <w:rsid w:val="00410EC0"/>
    <w:rsid w:val="00411435"/>
    <w:rsid w:val="004114C0"/>
    <w:rsid w:val="004115BD"/>
    <w:rsid w:val="004118AD"/>
    <w:rsid w:val="0041199F"/>
    <w:rsid w:val="00411BAA"/>
    <w:rsid w:val="00411DB7"/>
    <w:rsid w:val="00411EC0"/>
    <w:rsid w:val="00412144"/>
    <w:rsid w:val="0041228A"/>
    <w:rsid w:val="004122A2"/>
    <w:rsid w:val="004128DD"/>
    <w:rsid w:val="004128F2"/>
    <w:rsid w:val="00412D07"/>
    <w:rsid w:val="00412FB0"/>
    <w:rsid w:val="00412FD4"/>
    <w:rsid w:val="004132A5"/>
    <w:rsid w:val="00413465"/>
    <w:rsid w:val="0041365B"/>
    <w:rsid w:val="00413671"/>
    <w:rsid w:val="00413797"/>
    <w:rsid w:val="00413911"/>
    <w:rsid w:val="004139DF"/>
    <w:rsid w:val="00413A6D"/>
    <w:rsid w:val="00413CFA"/>
    <w:rsid w:val="0041405D"/>
    <w:rsid w:val="004144B9"/>
    <w:rsid w:val="00414A4C"/>
    <w:rsid w:val="00414AEA"/>
    <w:rsid w:val="00415138"/>
    <w:rsid w:val="0041531F"/>
    <w:rsid w:val="004159A7"/>
    <w:rsid w:val="00415A57"/>
    <w:rsid w:val="00415BAC"/>
    <w:rsid w:val="00415D0A"/>
    <w:rsid w:val="00415DD1"/>
    <w:rsid w:val="00415E56"/>
    <w:rsid w:val="00416199"/>
    <w:rsid w:val="00416428"/>
    <w:rsid w:val="004169AF"/>
    <w:rsid w:val="004169BF"/>
    <w:rsid w:val="00416CD4"/>
    <w:rsid w:val="00417304"/>
    <w:rsid w:val="004177E7"/>
    <w:rsid w:val="00417B2C"/>
    <w:rsid w:val="00417C73"/>
    <w:rsid w:val="0042000F"/>
    <w:rsid w:val="004204D9"/>
    <w:rsid w:val="00420505"/>
    <w:rsid w:val="0042069F"/>
    <w:rsid w:val="004206F8"/>
    <w:rsid w:val="00420AC0"/>
    <w:rsid w:val="00420B4E"/>
    <w:rsid w:val="00420DCD"/>
    <w:rsid w:val="004211D0"/>
    <w:rsid w:val="00421277"/>
    <w:rsid w:val="004214B6"/>
    <w:rsid w:val="00421648"/>
    <w:rsid w:val="00421770"/>
    <w:rsid w:val="00421ADC"/>
    <w:rsid w:val="00421B89"/>
    <w:rsid w:val="00421BF6"/>
    <w:rsid w:val="00421C4E"/>
    <w:rsid w:val="00421E0C"/>
    <w:rsid w:val="00421EE1"/>
    <w:rsid w:val="00422360"/>
    <w:rsid w:val="0042258B"/>
    <w:rsid w:val="004228AD"/>
    <w:rsid w:val="00422A63"/>
    <w:rsid w:val="00422B41"/>
    <w:rsid w:val="00422C3C"/>
    <w:rsid w:val="00422D17"/>
    <w:rsid w:val="00422FF6"/>
    <w:rsid w:val="004231C8"/>
    <w:rsid w:val="0042363B"/>
    <w:rsid w:val="0042363F"/>
    <w:rsid w:val="00423904"/>
    <w:rsid w:val="0042396C"/>
    <w:rsid w:val="00424073"/>
    <w:rsid w:val="00424234"/>
    <w:rsid w:val="004243A0"/>
    <w:rsid w:val="00424525"/>
    <w:rsid w:val="00424638"/>
    <w:rsid w:val="004246AD"/>
    <w:rsid w:val="00424E65"/>
    <w:rsid w:val="0042501F"/>
    <w:rsid w:val="0042518E"/>
    <w:rsid w:val="004261C9"/>
    <w:rsid w:val="0042622F"/>
    <w:rsid w:val="004264A4"/>
    <w:rsid w:val="00426938"/>
    <w:rsid w:val="00426985"/>
    <w:rsid w:val="00426C21"/>
    <w:rsid w:val="00426C30"/>
    <w:rsid w:val="00426C4F"/>
    <w:rsid w:val="00426D3A"/>
    <w:rsid w:val="00426F8D"/>
    <w:rsid w:val="00426F9B"/>
    <w:rsid w:val="004275A9"/>
    <w:rsid w:val="004276BC"/>
    <w:rsid w:val="00427F8A"/>
    <w:rsid w:val="004300E4"/>
    <w:rsid w:val="0043041F"/>
    <w:rsid w:val="0043044D"/>
    <w:rsid w:val="004308C2"/>
    <w:rsid w:val="00430A08"/>
    <w:rsid w:val="00430A7F"/>
    <w:rsid w:val="00430BA0"/>
    <w:rsid w:val="00430D70"/>
    <w:rsid w:val="00430F31"/>
    <w:rsid w:val="00430F81"/>
    <w:rsid w:val="004312AA"/>
    <w:rsid w:val="0043199E"/>
    <w:rsid w:val="00431B01"/>
    <w:rsid w:val="00431F44"/>
    <w:rsid w:val="0043245F"/>
    <w:rsid w:val="004326BA"/>
    <w:rsid w:val="00432A90"/>
    <w:rsid w:val="00432EED"/>
    <w:rsid w:val="0043314F"/>
    <w:rsid w:val="004331D6"/>
    <w:rsid w:val="004333B4"/>
    <w:rsid w:val="004334A0"/>
    <w:rsid w:val="0043357C"/>
    <w:rsid w:val="00433685"/>
    <w:rsid w:val="004338A9"/>
    <w:rsid w:val="00433AED"/>
    <w:rsid w:val="00433CF6"/>
    <w:rsid w:val="00433F3E"/>
    <w:rsid w:val="00433F7F"/>
    <w:rsid w:val="0043415A"/>
    <w:rsid w:val="004341B2"/>
    <w:rsid w:val="004347D9"/>
    <w:rsid w:val="0043481D"/>
    <w:rsid w:val="00434B84"/>
    <w:rsid w:val="00434C10"/>
    <w:rsid w:val="00434C4C"/>
    <w:rsid w:val="00434CCB"/>
    <w:rsid w:val="00434DE7"/>
    <w:rsid w:val="004350C9"/>
    <w:rsid w:val="0043529A"/>
    <w:rsid w:val="00435647"/>
    <w:rsid w:val="00435A5C"/>
    <w:rsid w:val="0043601C"/>
    <w:rsid w:val="004360F6"/>
    <w:rsid w:val="00436181"/>
    <w:rsid w:val="00436307"/>
    <w:rsid w:val="004366DE"/>
    <w:rsid w:val="00436859"/>
    <w:rsid w:val="00436A3B"/>
    <w:rsid w:val="00436C0E"/>
    <w:rsid w:val="0043721A"/>
    <w:rsid w:val="004373C6"/>
    <w:rsid w:val="004375B0"/>
    <w:rsid w:val="004378A6"/>
    <w:rsid w:val="00437C9F"/>
    <w:rsid w:val="00437CF0"/>
    <w:rsid w:val="00437EA9"/>
    <w:rsid w:val="004400C3"/>
    <w:rsid w:val="0044012C"/>
    <w:rsid w:val="0044038B"/>
    <w:rsid w:val="00440687"/>
    <w:rsid w:val="00440873"/>
    <w:rsid w:val="0044095A"/>
    <w:rsid w:val="00440BAB"/>
    <w:rsid w:val="00440EC9"/>
    <w:rsid w:val="00441553"/>
    <w:rsid w:val="004415A1"/>
    <w:rsid w:val="0044183C"/>
    <w:rsid w:val="00441C21"/>
    <w:rsid w:val="00441DC9"/>
    <w:rsid w:val="00441E9F"/>
    <w:rsid w:val="0044216B"/>
    <w:rsid w:val="00442899"/>
    <w:rsid w:val="00442C00"/>
    <w:rsid w:val="00442F53"/>
    <w:rsid w:val="00443379"/>
    <w:rsid w:val="0044346B"/>
    <w:rsid w:val="004434FA"/>
    <w:rsid w:val="00443612"/>
    <w:rsid w:val="004437C4"/>
    <w:rsid w:val="004437E5"/>
    <w:rsid w:val="00443A0F"/>
    <w:rsid w:val="00443DDD"/>
    <w:rsid w:val="00443FAD"/>
    <w:rsid w:val="00443FC4"/>
    <w:rsid w:val="0044437F"/>
    <w:rsid w:val="004444B2"/>
    <w:rsid w:val="00444779"/>
    <w:rsid w:val="004448D5"/>
    <w:rsid w:val="00444AB4"/>
    <w:rsid w:val="00444B08"/>
    <w:rsid w:val="00444CAF"/>
    <w:rsid w:val="00444CCE"/>
    <w:rsid w:val="00445205"/>
    <w:rsid w:val="00445450"/>
    <w:rsid w:val="004454CB"/>
    <w:rsid w:val="004457A2"/>
    <w:rsid w:val="00445976"/>
    <w:rsid w:val="004459DD"/>
    <w:rsid w:val="00445DCE"/>
    <w:rsid w:val="00445EDB"/>
    <w:rsid w:val="0044603D"/>
    <w:rsid w:val="00446358"/>
    <w:rsid w:val="00446810"/>
    <w:rsid w:val="00446A87"/>
    <w:rsid w:val="00446B7A"/>
    <w:rsid w:val="00446D07"/>
    <w:rsid w:val="00446F9E"/>
    <w:rsid w:val="004471B7"/>
    <w:rsid w:val="00447681"/>
    <w:rsid w:val="00447907"/>
    <w:rsid w:val="00450430"/>
    <w:rsid w:val="00450490"/>
    <w:rsid w:val="004506F4"/>
    <w:rsid w:val="004506F5"/>
    <w:rsid w:val="0045072A"/>
    <w:rsid w:val="0045094A"/>
    <w:rsid w:val="00450A21"/>
    <w:rsid w:val="00450CE0"/>
    <w:rsid w:val="0045156F"/>
    <w:rsid w:val="00451573"/>
    <w:rsid w:val="004515E4"/>
    <w:rsid w:val="00451602"/>
    <w:rsid w:val="00451676"/>
    <w:rsid w:val="004516E7"/>
    <w:rsid w:val="0045170F"/>
    <w:rsid w:val="004518CF"/>
    <w:rsid w:val="00451A75"/>
    <w:rsid w:val="00451B23"/>
    <w:rsid w:val="00451CD1"/>
    <w:rsid w:val="00451F00"/>
    <w:rsid w:val="004524CE"/>
    <w:rsid w:val="00452538"/>
    <w:rsid w:val="00452A42"/>
    <w:rsid w:val="00452AC9"/>
    <w:rsid w:val="00452DBC"/>
    <w:rsid w:val="00452EFA"/>
    <w:rsid w:val="00453216"/>
    <w:rsid w:val="0045344B"/>
    <w:rsid w:val="004535DB"/>
    <w:rsid w:val="00453644"/>
    <w:rsid w:val="00453892"/>
    <w:rsid w:val="00453997"/>
    <w:rsid w:val="00453BAC"/>
    <w:rsid w:val="004540E2"/>
    <w:rsid w:val="00454219"/>
    <w:rsid w:val="004544DD"/>
    <w:rsid w:val="004546CE"/>
    <w:rsid w:val="00454825"/>
    <w:rsid w:val="00454EA8"/>
    <w:rsid w:val="0045528F"/>
    <w:rsid w:val="00455743"/>
    <w:rsid w:val="00455788"/>
    <w:rsid w:val="004559F1"/>
    <w:rsid w:val="00455A08"/>
    <w:rsid w:val="00455AD0"/>
    <w:rsid w:val="00455C72"/>
    <w:rsid w:val="00455E1E"/>
    <w:rsid w:val="00455F83"/>
    <w:rsid w:val="004560DE"/>
    <w:rsid w:val="004564AC"/>
    <w:rsid w:val="004564F5"/>
    <w:rsid w:val="0045684D"/>
    <w:rsid w:val="0045686A"/>
    <w:rsid w:val="00456973"/>
    <w:rsid w:val="0045709B"/>
    <w:rsid w:val="00457241"/>
    <w:rsid w:val="004575F1"/>
    <w:rsid w:val="004576E8"/>
    <w:rsid w:val="00457C6A"/>
    <w:rsid w:val="00457CCB"/>
    <w:rsid w:val="00457EA1"/>
    <w:rsid w:val="00457EC8"/>
    <w:rsid w:val="00457FDE"/>
    <w:rsid w:val="00457FF5"/>
    <w:rsid w:val="00460080"/>
    <w:rsid w:val="00460096"/>
    <w:rsid w:val="0046025E"/>
    <w:rsid w:val="00460368"/>
    <w:rsid w:val="004603FA"/>
    <w:rsid w:val="004607CB"/>
    <w:rsid w:val="00460AD1"/>
    <w:rsid w:val="0046100B"/>
    <w:rsid w:val="004611B5"/>
    <w:rsid w:val="00461842"/>
    <w:rsid w:val="004619D1"/>
    <w:rsid w:val="00461E79"/>
    <w:rsid w:val="00461E7C"/>
    <w:rsid w:val="00461ECA"/>
    <w:rsid w:val="0046200F"/>
    <w:rsid w:val="0046232F"/>
    <w:rsid w:val="004625BA"/>
    <w:rsid w:val="0046267C"/>
    <w:rsid w:val="00462776"/>
    <w:rsid w:val="004629E4"/>
    <w:rsid w:val="00462E24"/>
    <w:rsid w:val="0046341B"/>
    <w:rsid w:val="004635F7"/>
    <w:rsid w:val="00463911"/>
    <w:rsid w:val="004639AF"/>
    <w:rsid w:val="00463A8E"/>
    <w:rsid w:val="00463B48"/>
    <w:rsid w:val="00463D4C"/>
    <w:rsid w:val="00463E1B"/>
    <w:rsid w:val="00463F13"/>
    <w:rsid w:val="004640C0"/>
    <w:rsid w:val="004641E2"/>
    <w:rsid w:val="00464447"/>
    <w:rsid w:val="004646B2"/>
    <w:rsid w:val="004648BD"/>
    <w:rsid w:val="004648DA"/>
    <w:rsid w:val="00464A35"/>
    <w:rsid w:val="00464D97"/>
    <w:rsid w:val="00465037"/>
    <w:rsid w:val="00465120"/>
    <w:rsid w:val="004653F0"/>
    <w:rsid w:val="004655D1"/>
    <w:rsid w:val="00465900"/>
    <w:rsid w:val="004659C8"/>
    <w:rsid w:val="00465D47"/>
    <w:rsid w:val="00465E72"/>
    <w:rsid w:val="0046605E"/>
    <w:rsid w:val="004664D9"/>
    <w:rsid w:val="00466556"/>
    <w:rsid w:val="0046666B"/>
    <w:rsid w:val="00466980"/>
    <w:rsid w:val="00466B15"/>
    <w:rsid w:val="00466CA3"/>
    <w:rsid w:val="004670F5"/>
    <w:rsid w:val="004674AE"/>
    <w:rsid w:val="0046765A"/>
    <w:rsid w:val="00467928"/>
    <w:rsid w:val="00467A30"/>
    <w:rsid w:val="00467A43"/>
    <w:rsid w:val="00467AA1"/>
    <w:rsid w:val="00467AA2"/>
    <w:rsid w:val="00467E10"/>
    <w:rsid w:val="004701AA"/>
    <w:rsid w:val="004706B4"/>
    <w:rsid w:val="00470992"/>
    <w:rsid w:val="00470F0C"/>
    <w:rsid w:val="00470F31"/>
    <w:rsid w:val="004710C4"/>
    <w:rsid w:val="0047186C"/>
    <w:rsid w:val="0047193D"/>
    <w:rsid w:val="00471D5B"/>
    <w:rsid w:val="0047214F"/>
    <w:rsid w:val="00472200"/>
    <w:rsid w:val="004723F1"/>
    <w:rsid w:val="004729D9"/>
    <w:rsid w:val="00472B30"/>
    <w:rsid w:val="00472D8D"/>
    <w:rsid w:val="00472FB4"/>
    <w:rsid w:val="00473403"/>
    <w:rsid w:val="004735C3"/>
    <w:rsid w:val="004739AD"/>
    <w:rsid w:val="00473AFB"/>
    <w:rsid w:val="00473B4A"/>
    <w:rsid w:val="00473B65"/>
    <w:rsid w:val="00473C6E"/>
    <w:rsid w:val="00473C7F"/>
    <w:rsid w:val="00473C99"/>
    <w:rsid w:val="00473DE6"/>
    <w:rsid w:val="00473E0A"/>
    <w:rsid w:val="004742C6"/>
    <w:rsid w:val="004743E0"/>
    <w:rsid w:val="0047440E"/>
    <w:rsid w:val="00474503"/>
    <w:rsid w:val="00474A97"/>
    <w:rsid w:val="00474B3E"/>
    <w:rsid w:val="0047561E"/>
    <w:rsid w:val="004757B6"/>
    <w:rsid w:val="00475812"/>
    <w:rsid w:val="00475A23"/>
    <w:rsid w:val="00475CB6"/>
    <w:rsid w:val="00475D6A"/>
    <w:rsid w:val="00475F81"/>
    <w:rsid w:val="00476010"/>
    <w:rsid w:val="004760FA"/>
    <w:rsid w:val="004760FB"/>
    <w:rsid w:val="00476452"/>
    <w:rsid w:val="0047653F"/>
    <w:rsid w:val="00476542"/>
    <w:rsid w:val="004767AE"/>
    <w:rsid w:val="00476C10"/>
    <w:rsid w:val="0047717D"/>
    <w:rsid w:val="0047760A"/>
    <w:rsid w:val="00477AC3"/>
    <w:rsid w:val="00477C72"/>
    <w:rsid w:val="00477E23"/>
    <w:rsid w:val="004804B8"/>
    <w:rsid w:val="004806A4"/>
    <w:rsid w:val="004808BF"/>
    <w:rsid w:val="0048099D"/>
    <w:rsid w:val="004809FF"/>
    <w:rsid w:val="00480A09"/>
    <w:rsid w:val="00480ED3"/>
    <w:rsid w:val="0048122A"/>
    <w:rsid w:val="0048136F"/>
    <w:rsid w:val="00481894"/>
    <w:rsid w:val="004818CC"/>
    <w:rsid w:val="0048190E"/>
    <w:rsid w:val="00481A3D"/>
    <w:rsid w:val="00481E05"/>
    <w:rsid w:val="00482306"/>
    <w:rsid w:val="004823C8"/>
    <w:rsid w:val="004825AD"/>
    <w:rsid w:val="0048271B"/>
    <w:rsid w:val="0048277B"/>
    <w:rsid w:val="0048299D"/>
    <w:rsid w:val="00482BE9"/>
    <w:rsid w:val="00483396"/>
    <w:rsid w:val="0048343A"/>
    <w:rsid w:val="00483685"/>
    <w:rsid w:val="00483B77"/>
    <w:rsid w:val="00483CD5"/>
    <w:rsid w:val="004842F4"/>
    <w:rsid w:val="0048441D"/>
    <w:rsid w:val="00484E7E"/>
    <w:rsid w:val="00484ED0"/>
    <w:rsid w:val="00484F16"/>
    <w:rsid w:val="00484FAD"/>
    <w:rsid w:val="00485253"/>
    <w:rsid w:val="004855E4"/>
    <w:rsid w:val="00485795"/>
    <w:rsid w:val="00485CCB"/>
    <w:rsid w:val="00485D95"/>
    <w:rsid w:val="00485DB6"/>
    <w:rsid w:val="00485E6B"/>
    <w:rsid w:val="00486634"/>
    <w:rsid w:val="004866C1"/>
    <w:rsid w:val="00486789"/>
    <w:rsid w:val="0048686A"/>
    <w:rsid w:val="004868DE"/>
    <w:rsid w:val="004869EB"/>
    <w:rsid w:val="00486B19"/>
    <w:rsid w:val="00486B3A"/>
    <w:rsid w:val="00486EBD"/>
    <w:rsid w:val="00487116"/>
    <w:rsid w:val="00487228"/>
    <w:rsid w:val="0048756F"/>
    <w:rsid w:val="004876FB"/>
    <w:rsid w:val="00487DE9"/>
    <w:rsid w:val="00487E60"/>
    <w:rsid w:val="00487F10"/>
    <w:rsid w:val="0049021C"/>
    <w:rsid w:val="004903E5"/>
    <w:rsid w:val="00490BA6"/>
    <w:rsid w:val="00490D01"/>
    <w:rsid w:val="00490DE4"/>
    <w:rsid w:val="004911E9"/>
    <w:rsid w:val="0049121A"/>
    <w:rsid w:val="00491931"/>
    <w:rsid w:val="0049197A"/>
    <w:rsid w:val="00491A79"/>
    <w:rsid w:val="00491BD1"/>
    <w:rsid w:val="00491F56"/>
    <w:rsid w:val="004921C2"/>
    <w:rsid w:val="0049226D"/>
    <w:rsid w:val="00492439"/>
    <w:rsid w:val="0049255D"/>
    <w:rsid w:val="00492619"/>
    <w:rsid w:val="0049261A"/>
    <w:rsid w:val="004926C9"/>
    <w:rsid w:val="004927B4"/>
    <w:rsid w:val="004928B8"/>
    <w:rsid w:val="00492E3C"/>
    <w:rsid w:val="00493036"/>
    <w:rsid w:val="00493227"/>
    <w:rsid w:val="004933F6"/>
    <w:rsid w:val="0049364B"/>
    <w:rsid w:val="00493ACB"/>
    <w:rsid w:val="00493D46"/>
    <w:rsid w:val="0049404A"/>
    <w:rsid w:val="004941C4"/>
    <w:rsid w:val="0049426A"/>
    <w:rsid w:val="004945AF"/>
    <w:rsid w:val="004947BD"/>
    <w:rsid w:val="0049490C"/>
    <w:rsid w:val="00495011"/>
    <w:rsid w:val="00495536"/>
    <w:rsid w:val="004958ED"/>
    <w:rsid w:val="00495B5A"/>
    <w:rsid w:val="00495BEF"/>
    <w:rsid w:val="00495C5B"/>
    <w:rsid w:val="00495D35"/>
    <w:rsid w:val="00495DAE"/>
    <w:rsid w:val="00495E1D"/>
    <w:rsid w:val="00495FD3"/>
    <w:rsid w:val="00496A69"/>
    <w:rsid w:val="00496BB0"/>
    <w:rsid w:val="00496FA2"/>
    <w:rsid w:val="0049720C"/>
    <w:rsid w:val="004972A9"/>
    <w:rsid w:val="00497601"/>
    <w:rsid w:val="0049763C"/>
    <w:rsid w:val="0049770D"/>
    <w:rsid w:val="0049774E"/>
    <w:rsid w:val="0049778F"/>
    <w:rsid w:val="00497AD1"/>
    <w:rsid w:val="00497BA8"/>
    <w:rsid w:val="00497CB2"/>
    <w:rsid w:val="00497EDF"/>
    <w:rsid w:val="004A003D"/>
    <w:rsid w:val="004A0120"/>
    <w:rsid w:val="004A03AC"/>
    <w:rsid w:val="004A0677"/>
    <w:rsid w:val="004A09C5"/>
    <w:rsid w:val="004A0BD4"/>
    <w:rsid w:val="004A0FE2"/>
    <w:rsid w:val="004A109B"/>
    <w:rsid w:val="004A1156"/>
    <w:rsid w:val="004A1417"/>
    <w:rsid w:val="004A146F"/>
    <w:rsid w:val="004A149D"/>
    <w:rsid w:val="004A14B4"/>
    <w:rsid w:val="004A191B"/>
    <w:rsid w:val="004A1B0D"/>
    <w:rsid w:val="004A1D2C"/>
    <w:rsid w:val="004A1E8B"/>
    <w:rsid w:val="004A2139"/>
    <w:rsid w:val="004A24AC"/>
    <w:rsid w:val="004A2527"/>
    <w:rsid w:val="004A28D5"/>
    <w:rsid w:val="004A293B"/>
    <w:rsid w:val="004A2AEE"/>
    <w:rsid w:val="004A2B8D"/>
    <w:rsid w:val="004A2CF6"/>
    <w:rsid w:val="004A2F3B"/>
    <w:rsid w:val="004A3249"/>
    <w:rsid w:val="004A34AA"/>
    <w:rsid w:val="004A3A6B"/>
    <w:rsid w:val="004A3C85"/>
    <w:rsid w:val="004A40F6"/>
    <w:rsid w:val="004A437E"/>
    <w:rsid w:val="004A4A6D"/>
    <w:rsid w:val="004A4B24"/>
    <w:rsid w:val="004A4B44"/>
    <w:rsid w:val="004A5258"/>
    <w:rsid w:val="004A530A"/>
    <w:rsid w:val="004A5418"/>
    <w:rsid w:val="004A5607"/>
    <w:rsid w:val="004A57F9"/>
    <w:rsid w:val="004A59EE"/>
    <w:rsid w:val="004A59F8"/>
    <w:rsid w:val="004A5A66"/>
    <w:rsid w:val="004A5B40"/>
    <w:rsid w:val="004A5F76"/>
    <w:rsid w:val="004A6318"/>
    <w:rsid w:val="004A63C8"/>
    <w:rsid w:val="004A66B8"/>
    <w:rsid w:val="004A6A28"/>
    <w:rsid w:val="004A6CA8"/>
    <w:rsid w:val="004A6D2D"/>
    <w:rsid w:val="004A6D44"/>
    <w:rsid w:val="004A6EB3"/>
    <w:rsid w:val="004A70D5"/>
    <w:rsid w:val="004A7325"/>
    <w:rsid w:val="004A73BA"/>
    <w:rsid w:val="004A7587"/>
    <w:rsid w:val="004A7590"/>
    <w:rsid w:val="004A773C"/>
    <w:rsid w:val="004A7860"/>
    <w:rsid w:val="004A7CF3"/>
    <w:rsid w:val="004B001C"/>
    <w:rsid w:val="004B021A"/>
    <w:rsid w:val="004B0594"/>
    <w:rsid w:val="004B0867"/>
    <w:rsid w:val="004B0D6B"/>
    <w:rsid w:val="004B0F79"/>
    <w:rsid w:val="004B1357"/>
    <w:rsid w:val="004B13EC"/>
    <w:rsid w:val="004B1B82"/>
    <w:rsid w:val="004B1C2F"/>
    <w:rsid w:val="004B1E75"/>
    <w:rsid w:val="004B2406"/>
    <w:rsid w:val="004B253E"/>
    <w:rsid w:val="004B2557"/>
    <w:rsid w:val="004B25DE"/>
    <w:rsid w:val="004B2D55"/>
    <w:rsid w:val="004B3532"/>
    <w:rsid w:val="004B35DD"/>
    <w:rsid w:val="004B3835"/>
    <w:rsid w:val="004B383E"/>
    <w:rsid w:val="004B38C4"/>
    <w:rsid w:val="004B3D17"/>
    <w:rsid w:val="004B3F4E"/>
    <w:rsid w:val="004B3F6D"/>
    <w:rsid w:val="004B406C"/>
    <w:rsid w:val="004B40FF"/>
    <w:rsid w:val="004B4358"/>
    <w:rsid w:val="004B44E2"/>
    <w:rsid w:val="004B457E"/>
    <w:rsid w:val="004B45CC"/>
    <w:rsid w:val="004B4DB0"/>
    <w:rsid w:val="004B4E8A"/>
    <w:rsid w:val="004B4EBE"/>
    <w:rsid w:val="004B4F04"/>
    <w:rsid w:val="004B54EE"/>
    <w:rsid w:val="004B57FA"/>
    <w:rsid w:val="004B583C"/>
    <w:rsid w:val="004B5A5F"/>
    <w:rsid w:val="004B5AE4"/>
    <w:rsid w:val="004B5F3E"/>
    <w:rsid w:val="004B60E0"/>
    <w:rsid w:val="004B6407"/>
    <w:rsid w:val="004B68D1"/>
    <w:rsid w:val="004B706D"/>
    <w:rsid w:val="004B7152"/>
    <w:rsid w:val="004B723B"/>
    <w:rsid w:val="004B7991"/>
    <w:rsid w:val="004B79FB"/>
    <w:rsid w:val="004B7AC9"/>
    <w:rsid w:val="004B7D0F"/>
    <w:rsid w:val="004C0375"/>
    <w:rsid w:val="004C0436"/>
    <w:rsid w:val="004C05F1"/>
    <w:rsid w:val="004C07E0"/>
    <w:rsid w:val="004C08E4"/>
    <w:rsid w:val="004C0907"/>
    <w:rsid w:val="004C0CB3"/>
    <w:rsid w:val="004C0D04"/>
    <w:rsid w:val="004C0EBE"/>
    <w:rsid w:val="004C0EF9"/>
    <w:rsid w:val="004C126C"/>
    <w:rsid w:val="004C1556"/>
    <w:rsid w:val="004C1C38"/>
    <w:rsid w:val="004C1FF0"/>
    <w:rsid w:val="004C214E"/>
    <w:rsid w:val="004C2256"/>
    <w:rsid w:val="004C26FD"/>
    <w:rsid w:val="004C2D7E"/>
    <w:rsid w:val="004C3481"/>
    <w:rsid w:val="004C377A"/>
    <w:rsid w:val="004C39B8"/>
    <w:rsid w:val="004C3ADC"/>
    <w:rsid w:val="004C3D53"/>
    <w:rsid w:val="004C3DF4"/>
    <w:rsid w:val="004C406F"/>
    <w:rsid w:val="004C40E7"/>
    <w:rsid w:val="004C44EE"/>
    <w:rsid w:val="004C49A7"/>
    <w:rsid w:val="004C5029"/>
    <w:rsid w:val="004C5258"/>
    <w:rsid w:val="004C526B"/>
    <w:rsid w:val="004C55E7"/>
    <w:rsid w:val="004C564B"/>
    <w:rsid w:val="004C5C10"/>
    <w:rsid w:val="004C5D37"/>
    <w:rsid w:val="004C5EE0"/>
    <w:rsid w:val="004C639B"/>
    <w:rsid w:val="004C6787"/>
    <w:rsid w:val="004C6A48"/>
    <w:rsid w:val="004C6B5B"/>
    <w:rsid w:val="004C6DD1"/>
    <w:rsid w:val="004C7212"/>
    <w:rsid w:val="004C7345"/>
    <w:rsid w:val="004C734A"/>
    <w:rsid w:val="004C7647"/>
    <w:rsid w:val="004C77DE"/>
    <w:rsid w:val="004C7897"/>
    <w:rsid w:val="004C7903"/>
    <w:rsid w:val="004C7941"/>
    <w:rsid w:val="004C7E36"/>
    <w:rsid w:val="004C7E71"/>
    <w:rsid w:val="004C7EFF"/>
    <w:rsid w:val="004C7FB3"/>
    <w:rsid w:val="004D02EA"/>
    <w:rsid w:val="004D0798"/>
    <w:rsid w:val="004D089F"/>
    <w:rsid w:val="004D0E51"/>
    <w:rsid w:val="004D0F8F"/>
    <w:rsid w:val="004D12E2"/>
    <w:rsid w:val="004D140A"/>
    <w:rsid w:val="004D1584"/>
    <w:rsid w:val="004D1C5B"/>
    <w:rsid w:val="004D1DCC"/>
    <w:rsid w:val="004D1ED3"/>
    <w:rsid w:val="004D1FEE"/>
    <w:rsid w:val="004D23F0"/>
    <w:rsid w:val="004D2422"/>
    <w:rsid w:val="004D24CA"/>
    <w:rsid w:val="004D25B6"/>
    <w:rsid w:val="004D2607"/>
    <w:rsid w:val="004D27C8"/>
    <w:rsid w:val="004D2AAE"/>
    <w:rsid w:val="004D2C86"/>
    <w:rsid w:val="004D308D"/>
    <w:rsid w:val="004D3544"/>
    <w:rsid w:val="004D36E2"/>
    <w:rsid w:val="004D37B1"/>
    <w:rsid w:val="004D3A65"/>
    <w:rsid w:val="004D3E3B"/>
    <w:rsid w:val="004D3F50"/>
    <w:rsid w:val="004D405A"/>
    <w:rsid w:val="004D40E5"/>
    <w:rsid w:val="004D422E"/>
    <w:rsid w:val="004D42C6"/>
    <w:rsid w:val="004D48B7"/>
    <w:rsid w:val="004D4927"/>
    <w:rsid w:val="004D4947"/>
    <w:rsid w:val="004D49E2"/>
    <w:rsid w:val="004D4B78"/>
    <w:rsid w:val="004D4D9B"/>
    <w:rsid w:val="004D51EF"/>
    <w:rsid w:val="004D535A"/>
    <w:rsid w:val="004D5937"/>
    <w:rsid w:val="004D5CBF"/>
    <w:rsid w:val="004D5D6A"/>
    <w:rsid w:val="004D5DFA"/>
    <w:rsid w:val="004D600C"/>
    <w:rsid w:val="004D63F9"/>
    <w:rsid w:val="004D67AE"/>
    <w:rsid w:val="004D690F"/>
    <w:rsid w:val="004D70F2"/>
    <w:rsid w:val="004D799F"/>
    <w:rsid w:val="004D79B1"/>
    <w:rsid w:val="004D7A2E"/>
    <w:rsid w:val="004E0129"/>
    <w:rsid w:val="004E0192"/>
    <w:rsid w:val="004E04AD"/>
    <w:rsid w:val="004E057C"/>
    <w:rsid w:val="004E07BD"/>
    <w:rsid w:val="004E0903"/>
    <w:rsid w:val="004E0C8A"/>
    <w:rsid w:val="004E0C8B"/>
    <w:rsid w:val="004E1206"/>
    <w:rsid w:val="004E14B8"/>
    <w:rsid w:val="004E18B5"/>
    <w:rsid w:val="004E1B2F"/>
    <w:rsid w:val="004E1D00"/>
    <w:rsid w:val="004E20D7"/>
    <w:rsid w:val="004E2762"/>
    <w:rsid w:val="004E2A96"/>
    <w:rsid w:val="004E2B38"/>
    <w:rsid w:val="004E2E11"/>
    <w:rsid w:val="004E32A4"/>
    <w:rsid w:val="004E3459"/>
    <w:rsid w:val="004E35A8"/>
    <w:rsid w:val="004E362D"/>
    <w:rsid w:val="004E3F8C"/>
    <w:rsid w:val="004E40CA"/>
    <w:rsid w:val="004E4251"/>
    <w:rsid w:val="004E42EA"/>
    <w:rsid w:val="004E451F"/>
    <w:rsid w:val="004E4A75"/>
    <w:rsid w:val="004E4AC5"/>
    <w:rsid w:val="004E4AD7"/>
    <w:rsid w:val="004E4C2D"/>
    <w:rsid w:val="004E4D1B"/>
    <w:rsid w:val="004E4E6A"/>
    <w:rsid w:val="004E570D"/>
    <w:rsid w:val="004E5873"/>
    <w:rsid w:val="004E59F4"/>
    <w:rsid w:val="004E5AD8"/>
    <w:rsid w:val="004E5B9B"/>
    <w:rsid w:val="004E6163"/>
    <w:rsid w:val="004E624F"/>
    <w:rsid w:val="004E652E"/>
    <w:rsid w:val="004E67B1"/>
    <w:rsid w:val="004E6B4F"/>
    <w:rsid w:val="004E6B68"/>
    <w:rsid w:val="004E6CA1"/>
    <w:rsid w:val="004E6F37"/>
    <w:rsid w:val="004E70C7"/>
    <w:rsid w:val="004E722A"/>
    <w:rsid w:val="004E75D4"/>
    <w:rsid w:val="004E7C41"/>
    <w:rsid w:val="004E7F1D"/>
    <w:rsid w:val="004F01B8"/>
    <w:rsid w:val="004F0286"/>
    <w:rsid w:val="004F04DE"/>
    <w:rsid w:val="004F0711"/>
    <w:rsid w:val="004F0A22"/>
    <w:rsid w:val="004F0C0D"/>
    <w:rsid w:val="004F0D6E"/>
    <w:rsid w:val="004F1167"/>
    <w:rsid w:val="004F1176"/>
    <w:rsid w:val="004F12F3"/>
    <w:rsid w:val="004F1706"/>
    <w:rsid w:val="004F1A75"/>
    <w:rsid w:val="004F1E70"/>
    <w:rsid w:val="004F2196"/>
    <w:rsid w:val="004F2282"/>
    <w:rsid w:val="004F255D"/>
    <w:rsid w:val="004F289F"/>
    <w:rsid w:val="004F2EBE"/>
    <w:rsid w:val="004F2FE1"/>
    <w:rsid w:val="004F3032"/>
    <w:rsid w:val="004F3063"/>
    <w:rsid w:val="004F33E1"/>
    <w:rsid w:val="004F39AE"/>
    <w:rsid w:val="004F3C20"/>
    <w:rsid w:val="004F3DF8"/>
    <w:rsid w:val="004F3EEE"/>
    <w:rsid w:val="004F42A3"/>
    <w:rsid w:val="004F43AC"/>
    <w:rsid w:val="004F44C3"/>
    <w:rsid w:val="004F4509"/>
    <w:rsid w:val="004F4781"/>
    <w:rsid w:val="004F478F"/>
    <w:rsid w:val="004F50E3"/>
    <w:rsid w:val="004F56F8"/>
    <w:rsid w:val="004F59BF"/>
    <w:rsid w:val="004F5BBB"/>
    <w:rsid w:val="004F5D6A"/>
    <w:rsid w:val="004F5F4D"/>
    <w:rsid w:val="004F6176"/>
    <w:rsid w:val="004F61DD"/>
    <w:rsid w:val="004F6488"/>
    <w:rsid w:val="004F64E5"/>
    <w:rsid w:val="004F6EB9"/>
    <w:rsid w:val="004F7077"/>
    <w:rsid w:val="004F7862"/>
    <w:rsid w:val="004F7A92"/>
    <w:rsid w:val="004F7BFF"/>
    <w:rsid w:val="004F7D79"/>
    <w:rsid w:val="00500263"/>
    <w:rsid w:val="005003AD"/>
    <w:rsid w:val="005004D0"/>
    <w:rsid w:val="00500659"/>
    <w:rsid w:val="00500688"/>
    <w:rsid w:val="00500760"/>
    <w:rsid w:val="005007D9"/>
    <w:rsid w:val="00500819"/>
    <w:rsid w:val="00500938"/>
    <w:rsid w:val="00500A1E"/>
    <w:rsid w:val="00500AAD"/>
    <w:rsid w:val="00500F64"/>
    <w:rsid w:val="00501091"/>
    <w:rsid w:val="005011B5"/>
    <w:rsid w:val="00501465"/>
    <w:rsid w:val="005016DB"/>
    <w:rsid w:val="005017D6"/>
    <w:rsid w:val="005018FA"/>
    <w:rsid w:val="00501CD8"/>
    <w:rsid w:val="005025E4"/>
    <w:rsid w:val="0050274B"/>
    <w:rsid w:val="00502A84"/>
    <w:rsid w:val="00502C16"/>
    <w:rsid w:val="00502CA9"/>
    <w:rsid w:val="00502D77"/>
    <w:rsid w:val="00503064"/>
    <w:rsid w:val="0050390D"/>
    <w:rsid w:val="00503C86"/>
    <w:rsid w:val="00503D25"/>
    <w:rsid w:val="00503FB3"/>
    <w:rsid w:val="00504227"/>
    <w:rsid w:val="0050434C"/>
    <w:rsid w:val="00504569"/>
    <w:rsid w:val="00504956"/>
    <w:rsid w:val="0050501E"/>
    <w:rsid w:val="0050505C"/>
    <w:rsid w:val="005057CE"/>
    <w:rsid w:val="005058A0"/>
    <w:rsid w:val="00505911"/>
    <w:rsid w:val="0050593F"/>
    <w:rsid w:val="00505B16"/>
    <w:rsid w:val="005060E1"/>
    <w:rsid w:val="0050614F"/>
    <w:rsid w:val="005061B0"/>
    <w:rsid w:val="005062F4"/>
    <w:rsid w:val="005068BF"/>
    <w:rsid w:val="00506CFD"/>
    <w:rsid w:val="00506DB5"/>
    <w:rsid w:val="005070BF"/>
    <w:rsid w:val="00507150"/>
    <w:rsid w:val="0050720D"/>
    <w:rsid w:val="00507325"/>
    <w:rsid w:val="00507537"/>
    <w:rsid w:val="00507606"/>
    <w:rsid w:val="00507B3A"/>
    <w:rsid w:val="00507B42"/>
    <w:rsid w:val="00507D9C"/>
    <w:rsid w:val="0051023A"/>
    <w:rsid w:val="005102A0"/>
    <w:rsid w:val="00510469"/>
    <w:rsid w:val="005106AB"/>
    <w:rsid w:val="005109CF"/>
    <w:rsid w:val="00510B05"/>
    <w:rsid w:val="005116A6"/>
    <w:rsid w:val="005118C7"/>
    <w:rsid w:val="005119E9"/>
    <w:rsid w:val="00511F7D"/>
    <w:rsid w:val="005120C0"/>
    <w:rsid w:val="005121B8"/>
    <w:rsid w:val="005122B7"/>
    <w:rsid w:val="005122E1"/>
    <w:rsid w:val="005123BD"/>
    <w:rsid w:val="0051250A"/>
    <w:rsid w:val="0051286C"/>
    <w:rsid w:val="00512B3F"/>
    <w:rsid w:val="00512C6F"/>
    <w:rsid w:val="00512E98"/>
    <w:rsid w:val="00512F8C"/>
    <w:rsid w:val="00513100"/>
    <w:rsid w:val="00513268"/>
    <w:rsid w:val="005132A8"/>
    <w:rsid w:val="005132E3"/>
    <w:rsid w:val="0051351B"/>
    <w:rsid w:val="0051353A"/>
    <w:rsid w:val="005135F0"/>
    <w:rsid w:val="005137BB"/>
    <w:rsid w:val="00513B3C"/>
    <w:rsid w:val="00513B3D"/>
    <w:rsid w:val="00513BAF"/>
    <w:rsid w:val="00513BCF"/>
    <w:rsid w:val="00513C0A"/>
    <w:rsid w:val="00513D0D"/>
    <w:rsid w:val="00513E8F"/>
    <w:rsid w:val="00514203"/>
    <w:rsid w:val="0051464D"/>
    <w:rsid w:val="00514673"/>
    <w:rsid w:val="005146C8"/>
    <w:rsid w:val="005149A3"/>
    <w:rsid w:val="00514A56"/>
    <w:rsid w:val="00514AF5"/>
    <w:rsid w:val="00514D39"/>
    <w:rsid w:val="00514E1C"/>
    <w:rsid w:val="00515131"/>
    <w:rsid w:val="005154F9"/>
    <w:rsid w:val="00515543"/>
    <w:rsid w:val="00515575"/>
    <w:rsid w:val="0051572B"/>
    <w:rsid w:val="00515ABE"/>
    <w:rsid w:val="00515EEF"/>
    <w:rsid w:val="00516BC9"/>
    <w:rsid w:val="00516D57"/>
    <w:rsid w:val="00516ED2"/>
    <w:rsid w:val="005178F9"/>
    <w:rsid w:val="00517B78"/>
    <w:rsid w:val="00520187"/>
    <w:rsid w:val="0052057E"/>
    <w:rsid w:val="0052076A"/>
    <w:rsid w:val="0052124D"/>
    <w:rsid w:val="005212E3"/>
    <w:rsid w:val="00521455"/>
    <w:rsid w:val="00521820"/>
    <w:rsid w:val="00521B6B"/>
    <w:rsid w:val="005220DB"/>
    <w:rsid w:val="0052243A"/>
    <w:rsid w:val="00522461"/>
    <w:rsid w:val="005225C5"/>
    <w:rsid w:val="0052264E"/>
    <w:rsid w:val="0052268F"/>
    <w:rsid w:val="00522759"/>
    <w:rsid w:val="00522B2C"/>
    <w:rsid w:val="00522C8E"/>
    <w:rsid w:val="00522F18"/>
    <w:rsid w:val="0052312A"/>
    <w:rsid w:val="005231B0"/>
    <w:rsid w:val="00523323"/>
    <w:rsid w:val="0052351E"/>
    <w:rsid w:val="0052369C"/>
    <w:rsid w:val="00523D0A"/>
    <w:rsid w:val="00523E91"/>
    <w:rsid w:val="00523ECC"/>
    <w:rsid w:val="005246DB"/>
    <w:rsid w:val="005247EE"/>
    <w:rsid w:val="00524808"/>
    <w:rsid w:val="005248FB"/>
    <w:rsid w:val="00524B3D"/>
    <w:rsid w:val="00524C4D"/>
    <w:rsid w:val="00524D8C"/>
    <w:rsid w:val="00524F9C"/>
    <w:rsid w:val="00524FB2"/>
    <w:rsid w:val="005254CD"/>
    <w:rsid w:val="00525638"/>
    <w:rsid w:val="00525857"/>
    <w:rsid w:val="00525890"/>
    <w:rsid w:val="00525B33"/>
    <w:rsid w:val="00525CE5"/>
    <w:rsid w:val="00525D29"/>
    <w:rsid w:val="00525FDC"/>
    <w:rsid w:val="005262AD"/>
    <w:rsid w:val="00526532"/>
    <w:rsid w:val="0052659D"/>
    <w:rsid w:val="005267D2"/>
    <w:rsid w:val="00526A15"/>
    <w:rsid w:val="00526A1D"/>
    <w:rsid w:val="00526D17"/>
    <w:rsid w:val="005272C6"/>
    <w:rsid w:val="005273E7"/>
    <w:rsid w:val="00527682"/>
    <w:rsid w:val="0052799A"/>
    <w:rsid w:val="00527DA7"/>
    <w:rsid w:val="00527FF7"/>
    <w:rsid w:val="005302EC"/>
    <w:rsid w:val="005302F4"/>
    <w:rsid w:val="005305F0"/>
    <w:rsid w:val="00530625"/>
    <w:rsid w:val="0053078E"/>
    <w:rsid w:val="00530991"/>
    <w:rsid w:val="00530AF3"/>
    <w:rsid w:val="00530D81"/>
    <w:rsid w:val="00530F05"/>
    <w:rsid w:val="00530FE1"/>
    <w:rsid w:val="00531134"/>
    <w:rsid w:val="0053138E"/>
    <w:rsid w:val="005313E1"/>
    <w:rsid w:val="00531634"/>
    <w:rsid w:val="0053177A"/>
    <w:rsid w:val="005319A2"/>
    <w:rsid w:val="00531C82"/>
    <w:rsid w:val="00531D4A"/>
    <w:rsid w:val="00531D7F"/>
    <w:rsid w:val="00531E71"/>
    <w:rsid w:val="00531F13"/>
    <w:rsid w:val="005325CD"/>
    <w:rsid w:val="00532803"/>
    <w:rsid w:val="00532811"/>
    <w:rsid w:val="00532850"/>
    <w:rsid w:val="00532A25"/>
    <w:rsid w:val="00532B51"/>
    <w:rsid w:val="0053332E"/>
    <w:rsid w:val="0053370F"/>
    <w:rsid w:val="00534293"/>
    <w:rsid w:val="0053465B"/>
    <w:rsid w:val="0053497C"/>
    <w:rsid w:val="00534EC4"/>
    <w:rsid w:val="00535583"/>
    <w:rsid w:val="005357F3"/>
    <w:rsid w:val="005360D3"/>
    <w:rsid w:val="005364BA"/>
    <w:rsid w:val="00536553"/>
    <w:rsid w:val="00536568"/>
    <w:rsid w:val="005367A0"/>
    <w:rsid w:val="00536857"/>
    <w:rsid w:val="00536AC3"/>
    <w:rsid w:val="00536B5B"/>
    <w:rsid w:val="00536E28"/>
    <w:rsid w:val="00536EC2"/>
    <w:rsid w:val="005372E6"/>
    <w:rsid w:val="0053742B"/>
    <w:rsid w:val="005374CA"/>
    <w:rsid w:val="00537602"/>
    <w:rsid w:val="00537622"/>
    <w:rsid w:val="005377BD"/>
    <w:rsid w:val="005377EE"/>
    <w:rsid w:val="005379C6"/>
    <w:rsid w:val="00537B25"/>
    <w:rsid w:val="00537B3C"/>
    <w:rsid w:val="00537FBE"/>
    <w:rsid w:val="00540033"/>
    <w:rsid w:val="005400E0"/>
    <w:rsid w:val="00540140"/>
    <w:rsid w:val="005405CD"/>
    <w:rsid w:val="00540681"/>
    <w:rsid w:val="00540A2E"/>
    <w:rsid w:val="00541071"/>
    <w:rsid w:val="005414E0"/>
    <w:rsid w:val="0054158E"/>
    <w:rsid w:val="00541ACA"/>
    <w:rsid w:val="00541B00"/>
    <w:rsid w:val="00541B42"/>
    <w:rsid w:val="00541C01"/>
    <w:rsid w:val="00541C5A"/>
    <w:rsid w:val="00541C9E"/>
    <w:rsid w:val="00541D5C"/>
    <w:rsid w:val="00541DE4"/>
    <w:rsid w:val="00541E2B"/>
    <w:rsid w:val="00541F1C"/>
    <w:rsid w:val="00541FD6"/>
    <w:rsid w:val="0054207D"/>
    <w:rsid w:val="005421E0"/>
    <w:rsid w:val="00542BA0"/>
    <w:rsid w:val="0054305D"/>
    <w:rsid w:val="00543317"/>
    <w:rsid w:val="00543750"/>
    <w:rsid w:val="00543801"/>
    <w:rsid w:val="00543853"/>
    <w:rsid w:val="00543A6F"/>
    <w:rsid w:val="00543BDF"/>
    <w:rsid w:val="00543EE3"/>
    <w:rsid w:val="00543F66"/>
    <w:rsid w:val="005440EE"/>
    <w:rsid w:val="0054416B"/>
    <w:rsid w:val="005443C8"/>
    <w:rsid w:val="0054462A"/>
    <w:rsid w:val="0054474E"/>
    <w:rsid w:val="005448C3"/>
    <w:rsid w:val="00544B41"/>
    <w:rsid w:val="00544D1B"/>
    <w:rsid w:val="00544D3E"/>
    <w:rsid w:val="00544F54"/>
    <w:rsid w:val="0054577D"/>
    <w:rsid w:val="005458C2"/>
    <w:rsid w:val="00545E47"/>
    <w:rsid w:val="00545E8A"/>
    <w:rsid w:val="00546004"/>
    <w:rsid w:val="005462F9"/>
    <w:rsid w:val="0054644F"/>
    <w:rsid w:val="00546772"/>
    <w:rsid w:val="0054683C"/>
    <w:rsid w:val="005469E0"/>
    <w:rsid w:val="00546B3E"/>
    <w:rsid w:val="00546B84"/>
    <w:rsid w:val="00546BD6"/>
    <w:rsid w:val="0054740E"/>
    <w:rsid w:val="0054743F"/>
    <w:rsid w:val="005475AD"/>
    <w:rsid w:val="005478D6"/>
    <w:rsid w:val="005478F1"/>
    <w:rsid w:val="00547B4C"/>
    <w:rsid w:val="00547EBC"/>
    <w:rsid w:val="00547F9D"/>
    <w:rsid w:val="005501B0"/>
    <w:rsid w:val="0055049C"/>
    <w:rsid w:val="005505B6"/>
    <w:rsid w:val="00550605"/>
    <w:rsid w:val="005506E3"/>
    <w:rsid w:val="0055089A"/>
    <w:rsid w:val="00550920"/>
    <w:rsid w:val="00550958"/>
    <w:rsid w:val="00550AFD"/>
    <w:rsid w:val="00550B23"/>
    <w:rsid w:val="0055143F"/>
    <w:rsid w:val="005517FF"/>
    <w:rsid w:val="00551B2A"/>
    <w:rsid w:val="00551C65"/>
    <w:rsid w:val="00551CFD"/>
    <w:rsid w:val="00551DE9"/>
    <w:rsid w:val="00551EAA"/>
    <w:rsid w:val="00551EE6"/>
    <w:rsid w:val="0055215D"/>
    <w:rsid w:val="005524AF"/>
    <w:rsid w:val="0055286D"/>
    <w:rsid w:val="0055287C"/>
    <w:rsid w:val="005529E2"/>
    <w:rsid w:val="00552B78"/>
    <w:rsid w:val="00552EA4"/>
    <w:rsid w:val="00552FA7"/>
    <w:rsid w:val="00553019"/>
    <w:rsid w:val="005532A2"/>
    <w:rsid w:val="00553404"/>
    <w:rsid w:val="005535A6"/>
    <w:rsid w:val="00553911"/>
    <w:rsid w:val="00553A09"/>
    <w:rsid w:val="00553B17"/>
    <w:rsid w:val="00553FB1"/>
    <w:rsid w:val="005543A2"/>
    <w:rsid w:val="005544D8"/>
    <w:rsid w:val="005544FC"/>
    <w:rsid w:val="00554532"/>
    <w:rsid w:val="00554CDF"/>
    <w:rsid w:val="00554E74"/>
    <w:rsid w:val="00554E85"/>
    <w:rsid w:val="005552AC"/>
    <w:rsid w:val="00555602"/>
    <w:rsid w:val="00555825"/>
    <w:rsid w:val="00555AA0"/>
    <w:rsid w:val="00555BD0"/>
    <w:rsid w:val="00555C60"/>
    <w:rsid w:val="00555CE8"/>
    <w:rsid w:val="00555D03"/>
    <w:rsid w:val="00555D85"/>
    <w:rsid w:val="00555E5A"/>
    <w:rsid w:val="00556044"/>
    <w:rsid w:val="00557133"/>
    <w:rsid w:val="005573B2"/>
    <w:rsid w:val="005573B6"/>
    <w:rsid w:val="00557440"/>
    <w:rsid w:val="0055745A"/>
    <w:rsid w:val="005574BA"/>
    <w:rsid w:val="00557946"/>
    <w:rsid w:val="00557B49"/>
    <w:rsid w:val="00557D6C"/>
    <w:rsid w:val="0056025D"/>
    <w:rsid w:val="00560295"/>
    <w:rsid w:val="005602BC"/>
    <w:rsid w:val="0056043A"/>
    <w:rsid w:val="00560477"/>
    <w:rsid w:val="005608F3"/>
    <w:rsid w:val="0056093E"/>
    <w:rsid w:val="005616FE"/>
    <w:rsid w:val="0056176C"/>
    <w:rsid w:val="00561AAA"/>
    <w:rsid w:val="00561BF6"/>
    <w:rsid w:val="00561E97"/>
    <w:rsid w:val="0056225C"/>
    <w:rsid w:val="005623AC"/>
    <w:rsid w:val="0056249D"/>
    <w:rsid w:val="00562527"/>
    <w:rsid w:val="005626D5"/>
    <w:rsid w:val="0056275C"/>
    <w:rsid w:val="00562899"/>
    <w:rsid w:val="0056296C"/>
    <w:rsid w:val="00562E18"/>
    <w:rsid w:val="005631EF"/>
    <w:rsid w:val="005632E8"/>
    <w:rsid w:val="005632EF"/>
    <w:rsid w:val="00563562"/>
    <w:rsid w:val="00563755"/>
    <w:rsid w:val="005637B5"/>
    <w:rsid w:val="005637E7"/>
    <w:rsid w:val="0056394E"/>
    <w:rsid w:val="005641BA"/>
    <w:rsid w:val="0056456E"/>
    <w:rsid w:val="00564841"/>
    <w:rsid w:val="0056487F"/>
    <w:rsid w:val="00564B28"/>
    <w:rsid w:val="00564BD2"/>
    <w:rsid w:val="0056517B"/>
    <w:rsid w:val="00565219"/>
    <w:rsid w:val="00565915"/>
    <w:rsid w:val="00565A5F"/>
    <w:rsid w:val="00565D92"/>
    <w:rsid w:val="00565E5E"/>
    <w:rsid w:val="00565E96"/>
    <w:rsid w:val="00566052"/>
    <w:rsid w:val="0056617B"/>
    <w:rsid w:val="005661E2"/>
    <w:rsid w:val="005662F9"/>
    <w:rsid w:val="00566502"/>
    <w:rsid w:val="00566719"/>
    <w:rsid w:val="005667CB"/>
    <w:rsid w:val="00566A5A"/>
    <w:rsid w:val="00566BA9"/>
    <w:rsid w:val="00566C77"/>
    <w:rsid w:val="00567B7C"/>
    <w:rsid w:val="00567E84"/>
    <w:rsid w:val="0057023E"/>
    <w:rsid w:val="00570373"/>
    <w:rsid w:val="0057046A"/>
    <w:rsid w:val="005706F0"/>
    <w:rsid w:val="00570769"/>
    <w:rsid w:val="005708E7"/>
    <w:rsid w:val="00570ADC"/>
    <w:rsid w:val="00570B34"/>
    <w:rsid w:val="00570CF2"/>
    <w:rsid w:val="00570DA8"/>
    <w:rsid w:val="00571349"/>
    <w:rsid w:val="00571512"/>
    <w:rsid w:val="005715C8"/>
    <w:rsid w:val="0057162B"/>
    <w:rsid w:val="00571770"/>
    <w:rsid w:val="005717B5"/>
    <w:rsid w:val="00571C1F"/>
    <w:rsid w:val="00571D77"/>
    <w:rsid w:val="00571D9B"/>
    <w:rsid w:val="00572001"/>
    <w:rsid w:val="005721F4"/>
    <w:rsid w:val="00572315"/>
    <w:rsid w:val="005725B0"/>
    <w:rsid w:val="005725BB"/>
    <w:rsid w:val="00572880"/>
    <w:rsid w:val="005729F3"/>
    <w:rsid w:val="00572C97"/>
    <w:rsid w:val="00572F87"/>
    <w:rsid w:val="005734DD"/>
    <w:rsid w:val="005736D9"/>
    <w:rsid w:val="00573891"/>
    <w:rsid w:val="00573D51"/>
    <w:rsid w:val="00573FD1"/>
    <w:rsid w:val="005745CA"/>
    <w:rsid w:val="0057467C"/>
    <w:rsid w:val="0057478C"/>
    <w:rsid w:val="0057517F"/>
    <w:rsid w:val="005756CB"/>
    <w:rsid w:val="0057583D"/>
    <w:rsid w:val="005759FE"/>
    <w:rsid w:val="00575A1D"/>
    <w:rsid w:val="00575F32"/>
    <w:rsid w:val="005761A5"/>
    <w:rsid w:val="0057631B"/>
    <w:rsid w:val="0057679C"/>
    <w:rsid w:val="00576AB5"/>
    <w:rsid w:val="00576BF3"/>
    <w:rsid w:val="00576D7C"/>
    <w:rsid w:val="00576EB9"/>
    <w:rsid w:val="00577169"/>
    <w:rsid w:val="0057743B"/>
    <w:rsid w:val="00577608"/>
    <w:rsid w:val="0057763C"/>
    <w:rsid w:val="005779CF"/>
    <w:rsid w:val="00577A31"/>
    <w:rsid w:val="00577BEB"/>
    <w:rsid w:val="005800D1"/>
    <w:rsid w:val="00580338"/>
    <w:rsid w:val="005803E3"/>
    <w:rsid w:val="005804B1"/>
    <w:rsid w:val="00580682"/>
    <w:rsid w:val="005807C4"/>
    <w:rsid w:val="005808C8"/>
    <w:rsid w:val="005808F6"/>
    <w:rsid w:val="00580EA4"/>
    <w:rsid w:val="00581083"/>
    <w:rsid w:val="00581115"/>
    <w:rsid w:val="0058145F"/>
    <w:rsid w:val="00581856"/>
    <w:rsid w:val="0058198E"/>
    <w:rsid w:val="00581B2C"/>
    <w:rsid w:val="00581D3C"/>
    <w:rsid w:val="00581EA9"/>
    <w:rsid w:val="00581F52"/>
    <w:rsid w:val="005821C7"/>
    <w:rsid w:val="005821D8"/>
    <w:rsid w:val="00582232"/>
    <w:rsid w:val="005823D3"/>
    <w:rsid w:val="005824B8"/>
    <w:rsid w:val="005825A4"/>
    <w:rsid w:val="0058279C"/>
    <w:rsid w:val="005827CD"/>
    <w:rsid w:val="00582A6B"/>
    <w:rsid w:val="00582AA2"/>
    <w:rsid w:val="00582E70"/>
    <w:rsid w:val="00583593"/>
    <w:rsid w:val="005836F5"/>
    <w:rsid w:val="00583828"/>
    <w:rsid w:val="00583875"/>
    <w:rsid w:val="00583A67"/>
    <w:rsid w:val="00583B9D"/>
    <w:rsid w:val="0058417D"/>
    <w:rsid w:val="00584205"/>
    <w:rsid w:val="00584427"/>
    <w:rsid w:val="005844F1"/>
    <w:rsid w:val="0058454F"/>
    <w:rsid w:val="005847F7"/>
    <w:rsid w:val="005849E5"/>
    <w:rsid w:val="00584BE3"/>
    <w:rsid w:val="00584F87"/>
    <w:rsid w:val="005850C2"/>
    <w:rsid w:val="00585103"/>
    <w:rsid w:val="005851F1"/>
    <w:rsid w:val="00585655"/>
    <w:rsid w:val="005858CD"/>
    <w:rsid w:val="005858EC"/>
    <w:rsid w:val="00585B09"/>
    <w:rsid w:val="00585CCC"/>
    <w:rsid w:val="00585E2B"/>
    <w:rsid w:val="00586658"/>
    <w:rsid w:val="00586678"/>
    <w:rsid w:val="00586718"/>
    <w:rsid w:val="00586A32"/>
    <w:rsid w:val="00586DA8"/>
    <w:rsid w:val="00586E00"/>
    <w:rsid w:val="00587673"/>
    <w:rsid w:val="0058784B"/>
    <w:rsid w:val="00587886"/>
    <w:rsid w:val="00587B53"/>
    <w:rsid w:val="00587B54"/>
    <w:rsid w:val="00587CD0"/>
    <w:rsid w:val="00587E68"/>
    <w:rsid w:val="005901A0"/>
    <w:rsid w:val="005901BA"/>
    <w:rsid w:val="0059066C"/>
    <w:rsid w:val="005908F1"/>
    <w:rsid w:val="00590F91"/>
    <w:rsid w:val="005919BB"/>
    <w:rsid w:val="00591A0E"/>
    <w:rsid w:val="00592046"/>
    <w:rsid w:val="005924DC"/>
    <w:rsid w:val="0059257E"/>
    <w:rsid w:val="00592698"/>
    <w:rsid w:val="005927C9"/>
    <w:rsid w:val="00592807"/>
    <w:rsid w:val="00592840"/>
    <w:rsid w:val="00592E6C"/>
    <w:rsid w:val="00593164"/>
    <w:rsid w:val="00593241"/>
    <w:rsid w:val="0059355A"/>
    <w:rsid w:val="0059369B"/>
    <w:rsid w:val="005938FC"/>
    <w:rsid w:val="00593B03"/>
    <w:rsid w:val="0059437A"/>
    <w:rsid w:val="00594470"/>
    <w:rsid w:val="00594703"/>
    <w:rsid w:val="00594793"/>
    <w:rsid w:val="00594BD6"/>
    <w:rsid w:val="00594FD3"/>
    <w:rsid w:val="005951C6"/>
    <w:rsid w:val="0059589B"/>
    <w:rsid w:val="00595D5E"/>
    <w:rsid w:val="005964AA"/>
    <w:rsid w:val="00596591"/>
    <w:rsid w:val="00596ABB"/>
    <w:rsid w:val="00596BE5"/>
    <w:rsid w:val="00596FA6"/>
    <w:rsid w:val="0059706F"/>
    <w:rsid w:val="005972CA"/>
    <w:rsid w:val="00597896"/>
    <w:rsid w:val="00597FE7"/>
    <w:rsid w:val="005A009D"/>
    <w:rsid w:val="005A0A71"/>
    <w:rsid w:val="005A0E80"/>
    <w:rsid w:val="005A0ED2"/>
    <w:rsid w:val="005A112F"/>
    <w:rsid w:val="005A1678"/>
    <w:rsid w:val="005A1805"/>
    <w:rsid w:val="005A1866"/>
    <w:rsid w:val="005A187A"/>
    <w:rsid w:val="005A1D4C"/>
    <w:rsid w:val="005A202E"/>
    <w:rsid w:val="005A20E7"/>
    <w:rsid w:val="005A232E"/>
    <w:rsid w:val="005A23BB"/>
    <w:rsid w:val="005A261D"/>
    <w:rsid w:val="005A2970"/>
    <w:rsid w:val="005A2992"/>
    <w:rsid w:val="005A2B5D"/>
    <w:rsid w:val="005A2DA0"/>
    <w:rsid w:val="005A2E54"/>
    <w:rsid w:val="005A2ECD"/>
    <w:rsid w:val="005A2EEB"/>
    <w:rsid w:val="005A2FD5"/>
    <w:rsid w:val="005A309F"/>
    <w:rsid w:val="005A38D9"/>
    <w:rsid w:val="005A3A14"/>
    <w:rsid w:val="005A3DE2"/>
    <w:rsid w:val="005A42DC"/>
    <w:rsid w:val="005A431D"/>
    <w:rsid w:val="005A46CD"/>
    <w:rsid w:val="005A485F"/>
    <w:rsid w:val="005A4AE7"/>
    <w:rsid w:val="005A4F70"/>
    <w:rsid w:val="005A530C"/>
    <w:rsid w:val="005A551E"/>
    <w:rsid w:val="005A5A7F"/>
    <w:rsid w:val="005A5AF8"/>
    <w:rsid w:val="005A5D3E"/>
    <w:rsid w:val="005A5E50"/>
    <w:rsid w:val="005A6126"/>
    <w:rsid w:val="005A613E"/>
    <w:rsid w:val="005A6513"/>
    <w:rsid w:val="005A67BD"/>
    <w:rsid w:val="005A67E3"/>
    <w:rsid w:val="005A68F6"/>
    <w:rsid w:val="005A6977"/>
    <w:rsid w:val="005A69BA"/>
    <w:rsid w:val="005A6A23"/>
    <w:rsid w:val="005A6B40"/>
    <w:rsid w:val="005A6DB0"/>
    <w:rsid w:val="005A6F70"/>
    <w:rsid w:val="005A734E"/>
    <w:rsid w:val="005A75BF"/>
    <w:rsid w:val="005A75EA"/>
    <w:rsid w:val="005A782C"/>
    <w:rsid w:val="005A7E83"/>
    <w:rsid w:val="005B00D9"/>
    <w:rsid w:val="005B03F1"/>
    <w:rsid w:val="005B06BA"/>
    <w:rsid w:val="005B0B22"/>
    <w:rsid w:val="005B0BFB"/>
    <w:rsid w:val="005B0EC9"/>
    <w:rsid w:val="005B101E"/>
    <w:rsid w:val="005B15FB"/>
    <w:rsid w:val="005B2114"/>
    <w:rsid w:val="005B21D4"/>
    <w:rsid w:val="005B21E5"/>
    <w:rsid w:val="005B2218"/>
    <w:rsid w:val="005B22B7"/>
    <w:rsid w:val="005B2661"/>
    <w:rsid w:val="005B26FD"/>
    <w:rsid w:val="005B281A"/>
    <w:rsid w:val="005B2B3A"/>
    <w:rsid w:val="005B2F19"/>
    <w:rsid w:val="005B302C"/>
    <w:rsid w:val="005B3087"/>
    <w:rsid w:val="005B30A7"/>
    <w:rsid w:val="005B337B"/>
    <w:rsid w:val="005B36AF"/>
    <w:rsid w:val="005B37BE"/>
    <w:rsid w:val="005B39AA"/>
    <w:rsid w:val="005B3B42"/>
    <w:rsid w:val="005B3CD8"/>
    <w:rsid w:val="005B3D13"/>
    <w:rsid w:val="005B3F7F"/>
    <w:rsid w:val="005B4054"/>
    <w:rsid w:val="005B421E"/>
    <w:rsid w:val="005B43FE"/>
    <w:rsid w:val="005B4B30"/>
    <w:rsid w:val="005B4C19"/>
    <w:rsid w:val="005B4DA0"/>
    <w:rsid w:val="005B5D7D"/>
    <w:rsid w:val="005B5EBF"/>
    <w:rsid w:val="005B6120"/>
    <w:rsid w:val="005B6320"/>
    <w:rsid w:val="005B6AA5"/>
    <w:rsid w:val="005B6D61"/>
    <w:rsid w:val="005B70A3"/>
    <w:rsid w:val="005B746F"/>
    <w:rsid w:val="005B74A6"/>
    <w:rsid w:val="005B7906"/>
    <w:rsid w:val="005B7B38"/>
    <w:rsid w:val="005B7D10"/>
    <w:rsid w:val="005C01BB"/>
    <w:rsid w:val="005C01FF"/>
    <w:rsid w:val="005C05FA"/>
    <w:rsid w:val="005C06C0"/>
    <w:rsid w:val="005C07B6"/>
    <w:rsid w:val="005C09FB"/>
    <w:rsid w:val="005C0ACC"/>
    <w:rsid w:val="005C0C23"/>
    <w:rsid w:val="005C0CD3"/>
    <w:rsid w:val="005C0E6F"/>
    <w:rsid w:val="005C0E9B"/>
    <w:rsid w:val="005C0EAA"/>
    <w:rsid w:val="005C18C7"/>
    <w:rsid w:val="005C197E"/>
    <w:rsid w:val="005C1AA5"/>
    <w:rsid w:val="005C1C14"/>
    <w:rsid w:val="005C1D39"/>
    <w:rsid w:val="005C1D41"/>
    <w:rsid w:val="005C1D70"/>
    <w:rsid w:val="005C1F80"/>
    <w:rsid w:val="005C1FA7"/>
    <w:rsid w:val="005C1FF0"/>
    <w:rsid w:val="005C21CA"/>
    <w:rsid w:val="005C2550"/>
    <w:rsid w:val="005C270E"/>
    <w:rsid w:val="005C2723"/>
    <w:rsid w:val="005C2A22"/>
    <w:rsid w:val="005C2B0E"/>
    <w:rsid w:val="005C2B5F"/>
    <w:rsid w:val="005C2C19"/>
    <w:rsid w:val="005C2C34"/>
    <w:rsid w:val="005C2D52"/>
    <w:rsid w:val="005C2DCB"/>
    <w:rsid w:val="005C2E6A"/>
    <w:rsid w:val="005C2F8D"/>
    <w:rsid w:val="005C3128"/>
    <w:rsid w:val="005C38F0"/>
    <w:rsid w:val="005C3A8A"/>
    <w:rsid w:val="005C3CE8"/>
    <w:rsid w:val="005C413C"/>
    <w:rsid w:val="005C41EE"/>
    <w:rsid w:val="005C4376"/>
    <w:rsid w:val="005C437B"/>
    <w:rsid w:val="005C4710"/>
    <w:rsid w:val="005C4770"/>
    <w:rsid w:val="005C48A5"/>
    <w:rsid w:val="005C49E6"/>
    <w:rsid w:val="005C4B82"/>
    <w:rsid w:val="005C4BBD"/>
    <w:rsid w:val="005C4DAE"/>
    <w:rsid w:val="005C4E33"/>
    <w:rsid w:val="005C530B"/>
    <w:rsid w:val="005C59ED"/>
    <w:rsid w:val="005C5B63"/>
    <w:rsid w:val="005C5F42"/>
    <w:rsid w:val="005C604E"/>
    <w:rsid w:val="005C6098"/>
    <w:rsid w:val="005C6366"/>
    <w:rsid w:val="005C6393"/>
    <w:rsid w:val="005C693F"/>
    <w:rsid w:val="005C6EF4"/>
    <w:rsid w:val="005C6F04"/>
    <w:rsid w:val="005C6FD1"/>
    <w:rsid w:val="005C722D"/>
    <w:rsid w:val="005C7C4D"/>
    <w:rsid w:val="005C7F3E"/>
    <w:rsid w:val="005D0949"/>
    <w:rsid w:val="005D0EA5"/>
    <w:rsid w:val="005D0F81"/>
    <w:rsid w:val="005D0FCB"/>
    <w:rsid w:val="005D1009"/>
    <w:rsid w:val="005D1089"/>
    <w:rsid w:val="005D1336"/>
    <w:rsid w:val="005D1584"/>
    <w:rsid w:val="005D1735"/>
    <w:rsid w:val="005D1AFF"/>
    <w:rsid w:val="005D1EE2"/>
    <w:rsid w:val="005D21EC"/>
    <w:rsid w:val="005D2621"/>
    <w:rsid w:val="005D2A40"/>
    <w:rsid w:val="005D2ABB"/>
    <w:rsid w:val="005D2ABF"/>
    <w:rsid w:val="005D3061"/>
    <w:rsid w:val="005D3085"/>
    <w:rsid w:val="005D32DB"/>
    <w:rsid w:val="005D36B8"/>
    <w:rsid w:val="005D3801"/>
    <w:rsid w:val="005D386C"/>
    <w:rsid w:val="005D3B07"/>
    <w:rsid w:val="005D3BE1"/>
    <w:rsid w:val="005D3C2F"/>
    <w:rsid w:val="005D3D60"/>
    <w:rsid w:val="005D4032"/>
    <w:rsid w:val="005D42B2"/>
    <w:rsid w:val="005D4F46"/>
    <w:rsid w:val="005D5279"/>
    <w:rsid w:val="005D53F8"/>
    <w:rsid w:val="005D54C5"/>
    <w:rsid w:val="005D5505"/>
    <w:rsid w:val="005D5689"/>
    <w:rsid w:val="005D59B6"/>
    <w:rsid w:val="005D59C0"/>
    <w:rsid w:val="005D5AF5"/>
    <w:rsid w:val="005D5B50"/>
    <w:rsid w:val="005D5B75"/>
    <w:rsid w:val="005D5BAC"/>
    <w:rsid w:val="005D6118"/>
    <w:rsid w:val="005D6154"/>
    <w:rsid w:val="005D6182"/>
    <w:rsid w:val="005D6381"/>
    <w:rsid w:val="005D661C"/>
    <w:rsid w:val="005D6C1E"/>
    <w:rsid w:val="005D6CF6"/>
    <w:rsid w:val="005D74E4"/>
    <w:rsid w:val="005D7707"/>
    <w:rsid w:val="005D7913"/>
    <w:rsid w:val="005D7A78"/>
    <w:rsid w:val="005D7D68"/>
    <w:rsid w:val="005D7D8E"/>
    <w:rsid w:val="005E0031"/>
    <w:rsid w:val="005E06AE"/>
    <w:rsid w:val="005E072C"/>
    <w:rsid w:val="005E07E3"/>
    <w:rsid w:val="005E0852"/>
    <w:rsid w:val="005E0BAB"/>
    <w:rsid w:val="005E0C77"/>
    <w:rsid w:val="005E10E0"/>
    <w:rsid w:val="005E12A1"/>
    <w:rsid w:val="005E1367"/>
    <w:rsid w:val="005E14C7"/>
    <w:rsid w:val="005E15D9"/>
    <w:rsid w:val="005E1BF6"/>
    <w:rsid w:val="005E1DFB"/>
    <w:rsid w:val="005E1E0C"/>
    <w:rsid w:val="005E1E3A"/>
    <w:rsid w:val="005E1F72"/>
    <w:rsid w:val="005E25FB"/>
    <w:rsid w:val="005E26B9"/>
    <w:rsid w:val="005E2783"/>
    <w:rsid w:val="005E2806"/>
    <w:rsid w:val="005E28A5"/>
    <w:rsid w:val="005E29D2"/>
    <w:rsid w:val="005E2BBB"/>
    <w:rsid w:val="005E2C91"/>
    <w:rsid w:val="005E2D78"/>
    <w:rsid w:val="005E2E04"/>
    <w:rsid w:val="005E300F"/>
    <w:rsid w:val="005E338B"/>
    <w:rsid w:val="005E359D"/>
    <w:rsid w:val="005E35B2"/>
    <w:rsid w:val="005E35D7"/>
    <w:rsid w:val="005E3635"/>
    <w:rsid w:val="005E365B"/>
    <w:rsid w:val="005E376C"/>
    <w:rsid w:val="005E37EB"/>
    <w:rsid w:val="005E390D"/>
    <w:rsid w:val="005E3BDF"/>
    <w:rsid w:val="005E3C71"/>
    <w:rsid w:val="005E3E91"/>
    <w:rsid w:val="005E43DB"/>
    <w:rsid w:val="005E44B2"/>
    <w:rsid w:val="005E4620"/>
    <w:rsid w:val="005E4791"/>
    <w:rsid w:val="005E4AD8"/>
    <w:rsid w:val="005E4C5F"/>
    <w:rsid w:val="005E4ECF"/>
    <w:rsid w:val="005E4F5D"/>
    <w:rsid w:val="005E525D"/>
    <w:rsid w:val="005E536A"/>
    <w:rsid w:val="005E53BC"/>
    <w:rsid w:val="005E55E2"/>
    <w:rsid w:val="005E5AEF"/>
    <w:rsid w:val="005E625E"/>
    <w:rsid w:val="005E627C"/>
    <w:rsid w:val="005E63A9"/>
    <w:rsid w:val="005E67D1"/>
    <w:rsid w:val="005E6AF1"/>
    <w:rsid w:val="005E6FAF"/>
    <w:rsid w:val="005E735E"/>
    <w:rsid w:val="005E75EA"/>
    <w:rsid w:val="005E7681"/>
    <w:rsid w:val="005F0108"/>
    <w:rsid w:val="005F04BD"/>
    <w:rsid w:val="005F0632"/>
    <w:rsid w:val="005F07E0"/>
    <w:rsid w:val="005F0D0D"/>
    <w:rsid w:val="005F12D9"/>
    <w:rsid w:val="005F1424"/>
    <w:rsid w:val="005F1437"/>
    <w:rsid w:val="005F150D"/>
    <w:rsid w:val="005F19D1"/>
    <w:rsid w:val="005F1F7E"/>
    <w:rsid w:val="005F201D"/>
    <w:rsid w:val="005F204E"/>
    <w:rsid w:val="005F2395"/>
    <w:rsid w:val="005F2695"/>
    <w:rsid w:val="005F26CC"/>
    <w:rsid w:val="005F284E"/>
    <w:rsid w:val="005F2860"/>
    <w:rsid w:val="005F286C"/>
    <w:rsid w:val="005F2D8B"/>
    <w:rsid w:val="005F3655"/>
    <w:rsid w:val="005F370E"/>
    <w:rsid w:val="005F3F76"/>
    <w:rsid w:val="005F409A"/>
    <w:rsid w:val="005F4125"/>
    <w:rsid w:val="005F41A9"/>
    <w:rsid w:val="005F41FD"/>
    <w:rsid w:val="005F428B"/>
    <w:rsid w:val="005F4461"/>
    <w:rsid w:val="005F4716"/>
    <w:rsid w:val="005F4794"/>
    <w:rsid w:val="005F489C"/>
    <w:rsid w:val="005F48AF"/>
    <w:rsid w:val="005F4A52"/>
    <w:rsid w:val="005F4AF2"/>
    <w:rsid w:val="005F4D4B"/>
    <w:rsid w:val="005F4F34"/>
    <w:rsid w:val="005F4F85"/>
    <w:rsid w:val="005F527F"/>
    <w:rsid w:val="005F52D0"/>
    <w:rsid w:val="005F538E"/>
    <w:rsid w:val="005F54BA"/>
    <w:rsid w:val="005F5AA2"/>
    <w:rsid w:val="005F5DAA"/>
    <w:rsid w:val="005F5DEE"/>
    <w:rsid w:val="005F5ED1"/>
    <w:rsid w:val="005F6311"/>
    <w:rsid w:val="005F670B"/>
    <w:rsid w:val="005F677F"/>
    <w:rsid w:val="005F6A6F"/>
    <w:rsid w:val="005F6BF3"/>
    <w:rsid w:val="005F7085"/>
    <w:rsid w:val="005F793A"/>
    <w:rsid w:val="005F7CA0"/>
    <w:rsid w:val="00600015"/>
    <w:rsid w:val="00600268"/>
    <w:rsid w:val="00600539"/>
    <w:rsid w:val="00600AC8"/>
    <w:rsid w:val="006014F3"/>
    <w:rsid w:val="006015F7"/>
    <w:rsid w:val="00601697"/>
    <w:rsid w:val="00601736"/>
    <w:rsid w:val="00601788"/>
    <w:rsid w:val="00601DF4"/>
    <w:rsid w:val="00601F0D"/>
    <w:rsid w:val="00601F7B"/>
    <w:rsid w:val="0060239B"/>
    <w:rsid w:val="006024DD"/>
    <w:rsid w:val="0060260F"/>
    <w:rsid w:val="00602630"/>
    <w:rsid w:val="006026BB"/>
    <w:rsid w:val="00602B73"/>
    <w:rsid w:val="00602BD5"/>
    <w:rsid w:val="00602C42"/>
    <w:rsid w:val="00602DDA"/>
    <w:rsid w:val="00602E24"/>
    <w:rsid w:val="00602EEF"/>
    <w:rsid w:val="006032FC"/>
    <w:rsid w:val="00603421"/>
    <w:rsid w:val="006034F8"/>
    <w:rsid w:val="00603918"/>
    <w:rsid w:val="006039BA"/>
    <w:rsid w:val="00603BC0"/>
    <w:rsid w:val="00604140"/>
    <w:rsid w:val="00604233"/>
    <w:rsid w:val="006042FC"/>
    <w:rsid w:val="00604360"/>
    <w:rsid w:val="0060444E"/>
    <w:rsid w:val="00604A9E"/>
    <w:rsid w:val="006053A8"/>
    <w:rsid w:val="0060598E"/>
    <w:rsid w:val="00605BC4"/>
    <w:rsid w:val="00605D58"/>
    <w:rsid w:val="00605F9C"/>
    <w:rsid w:val="00606278"/>
    <w:rsid w:val="00606420"/>
    <w:rsid w:val="00606A0D"/>
    <w:rsid w:val="00606A25"/>
    <w:rsid w:val="00606B38"/>
    <w:rsid w:val="00607322"/>
    <w:rsid w:val="006074D9"/>
    <w:rsid w:val="00607715"/>
    <w:rsid w:val="00607AD7"/>
    <w:rsid w:val="00607C98"/>
    <w:rsid w:val="00607F4C"/>
    <w:rsid w:val="00610852"/>
    <w:rsid w:val="0061097B"/>
    <w:rsid w:val="006116C6"/>
    <w:rsid w:val="006116CE"/>
    <w:rsid w:val="00611948"/>
    <w:rsid w:val="00611A8B"/>
    <w:rsid w:val="00611D72"/>
    <w:rsid w:val="00611E77"/>
    <w:rsid w:val="00611FDC"/>
    <w:rsid w:val="00612029"/>
    <w:rsid w:val="0061212B"/>
    <w:rsid w:val="0061231A"/>
    <w:rsid w:val="006125D2"/>
    <w:rsid w:val="00612611"/>
    <w:rsid w:val="00612679"/>
    <w:rsid w:val="00612887"/>
    <w:rsid w:val="00612DC9"/>
    <w:rsid w:val="00613092"/>
    <w:rsid w:val="00613305"/>
    <w:rsid w:val="00613370"/>
    <w:rsid w:val="00613515"/>
    <w:rsid w:val="00613833"/>
    <w:rsid w:val="0061391D"/>
    <w:rsid w:val="00613CB6"/>
    <w:rsid w:val="00613CCB"/>
    <w:rsid w:val="00614081"/>
    <w:rsid w:val="00614096"/>
    <w:rsid w:val="00614225"/>
    <w:rsid w:val="00614383"/>
    <w:rsid w:val="006146A8"/>
    <w:rsid w:val="006149D5"/>
    <w:rsid w:val="00614ACE"/>
    <w:rsid w:val="00614B33"/>
    <w:rsid w:val="00614B49"/>
    <w:rsid w:val="00614E20"/>
    <w:rsid w:val="0061512A"/>
    <w:rsid w:val="00615138"/>
    <w:rsid w:val="006151E4"/>
    <w:rsid w:val="006151EA"/>
    <w:rsid w:val="00615363"/>
    <w:rsid w:val="0061543E"/>
    <w:rsid w:val="00615560"/>
    <w:rsid w:val="0061558C"/>
    <w:rsid w:val="0061559D"/>
    <w:rsid w:val="0061562D"/>
    <w:rsid w:val="006156FB"/>
    <w:rsid w:val="006159CC"/>
    <w:rsid w:val="00615AE7"/>
    <w:rsid w:val="00615BFA"/>
    <w:rsid w:val="00615EF5"/>
    <w:rsid w:val="00615F7A"/>
    <w:rsid w:val="00615F99"/>
    <w:rsid w:val="006163A4"/>
    <w:rsid w:val="006163C1"/>
    <w:rsid w:val="00616587"/>
    <w:rsid w:val="00616593"/>
    <w:rsid w:val="00616616"/>
    <w:rsid w:val="00616B14"/>
    <w:rsid w:val="006172D1"/>
    <w:rsid w:val="00617355"/>
    <w:rsid w:val="00617689"/>
    <w:rsid w:val="00617FAC"/>
    <w:rsid w:val="00620217"/>
    <w:rsid w:val="0062029B"/>
    <w:rsid w:val="006204A5"/>
    <w:rsid w:val="0062059A"/>
    <w:rsid w:val="00620615"/>
    <w:rsid w:val="0062097F"/>
    <w:rsid w:val="00620C1C"/>
    <w:rsid w:val="00620D49"/>
    <w:rsid w:val="00620DD6"/>
    <w:rsid w:val="00621144"/>
    <w:rsid w:val="00621361"/>
    <w:rsid w:val="006214BA"/>
    <w:rsid w:val="006215D4"/>
    <w:rsid w:val="006215F7"/>
    <w:rsid w:val="0062160B"/>
    <w:rsid w:val="00621C26"/>
    <w:rsid w:val="00621C97"/>
    <w:rsid w:val="00621E27"/>
    <w:rsid w:val="00621EE5"/>
    <w:rsid w:val="00621F87"/>
    <w:rsid w:val="00622080"/>
    <w:rsid w:val="006221AF"/>
    <w:rsid w:val="00622228"/>
    <w:rsid w:val="00622A33"/>
    <w:rsid w:val="00622CA4"/>
    <w:rsid w:val="00622E77"/>
    <w:rsid w:val="00622EAA"/>
    <w:rsid w:val="00622FAB"/>
    <w:rsid w:val="0062300D"/>
    <w:rsid w:val="006232AF"/>
    <w:rsid w:val="00623381"/>
    <w:rsid w:val="00623796"/>
    <w:rsid w:val="00623C16"/>
    <w:rsid w:val="00623EDE"/>
    <w:rsid w:val="0062428B"/>
    <w:rsid w:val="006246D2"/>
    <w:rsid w:val="0062476C"/>
    <w:rsid w:val="00624AAE"/>
    <w:rsid w:val="00624DC8"/>
    <w:rsid w:val="00624F0C"/>
    <w:rsid w:val="00624F75"/>
    <w:rsid w:val="00624F9E"/>
    <w:rsid w:val="006253B4"/>
    <w:rsid w:val="0062559E"/>
    <w:rsid w:val="00625911"/>
    <w:rsid w:val="00625C30"/>
    <w:rsid w:val="00625D79"/>
    <w:rsid w:val="00625F0B"/>
    <w:rsid w:val="00625FCE"/>
    <w:rsid w:val="00626157"/>
    <w:rsid w:val="0062657B"/>
    <w:rsid w:val="0062671C"/>
    <w:rsid w:val="00626B01"/>
    <w:rsid w:val="00626F84"/>
    <w:rsid w:val="00627379"/>
    <w:rsid w:val="00627423"/>
    <w:rsid w:val="00627AF4"/>
    <w:rsid w:val="00627B36"/>
    <w:rsid w:val="00627C5F"/>
    <w:rsid w:val="00627CDD"/>
    <w:rsid w:val="00627CE1"/>
    <w:rsid w:val="00627EA1"/>
    <w:rsid w:val="00630018"/>
    <w:rsid w:val="00630544"/>
    <w:rsid w:val="006305C9"/>
    <w:rsid w:val="00630971"/>
    <w:rsid w:val="006309EA"/>
    <w:rsid w:val="00630ABE"/>
    <w:rsid w:val="00630B62"/>
    <w:rsid w:val="00630C15"/>
    <w:rsid w:val="00630D30"/>
    <w:rsid w:val="00630F8C"/>
    <w:rsid w:val="00631253"/>
    <w:rsid w:val="0063144C"/>
    <w:rsid w:val="0063186D"/>
    <w:rsid w:val="00631A01"/>
    <w:rsid w:val="00631AB0"/>
    <w:rsid w:val="00631B9B"/>
    <w:rsid w:val="00631E41"/>
    <w:rsid w:val="00631F10"/>
    <w:rsid w:val="00632108"/>
    <w:rsid w:val="006322FB"/>
    <w:rsid w:val="00632379"/>
    <w:rsid w:val="0063238B"/>
    <w:rsid w:val="00632515"/>
    <w:rsid w:val="00632726"/>
    <w:rsid w:val="0063300E"/>
    <w:rsid w:val="006330DD"/>
    <w:rsid w:val="006331C0"/>
    <w:rsid w:val="0063353B"/>
    <w:rsid w:val="00633600"/>
    <w:rsid w:val="006337E9"/>
    <w:rsid w:val="0063385B"/>
    <w:rsid w:val="00633B97"/>
    <w:rsid w:val="00633E82"/>
    <w:rsid w:val="006348E3"/>
    <w:rsid w:val="00634A05"/>
    <w:rsid w:val="00634E35"/>
    <w:rsid w:val="00634EA4"/>
    <w:rsid w:val="00634FD6"/>
    <w:rsid w:val="0063505C"/>
    <w:rsid w:val="00635368"/>
    <w:rsid w:val="0063540C"/>
    <w:rsid w:val="0063571B"/>
    <w:rsid w:val="006357D0"/>
    <w:rsid w:val="0063583B"/>
    <w:rsid w:val="006359D3"/>
    <w:rsid w:val="006360BA"/>
    <w:rsid w:val="006360BF"/>
    <w:rsid w:val="0063673E"/>
    <w:rsid w:val="006367A5"/>
    <w:rsid w:val="00636827"/>
    <w:rsid w:val="00636876"/>
    <w:rsid w:val="00636DBA"/>
    <w:rsid w:val="00637B4B"/>
    <w:rsid w:val="00637CE4"/>
    <w:rsid w:val="00637CF0"/>
    <w:rsid w:val="0064026B"/>
    <w:rsid w:val="006402A2"/>
    <w:rsid w:val="00640523"/>
    <w:rsid w:val="0064065A"/>
    <w:rsid w:val="00640814"/>
    <w:rsid w:val="0064085D"/>
    <w:rsid w:val="0064096C"/>
    <w:rsid w:val="006409C8"/>
    <w:rsid w:val="00640AD0"/>
    <w:rsid w:val="00640E3E"/>
    <w:rsid w:val="006410FB"/>
    <w:rsid w:val="00641343"/>
    <w:rsid w:val="00641407"/>
    <w:rsid w:val="006416C7"/>
    <w:rsid w:val="00641831"/>
    <w:rsid w:val="006418B2"/>
    <w:rsid w:val="00641C40"/>
    <w:rsid w:val="00641E45"/>
    <w:rsid w:val="00641FD5"/>
    <w:rsid w:val="006420B8"/>
    <w:rsid w:val="006420F8"/>
    <w:rsid w:val="0064225D"/>
    <w:rsid w:val="00642277"/>
    <w:rsid w:val="006425A6"/>
    <w:rsid w:val="0064288A"/>
    <w:rsid w:val="006428D6"/>
    <w:rsid w:val="006429F5"/>
    <w:rsid w:val="00642A7E"/>
    <w:rsid w:val="00642BC2"/>
    <w:rsid w:val="006430D9"/>
    <w:rsid w:val="0064320F"/>
    <w:rsid w:val="006439AD"/>
    <w:rsid w:val="00643A7E"/>
    <w:rsid w:val="00643AD3"/>
    <w:rsid w:val="00643B37"/>
    <w:rsid w:val="006441FD"/>
    <w:rsid w:val="00644566"/>
    <w:rsid w:val="00644BEC"/>
    <w:rsid w:val="00644BF7"/>
    <w:rsid w:val="00644CD5"/>
    <w:rsid w:val="00644F5E"/>
    <w:rsid w:val="00645097"/>
    <w:rsid w:val="006450FC"/>
    <w:rsid w:val="006451AC"/>
    <w:rsid w:val="006452DE"/>
    <w:rsid w:val="006453EF"/>
    <w:rsid w:val="00645735"/>
    <w:rsid w:val="00645AF2"/>
    <w:rsid w:val="00645B54"/>
    <w:rsid w:val="00645E5D"/>
    <w:rsid w:val="00645E71"/>
    <w:rsid w:val="00645F45"/>
    <w:rsid w:val="0064608C"/>
    <w:rsid w:val="00646967"/>
    <w:rsid w:val="00646C9E"/>
    <w:rsid w:val="00646D89"/>
    <w:rsid w:val="00646FC3"/>
    <w:rsid w:val="006470AF"/>
    <w:rsid w:val="0064714B"/>
    <w:rsid w:val="00647413"/>
    <w:rsid w:val="0064752F"/>
    <w:rsid w:val="00647A35"/>
    <w:rsid w:val="00647A56"/>
    <w:rsid w:val="00647D5A"/>
    <w:rsid w:val="0065014C"/>
    <w:rsid w:val="00650248"/>
    <w:rsid w:val="00650292"/>
    <w:rsid w:val="0065060F"/>
    <w:rsid w:val="00650905"/>
    <w:rsid w:val="00650B82"/>
    <w:rsid w:val="00650DE9"/>
    <w:rsid w:val="00651110"/>
    <w:rsid w:val="00651664"/>
    <w:rsid w:val="006517F2"/>
    <w:rsid w:val="00651C53"/>
    <w:rsid w:val="00651D38"/>
    <w:rsid w:val="006521C9"/>
    <w:rsid w:val="00652294"/>
    <w:rsid w:val="0065259F"/>
    <w:rsid w:val="006529E6"/>
    <w:rsid w:val="00652A55"/>
    <w:rsid w:val="00652DF9"/>
    <w:rsid w:val="006532A6"/>
    <w:rsid w:val="00653382"/>
    <w:rsid w:val="00653434"/>
    <w:rsid w:val="00653A67"/>
    <w:rsid w:val="00653A87"/>
    <w:rsid w:val="006542BC"/>
    <w:rsid w:val="006544DF"/>
    <w:rsid w:val="006547EA"/>
    <w:rsid w:val="00654999"/>
    <w:rsid w:val="006549A6"/>
    <w:rsid w:val="00654A3D"/>
    <w:rsid w:val="00654A59"/>
    <w:rsid w:val="00654C6B"/>
    <w:rsid w:val="00654F33"/>
    <w:rsid w:val="006554C0"/>
    <w:rsid w:val="006556B2"/>
    <w:rsid w:val="00655780"/>
    <w:rsid w:val="006557A7"/>
    <w:rsid w:val="0065592A"/>
    <w:rsid w:val="006559D1"/>
    <w:rsid w:val="00655B1B"/>
    <w:rsid w:val="00655CB2"/>
    <w:rsid w:val="00655DD7"/>
    <w:rsid w:val="00656008"/>
    <w:rsid w:val="006562BF"/>
    <w:rsid w:val="006567C9"/>
    <w:rsid w:val="00656909"/>
    <w:rsid w:val="00656DED"/>
    <w:rsid w:val="00656E13"/>
    <w:rsid w:val="00657430"/>
    <w:rsid w:val="00657B0A"/>
    <w:rsid w:val="00657B22"/>
    <w:rsid w:val="00657C90"/>
    <w:rsid w:val="00657CE9"/>
    <w:rsid w:val="00657D13"/>
    <w:rsid w:val="00657F2E"/>
    <w:rsid w:val="00657F9F"/>
    <w:rsid w:val="006600C2"/>
    <w:rsid w:val="00660176"/>
    <w:rsid w:val="00660229"/>
    <w:rsid w:val="006602C6"/>
    <w:rsid w:val="00660301"/>
    <w:rsid w:val="0066043D"/>
    <w:rsid w:val="0066066C"/>
    <w:rsid w:val="006607E3"/>
    <w:rsid w:val="006607E8"/>
    <w:rsid w:val="00660804"/>
    <w:rsid w:val="006608B1"/>
    <w:rsid w:val="00660951"/>
    <w:rsid w:val="00660A91"/>
    <w:rsid w:val="00660B4D"/>
    <w:rsid w:val="00661118"/>
    <w:rsid w:val="0066137B"/>
    <w:rsid w:val="006616E7"/>
    <w:rsid w:val="00661C6E"/>
    <w:rsid w:val="00661CC8"/>
    <w:rsid w:val="00662307"/>
    <w:rsid w:val="00662889"/>
    <w:rsid w:val="006628B7"/>
    <w:rsid w:val="00662A7E"/>
    <w:rsid w:val="00662BEF"/>
    <w:rsid w:val="006631A7"/>
    <w:rsid w:val="006633C5"/>
    <w:rsid w:val="00663554"/>
    <w:rsid w:val="006635A9"/>
    <w:rsid w:val="006635CD"/>
    <w:rsid w:val="00663A65"/>
    <w:rsid w:val="00663E1C"/>
    <w:rsid w:val="006641AE"/>
    <w:rsid w:val="006642BF"/>
    <w:rsid w:val="006643DB"/>
    <w:rsid w:val="0066455C"/>
    <w:rsid w:val="0066459F"/>
    <w:rsid w:val="00664745"/>
    <w:rsid w:val="006650EC"/>
    <w:rsid w:val="006650F2"/>
    <w:rsid w:val="0066511D"/>
    <w:rsid w:val="00665172"/>
    <w:rsid w:val="00665561"/>
    <w:rsid w:val="00665BC3"/>
    <w:rsid w:val="006664A7"/>
    <w:rsid w:val="00666621"/>
    <w:rsid w:val="0066663F"/>
    <w:rsid w:val="00666835"/>
    <w:rsid w:val="00666A38"/>
    <w:rsid w:val="00667197"/>
    <w:rsid w:val="006673EE"/>
    <w:rsid w:val="00667AA1"/>
    <w:rsid w:val="00667CF6"/>
    <w:rsid w:val="00670005"/>
    <w:rsid w:val="0067004A"/>
    <w:rsid w:val="0067027F"/>
    <w:rsid w:val="0067058F"/>
    <w:rsid w:val="00670AFF"/>
    <w:rsid w:val="00670E2E"/>
    <w:rsid w:val="006715C8"/>
    <w:rsid w:val="0067165A"/>
    <w:rsid w:val="006719E3"/>
    <w:rsid w:val="00671A9D"/>
    <w:rsid w:val="00671EC5"/>
    <w:rsid w:val="00671FC0"/>
    <w:rsid w:val="00672971"/>
    <w:rsid w:val="00672B77"/>
    <w:rsid w:val="00672F9C"/>
    <w:rsid w:val="006730A3"/>
    <w:rsid w:val="0067319E"/>
    <w:rsid w:val="00673337"/>
    <w:rsid w:val="006733D3"/>
    <w:rsid w:val="00673477"/>
    <w:rsid w:val="0067374D"/>
    <w:rsid w:val="00673812"/>
    <w:rsid w:val="00673A68"/>
    <w:rsid w:val="00673CDC"/>
    <w:rsid w:val="00673E76"/>
    <w:rsid w:val="00674086"/>
    <w:rsid w:val="006744AF"/>
    <w:rsid w:val="00674650"/>
    <w:rsid w:val="00674DDD"/>
    <w:rsid w:val="00675096"/>
    <w:rsid w:val="00675514"/>
    <w:rsid w:val="00675585"/>
    <w:rsid w:val="006755C0"/>
    <w:rsid w:val="00675731"/>
    <w:rsid w:val="00675759"/>
    <w:rsid w:val="00675A79"/>
    <w:rsid w:val="00675B45"/>
    <w:rsid w:val="00675DD4"/>
    <w:rsid w:val="00675E2B"/>
    <w:rsid w:val="00676011"/>
    <w:rsid w:val="00676154"/>
    <w:rsid w:val="006762B3"/>
    <w:rsid w:val="0067699C"/>
    <w:rsid w:val="00676D43"/>
    <w:rsid w:val="00677189"/>
    <w:rsid w:val="0067729D"/>
    <w:rsid w:val="006775B1"/>
    <w:rsid w:val="00677622"/>
    <w:rsid w:val="00677977"/>
    <w:rsid w:val="00677B11"/>
    <w:rsid w:val="00677C4D"/>
    <w:rsid w:val="00677CDA"/>
    <w:rsid w:val="00677D97"/>
    <w:rsid w:val="00677DFF"/>
    <w:rsid w:val="00677EF5"/>
    <w:rsid w:val="00677FC5"/>
    <w:rsid w:val="0068012B"/>
    <w:rsid w:val="006806F9"/>
    <w:rsid w:val="00680B67"/>
    <w:rsid w:val="0068103A"/>
    <w:rsid w:val="00681106"/>
    <w:rsid w:val="006814C3"/>
    <w:rsid w:val="0068157F"/>
    <w:rsid w:val="0068177F"/>
    <w:rsid w:val="00681894"/>
    <w:rsid w:val="00681D62"/>
    <w:rsid w:val="00681D89"/>
    <w:rsid w:val="006825E5"/>
    <w:rsid w:val="006828B5"/>
    <w:rsid w:val="006829D8"/>
    <w:rsid w:val="00682B5F"/>
    <w:rsid w:val="00682B94"/>
    <w:rsid w:val="00682DD6"/>
    <w:rsid w:val="00682E1C"/>
    <w:rsid w:val="006831D1"/>
    <w:rsid w:val="006831DC"/>
    <w:rsid w:val="00683413"/>
    <w:rsid w:val="0068347F"/>
    <w:rsid w:val="0068353B"/>
    <w:rsid w:val="0068388A"/>
    <w:rsid w:val="00683B70"/>
    <w:rsid w:val="00683DFD"/>
    <w:rsid w:val="00683E0E"/>
    <w:rsid w:val="00683F0B"/>
    <w:rsid w:val="00683FE6"/>
    <w:rsid w:val="00684115"/>
    <w:rsid w:val="006843B8"/>
    <w:rsid w:val="006843D5"/>
    <w:rsid w:val="00684583"/>
    <w:rsid w:val="00684729"/>
    <w:rsid w:val="0068484B"/>
    <w:rsid w:val="00684883"/>
    <w:rsid w:val="00684902"/>
    <w:rsid w:val="00684C89"/>
    <w:rsid w:val="00684D6E"/>
    <w:rsid w:val="00684DA9"/>
    <w:rsid w:val="00684F45"/>
    <w:rsid w:val="00685167"/>
    <w:rsid w:val="00685236"/>
    <w:rsid w:val="00685305"/>
    <w:rsid w:val="00685AD6"/>
    <w:rsid w:val="00685B75"/>
    <w:rsid w:val="00685C83"/>
    <w:rsid w:val="00685D55"/>
    <w:rsid w:val="00686153"/>
    <w:rsid w:val="00686454"/>
    <w:rsid w:val="00686530"/>
    <w:rsid w:val="00686849"/>
    <w:rsid w:val="0068689B"/>
    <w:rsid w:val="0068692A"/>
    <w:rsid w:val="00686BE4"/>
    <w:rsid w:val="00686C30"/>
    <w:rsid w:val="00686C36"/>
    <w:rsid w:val="00686EE7"/>
    <w:rsid w:val="00687083"/>
    <w:rsid w:val="0068735B"/>
    <w:rsid w:val="00687C38"/>
    <w:rsid w:val="00687E39"/>
    <w:rsid w:val="00690200"/>
    <w:rsid w:val="00690416"/>
    <w:rsid w:val="006904A1"/>
    <w:rsid w:val="006905AF"/>
    <w:rsid w:val="00690700"/>
    <w:rsid w:val="006907CC"/>
    <w:rsid w:val="00690810"/>
    <w:rsid w:val="006909D8"/>
    <w:rsid w:val="00690B01"/>
    <w:rsid w:val="00690C8A"/>
    <w:rsid w:val="00690F47"/>
    <w:rsid w:val="00691273"/>
    <w:rsid w:val="0069157F"/>
    <w:rsid w:val="00692002"/>
    <w:rsid w:val="0069213A"/>
    <w:rsid w:val="006924A8"/>
    <w:rsid w:val="006924B6"/>
    <w:rsid w:val="00692561"/>
    <w:rsid w:val="00692761"/>
    <w:rsid w:val="00692CAA"/>
    <w:rsid w:val="006931F7"/>
    <w:rsid w:val="0069334E"/>
    <w:rsid w:val="00693475"/>
    <w:rsid w:val="006935FB"/>
    <w:rsid w:val="00693C53"/>
    <w:rsid w:val="00693D54"/>
    <w:rsid w:val="0069400E"/>
    <w:rsid w:val="00694147"/>
    <w:rsid w:val="006941BD"/>
    <w:rsid w:val="0069439F"/>
    <w:rsid w:val="00694827"/>
    <w:rsid w:val="00694B6D"/>
    <w:rsid w:val="00694BC2"/>
    <w:rsid w:val="006951AD"/>
    <w:rsid w:val="006951DA"/>
    <w:rsid w:val="006956E2"/>
    <w:rsid w:val="00695A70"/>
    <w:rsid w:val="00695B4E"/>
    <w:rsid w:val="00696325"/>
    <w:rsid w:val="00696357"/>
    <w:rsid w:val="006963CC"/>
    <w:rsid w:val="006964BF"/>
    <w:rsid w:val="006966E4"/>
    <w:rsid w:val="00696A23"/>
    <w:rsid w:val="00696AC4"/>
    <w:rsid w:val="00696D56"/>
    <w:rsid w:val="00696EF7"/>
    <w:rsid w:val="0069738E"/>
    <w:rsid w:val="00697568"/>
    <w:rsid w:val="00697AF3"/>
    <w:rsid w:val="00697E5A"/>
    <w:rsid w:val="006A0132"/>
    <w:rsid w:val="006A04D9"/>
    <w:rsid w:val="006A0645"/>
    <w:rsid w:val="006A069F"/>
    <w:rsid w:val="006A06D9"/>
    <w:rsid w:val="006A0742"/>
    <w:rsid w:val="006A0778"/>
    <w:rsid w:val="006A0E01"/>
    <w:rsid w:val="006A0E5A"/>
    <w:rsid w:val="006A10C0"/>
    <w:rsid w:val="006A12E3"/>
    <w:rsid w:val="006A192C"/>
    <w:rsid w:val="006A1F25"/>
    <w:rsid w:val="006A1FA2"/>
    <w:rsid w:val="006A20E2"/>
    <w:rsid w:val="006A27D5"/>
    <w:rsid w:val="006A286D"/>
    <w:rsid w:val="006A2910"/>
    <w:rsid w:val="006A2AC1"/>
    <w:rsid w:val="006A2BB0"/>
    <w:rsid w:val="006A2EEF"/>
    <w:rsid w:val="006A3254"/>
    <w:rsid w:val="006A3277"/>
    <w:rsid w:val="006A33E9"/>
    <w:rsid w:val="006A3506"/>
    <w:rsid w:val="006A35CB"/>
    <w:rsid w:val="006A3F1B"/>
    <w:rsid w:val="006A41D7"/>
    <w:rsid w:val="006A43D7"/>
    <w:rsid w:val="006A44F5"/>
    <w:rsid w:val="006A4644"/>
    <w:rsid w:val="006A4BDC"/>
    <w:rsid w:val="006A4EEC"/>
    <w:rsid w:val="006A4F50"/>
    <w:rsid w:val="006A574F"/>
    <w:rsid w:val="006A5812"/>
    <w:rsid w:val="006A58D4"/>
    <w:rsid w:val="006A5D64"/>
    <w:rsid w:val="006A6117"/>
    <w:rsid w:val="006A6185"/>
    <w:rsid w:val="006A6284"/>
    <w:rsid w:val="006A6555"/>
    <w:rsid w:val="006A68AF"/>
    <w:rsid w:val="006A6914"/>
    <w:rsid w:val="006A6A61"/>
    <w:rsid w:val="006A6AA4"/>
    <w:rsid w:val="006A6BF5"/>
    <w:rsid w:val="006A6DC2"/>
    <w:rsid w:val="006A6E10"/>
    <w:rsid w:val="006A6EC4"/>
    <w:rsid w:val="006A6FED"/>
    <w:rsid w:val="006A74B7"/>
    <w:rsid w:val="006A75E9"/>
    <w:rsid w:val="006A7B48"/>
    <w:rsid w:val="006A7EFB"/>
    <w:rsid w:val="006B00B0"/>
    <w:rsid w:val="006B00B7"/>
    <w:rsid w:val="006B0235"/>
    <w:rsid w:val="006B02DD"/>
    <w:rsid w:val="006B057F"/>
    <w:rsid w:val="006B068D"/>
    <w:rsid w:val="006B0759"/>
    <w:rsid w:val="006B0C85"/>
    <w:rsid w:val="006B0D8B"/>
    <w:rsid w:val="006B0F86"/>
    <w:rsid w:val="006B0FD0"/>
    <w:rsid w:val="006B181B"/>
    <w:rsid w:val="006B18EB"/>
    <w:rsid w:val="006B1F3E"/>
    <w:rsid w:val="006B1F4D"/>
    <w:rsid w:val="006B248C"/>
    <w:rsid w:val="006B278F"/>
    <w:rsid w:val="006B2872"/>
    <w:rsid w:val="006B28F3"/>
    <w:rsid w:val="006B2925"/>
    <w:rsid w:val="006B296C"/>
    <w:rsid w:val="006B3321"/>
    <w:rsid w:val="006B36B8"/>
    <w:rsid w:val="006B36EE"/>
    <w:rsid w:val="006B3A4B"/>
    <w:rsid w:val="006B3D8F"/>
    <w:rsid w:val="006B4094"/>
    <w:rsid w:val="006B4F83"/>
    <w:rsid w:val="006B509F"/>
    <w:rsid w:val="006B547D"/>
    <w:rsid w:val="006B567F"/>
    <w:rsid w:val="006B5947"/>
    <w:rsid w:val="006B5C63"/>
    <w:rsid w:val="006B5E97"/>
    <w:rsid w:val="006B61B6"/>
    <w:rsid w:val="006B63C5"/>
    <w:rsid w:val="006B65AC"/>
    <w:rsid w:val="006B68F8"/>
    <w:rsid w:val="006B6A0C"/>
    <w:rsid w:val="006B6A13"/>
    <w:rsid w:val="006B6ED6"/>
    <w:rsid w:val="006B6F4A"/>
    <w:rsid w:val="006B77A5"/>
    <w:rsid w:val="006B7985"/>
    <w:rsid w:val="006B7A5D"/>
    <w:rsid w:val="006B7FE3"/>
    <w:rsid w:val="006C0092"/>
    <w:rsid w:val="006C0474"/>
    <w:rsid w:val="006C06F1"/>
    <w:rsid w:val="006C09CD"/>
    <w:rsid w:val="006C138D"/>
    <w:rsid w:val="006C16F1"/>
    <w:rsid w:val="006C19AC"/>
    <w:rsid w:val="006C1E04"/>
    <w:rsid w:val="006C1F01"/>
    <w:rsid w:val="006C2177"/>
    <w:rsid w:val="006C2326"/>
    <w:rsid w:val="006C2610"/>
    <w:rsid w:val="006C2BC9"/>
    <w:rsid w:val="006C2BE6"/>
    <w:rsid w:val="006C2CD5"/>
    <w:rsid w:val="006C2D3D"/>
    <w:rsid w:val="006C2DAF"/>
    <w:rsid w:val="006C2DC8"/>
    <w:rsid w:val="006C2E09"/>
    <w:rsid w:val="006C2EF3"/>
    <w:rsid w:val="006C2F24"/>
    <w:rsid w:val="006C319B"/>
    <w:rsid w:val="006C323D"/>
    <w:rsid w:val="006C326D"/>
    <w:rsid w:val="006C330B"/>
    <w:rsid w:val="006C357D"/>
    <w:rsid w:val="006C3706"/>
    <w:rsid w:val="006C38AF"/>
    <w:rsid w:val="006C399E"/>
    <w:rsid w:val="006C3CA5"/>
    <w:rsid w:val="006C3D6F"/>
    <w:rsid w:val="006C3FF5"/>
    <w:rsid w:val="006C4181"/>
    <w:rsid w:val="006C4543"/>
    <w:rsid w:val="006C4741"/>
    <w:rsid w:val="006C48C6"/>
    <w:rsid w:val="006C4D73"/>
    <w:rsid w:val="006C50A4"/>
    <w:rsid w:val="006C5260"/>
    <w:rsid w:val="006C5318"/>
    <w:rsid w:val="006C53FE"/>
    <w:rsid w:val="006C57C6"/>
    <w:rsid w:val="006C5C51"/>
    <w:rsid w:val="006C5E69"/>
    <w:rsid w:val="006C62DC"/>
    <w:rsid w:val="006C6584"/>
    <w:rsid w:val="006C6CC2"/>
    <w:rsid w:val="006C6E7D"/>
    <w:rsid w:val="006C6ED0"/>
    <w:rsid w:val="006C6FA4"/>
    <w:rsid w:val="006C70AD"/>
    <w:rsid w:val="006C73C0"/>
    <w:rsid w:val="006C75A5"/>
    <w:rsid w:val="006C76CC"/>
    <w:rsid w:val="006C7709"/>
    <w:rsid w:val="006C773C"/>
    <w:rsid w:val="006C777C"/>
    <w:rsid w:val="006C788B"/>
    <w:rsid w:val="006C7FC8"/>
    <w:rsid w:val="006C7FDC"/>
    <w:rsid w:val="006D02BD"/>
    <w:rsid w:val="006D03D1"/>
    <w:rsid w:val="006D0676"/>
    <w:rsid w:val="006D0AEF"/>
    <w:rsid w:val="006D0AFF"/>
    <w:rsid w:val="006D0BAF"/>
    <w:rsid w:val="006D0C8E"/>
    <w:rsid w:val="006D0F19"/>
    <w:rsid w:val="006D111E"/>
    <w:rsid w:val="006D1276"/>
    <w:rsid w:val="006D1426"/>
    <w:rsid w:val="006D16FC"/>
    <w:rsid w:val="006D16FE"/>
    <w:rsid w:val="006D1953"/>
    <w:rsid w:val="006D1A0F"/>
    <w:rsid w:val="006D1A84"/>
    <w:rsid w:val="006D1D66"/>
    <w:rsid w:val="006D203D"/>
    <w:rsid w:val="006D20FE"/>
    <w:rsid w:val="006D274D"/>
    <w:rsid w:val="006D2B4D"/>
    <w:rsid w:val="006D2DFA"/>
    <w:rsid w:val="006D2FD6"/>
    <w:rsid w:val="006D2FDF"/>
    <w:rsid w:val="006D34FE"/>
    <w:rsid w:val="006D3925"/>
    <w:rsid w:val="006D3E91"/>
    <w:rsid w:val="006D4039"/>
    <w:rsid w:val="006D48CF"/>
    <w:rsid w:val="006D4A81"/>
    <w:rsid w:val="006D4C41"/>
    <w:rsid w:val="006D4E7E"/>
    <w:rsid w:val="006D4E97"/>
    <w:rsid w:val="006D4F85"/>
    <w:rsid w:val="006D5022"/>
    <w:rsid w:val="006D5567"/>
    <w:rsid w:val="006D5715"/>
    <w:rsid w:val="006D5886"/>
    <w:rsid w:val="006D5A82"/>
    <w:rsid w:val="006D6017"/>
    <w:rsid w:val="006D6478"/>
    <w:rsid w:val="006D64C8"/>
    <w:rsid w:val="006D66A1"/>
    <w:rsid w:val="006D67A0"/>
    <w:rsid w:val="006D6838"/>
    <w:rsid w:val="006D6C08"/>
    <w:rsid w:val="006D6CB0"/>
    <w:rsid w:val="006D6F1B"/>
    <w:rsid w:val="006D714A"/>
    <w:rsid w:val="006D76D2"/>
    <w:rsid w:val="006D78BB"/>
    <w:rsid w:val="006D7A04"/>
    <w:rsid w:val="006D7BEF"/>
    <w:rsid w:val="006E0513"/>
    <w:rsid w:val="006E0537"/>
    <w:rsid w:val="006E0606"/>
    <w:rsid w:val="006E060B"/>
    <w:rsid w:val="006E068E"/>
    <w:rsid w:val="006E068F"/>
    <w:rsid w:val="006E07EA"/>
    <w:rsid w:val="006E0D46"/>
    <w:rsid w:val="006E0F38"/>
    <w:rsid w:val="006E1388"/>
    <w:rsid w:val="006E1660"/>
    <w:rsid w:val="006E178A"/>
    <w:rsid w:val="006E1922"/>
    <w:rsid w:val="006E1C26"/>
    <w:rsid w:val="006E1D74"/>
    <w:rsid w:val="006E2389"/>
    <w:rsid w:val="006E29FF"/>
    <w:rsid w:val="006E2A82"/>
    <w:rsid w:val="006E2F45"/>
    <w:rsid w:val="006E3024"/>
    <w:rsid w:val="006E3029"/>
    <w:rsid w:val="006E3251"/>
    <w:rsid w:val="006E32F9"/>
    <w:rsid w:val="006E33ED"/>
    <w:rsid w:val="006E35DA"/>
    <w:rsid w:val="006E386C"/>
    <w:rsid w:val="006E3F0F"/>
    <w:rsid w:val="006E40E0"/>
    <w:rsid w:val="006E495F"/>
    <w:rsid w:val="006E508E"/>
    <w:rsid w:val="006E541D"/>
    <w:rsid w:val="006E5570"/>
    <w:rsid w:val="006E55DA"/>
    <w:rsid w:val="006E576B"/>
    <w:rsid w:val="006E59AC"/>
    <w:rsid w:val="006E5B18"/>
    <w:rsid w:val="006E5B48"/>
    <w:rsid w:val="006E6081"/>
    <w:rsid w:val="006E63B7"/>
    <w:rsid w:val="006E6436"/>
    <w:rsid w:val="006E6A15"/>
    <w:rsid w:val="006E6A75"/>
    <w:rsid w:val="006E6DB5"/>
    <w:rsid w:val="006E736E"/>
    <w:rsid w:val="006E7696"/>
    <w:rsid w:val="006E7B9D"/>
    <w:rsid w:val="006E7DB8"/>
    <w:rsid w:val="006F0006"/>
    <w:rsid w:val="006F0116"/>
    <w:rsid w:val="006F012A"/>
    <w:rsid w:val="006F0395"/>
    <w:rsid w:val="006F03C3"/>
    <w:rsid w:val="006F06F3"/>
    <w:rsid w:val="006F074B"/>
    <w:rsid w:val="006F0858"/>
    <w:rsid w:val="006F0CCF"/>
    <w:rsid w:val="006F0E36"/>
    <w:rsid w:val="006F1395"/>
    <w:rsid w:val="006F142A"/>
    <w:rsid w:val="006F17AA"/>
    <w:rsid w:val="006F17BA"/>
    <w:rsid w:val="006F1CC4"/>
    <w:rsid w:val="006F1D9E"/>
    <w:rsid w:val="006F1F55"/>
    <w:rsid w:val="006F22B4"/>
    <w:rsid w:val="006F23C2"/>
    <w:rsid w:val="006F2421"/>
    <w:rsid w:val="006F2520"/>
    <w:rsid w:val="006F2636"/>
    <w:rsid w:val="006F277D"/>
    <w:rsid w:val="006F29B6"/>
    <w:rsid w:val="006F2BFB"/>
    <w:rsid w:val="006F2C2B"/>
    <w:rsid w:val="006F3211"/>
    <w:rsid w:val="006F34AA"/>
    <w:rsid w:val="006F39CF"/>
    <w:rsid w:val="006F3B9C"/>
    <w:rsid w:val="006F41D2"/>
    <w:rsid w:val="006F45AB"/>
    <w:rsid w:val="006F4A6D"/>
    <w:rsid w:val="006F4AB6"/>
    <w:rsid w:val="006F4AEC"/>
    <w:rsid w:val="006F4B1A"/>
    <w:rsid w:val="006F4C2D"/>
    <w:rsid w:val="006F4C57"/>
    <w:rsid w:val="006F4D85"/>
    <w:rsid w:val="006F4ED1"/>
    <w:rsid w:val="006F5010"/>
    <w:rsid w:val="006F5131"/>
    <w:rsid w:val="006F5153"/>
    <w:rsid w:val="006F51D4"/>
    <w:rsid w:val="006F5314"/>
    <w:rsid w:val="006F5577"/>
    <w:rsid w:val="006F5984"/>
    <w:rsid w:val="006F59BC"/>
    <w:rsid w:val="006F5A80"/>
    <w:rsid w:val="006F6118"/>
    <w:rsid w:val="006F6227"/>
    <w:rsid w:val="006F634C"/>
    <w:rsid w:val="006F6517"/>
    <w:rsid w:val="006F6A03"/>
    <w:rsid w:val="006F6AD6"/>
    <w:rsid w:val="006F71B7"/>
    <w:rsid w:val="006F73B8"/>
    <w:rsid w:val="006F767F"/>
    <w:rsid w:val="006F76FD"/>
    <w:rsid w:val="006F77F8"/>
    <w:rsid w:val="006F7A2B"/>
    <w:rsid w:val="006F7A38"/>
    <w:rsid w:val="006F7CEE"/>
    <w:rsid w:val="006F7E34"/>
    <w:rsid w:val="00700031"/>
    <w:rsid w:val="007003BF"/>
    <w:rsid w:val="00700A34"/>
    <w:rsid w:val="00700D55"/>
    <w:rsid w:val="00700E9B"/>
    <w:rsid w:val="0070102C"/>
    <w:rsid w:val="0070124A"/>
    <w:rsid w:val="00701310"/>
    <w:rsid w:val="007014A7"/>
    <w:rsid w:val="007016A1"/>
    <w:rsid w:val="00702132"/>
    <w:rsid w:val="0070264A"/>
    <w:rsid w:val="0070264E"/>
    <w:rsid w:val="007027AF"/>
    <w:rsid w:val="007027D3"/>
    <w:rsid w:val="007028F3"/>
    <w:rsid w:val="00702970"/>
    <w:rsid w:val="007029CF"/>
    <w:rsid w:val="00702AF9"/>
    <w:rsid w:val="00702D3B"/>
    <w:rsid w:val="00703551"/>
    <w:rsid w:val="007035D4"/>
    <w:rsid w:val="00703600"/>
    <w:rsid w:val="007038F3"/>
    <w:rsid w:val="00703CCF"/>
    <w:rsid w:val="00704240"/>
    <w:rsid w:val="007042B8"/>
    <w:rsid w:val="00704F76"/>
    <w:rsid w:val="0070514E"/>
    <w:rsid w:val="0070524C"/>
    <w:rsid w:val="00705525"/>
    <w:rsid w:val="007055C0"/>
    <w:rsid w:val="0070560D"/>
    <w:rsid w:val="00705668"/>
    <w:rsid w:val="0070573C"/>
    <w:rsid w:val="00705798"/>
    <w:rsid w:val="00705BEA"/>
    <w:rsid w:val="00705C80"/>
    <w:rsid w:val="00705D78"/>
    <w:rsid w:val="00705FE5"/>
    <w:rsid w:val="0070610A"/>
    <w:rsid w:val="00706113"/>
    <w:rsid w:val="00706365"/>
    <w:rsid w:val="0070653B"/>
    <w:rsid w:val="007065DF"/>
    <w:rsid w:val="007065EA"/>
    <w:rsid w:val="007066BB"/>
    <w:rsid w:val="0070684C"/>
    <w:rsid w:val="0070694C"/>
    <w:rsid w:val="00706E95"/>
    <w:rsid w:val="007071B9"/>
    <w:rsid w:val="0070754B"/>
    <w:rsid w:val="007075A1"/>
    <w:rsid w:val="007075DA"/>
    <w:rsid w:val="00707645"/>
    <w:rsid w:val="00707A95"/>
    <w:rsid w:val="00707F48"/>
    <w:rsid w:val="00710191"/>
    <w:rsid w:val="00710220"/>
    <w:rsid w:val="0071037A"/>
    <w:rsid w:val="007103A1"/>
    <w:rsid w:val="00710670"/>
    <w:rsid w:val="0071085D"/>
    <w:rsid w:val="00710A1A"/>
    <w:rsid w:val="00710C10"/>
    <w:rsid w:val="00710D10"/>
    <w:rsid w:val="00710D24"/>
    <w:rsid w:val="00710F6F"/>
    <w:rsid w:val="007119E6"/>
    <w:rsid w:val="00711ACF"/>
    <w:rsid w:val="00711F83"/>
    <w:rsid w:val="007122F1"/>
    <w:rsid w:val="007126FA"/>
    <w:rsid w:val="007128F2"/>
    <w:rsid w:val="00712B27"/>
    <w:rsid w:val="00712B9C"/>
    <w:rsid w:val="00712C8B"/>
    <w:rsid w:val="00712D3D"/>
    <w:rsid w:val="00713180"/>
    <w:rsid w:val="00713216"/>
    <w:rsid w:val="007133D9"/>
    <w:rsid w:val="00713662"/>
    <w:rsid w:val="007136DE"/>
    <w:rsid w:val="0071388E"/>
    <w:rsid w:val="007138A0"/>
    <w:rsid w:val="007138D1"/>
    <w:rsid w:val="00713B22"/>
    <w:rsid w:val="00713C34"/>
    <w:rsid w:val="007140AA"/>
    <w:rsid w:val="00714173"/>
    <w:rsid w:val="007147CE"/>
    <w:rsid w:val="007149DA"/>
    <w:rsid w:val="00714C42"/>
    <w:rsid w:val="007153BB"/>
    <w:rsid w:val="007153CE"/>
    <w:rsid w:val="00715511"/>
    <w:rsid w:val="007155BB"/>
    <w:rsid w:val="0071567A"/>
    <w:rsid w:val="00715808"/>
    <w:rsid w:val="00715985"/>
    <w:rsid w:val="00715F19"/>
    <w:rsid w:val="00716252"/>
    <w:rsid w:val="007162B9"/>
    <w:rsid w:val="007165BA"/>
    <w:rsid w:val="007169D6"/>
    <w:rsid w:val="00716AFE"/>
    <w:rsid w:val="00716BEA"/>
    <w:rsid w:val="00716FFB"/>
    <w:rsid w:val="0071740D"/>
    <w:rsid w:val="0071752F"/>
    <w:rsid w:val="0071772A"/>
    <w:rsid w:val="00717791"/>
    <w:rsid w:val="0071779A"/>
    <w:rsid w:val="007177C4"/>
    <w:rsid w:val="007178A9"/>
    <w:rsid w:val="007179CD"/>
    <w:rsid w:val="00717A30"/>
    <w:rsid w:val="00717A96"/>
    <w:rsid w:val="00717ABB"/>
    <w:rsid w:val="00717B3F"/>
    <w:rsid w:val="00717C12"/>
    <w:rsid w:val="00717D96"/>
    <w:rsid w:val="00717DED"/>
    <w:rsid w:val="00717EA9"/>
    <w:rsid w:val="00717F78"/>
    <w:rsid w:val="007203F0"/>
    <w:rsid w:val="007204CA"/>
    <w:rsid w:val="0072061F"/>
    <w:rsid w:val="00720A17"/>
    <w:rsid w:val="00720C73"/>
    <w:rsid w:val="00720C9B"/>
    <w:rsid w:val="00720D62"/>
    <w:rsid w:val="00720F2E"/>
    <w:rsid w:val="0072118C"/>
    <w:rsid w:val="00721311"/>
    <w:rsid w:val="0072148C"/>
    <w:rsid w:val="007215FE"/>
    <w:rsid w:val="0072167D"/>
    <w:rsid w:val="007219C7"/>
    <w:rsid w:val="00721AB3"/>
    <w:rsid w:val="00721B5D"/>
    <w:rsid w:val="00721BC8"/>
    <w:rsid w:val="00721EAF"/>
    <w:rsid w:val="00721F8F"/>
    <w:rsid w:val="0072213E"/>
    <w:rsid w:val="007221D8"/>
    <w:rsid w:val="007222D0"/>
    <w:rsid w:val="00722575"/>
    <w:rsid w:val="007225FB"/>
    <w:rsid w:val="00722A31"/>
    <w:rsid w:val="00722AB9"/>
    <w:rsid w:val="00722E15"/>
    <w:rsid w:val="00723033"/>
    <w:rsid w:val="00723153"/>
    <w:rsid w:val="00723963"/>
    <w:rsid w:val="00723A02"/>
    <w:rsid w:val="00723BEB"/>
    <w:rsid w:val="00723E15"/>
    <w:rsid w:val="00723F7E"/>
    <w:rsid w:val="0072426C"/>
    <w:rsid w:val="0072433A"/>
    <w:rsid w:val="0072434E"/>
    <w:rsid w:val="0072447A"/>
    <w:rsid w:val="0072488B"/>
    <w:rsid w:val="0072493B"/>
    <w:rsid w:val="00724BA5"/>
    <w:rsid w:val="00724BF9"/>
    <w:rsid w:val="00725099"/>
    <w:rsid w:val="00725140"/>
    <w:rsid w:val="0072523E"/>
    <w:rsid w:val="007253C3"/>
    <w:rsid w:val="0072589D"/>
    <w:rsid w:val="00725A76"/>
    <w:rsid w:val="00725F0B"/>
    <w:rsid w:val="00726129"/>
    <w:rsid w:val="0072616B"/>
    <w:rsid w:val="00726283"/>
    <w:rsid w:val="0072638E"/>
    <w:rsid w:val="00726567"/>
    <w:rsid w:val="00726948"/>
    <w:rsid w:val="007269E6"/>
    <w:rsid w:val="00726BAF"/>
    <w:rsid w:val="00726DDB"/>
    <w:rsid w:val="007271CE"/>
    <w:rsid w:val="00727450"/>
    <w:rsid w:val="00727863"/>
    <w:rsid w:val="007278DF"/>
    <w:rsid w:val="007279A3"/>
    <w:rsid w:val="00727E46"/>
    <w:rsid w:val="00730059"/>
    <w:rsid w:val="0073018C"/>
    <w:rsid w:val="007301DA"/>
    <w:rsid w:val="007304E3"/>
    <w:rsid w:val="007306E8"/>
    <w:rsid w:val="00730904"/>
    <w:rsid w:val="00730A42"/>
    <w:rsid w:val="00730F47"/>
    <w:rsid w:val="00730F71"/>
    <w:rsid w:val="00731383"/>
    <w:rsid w:val="007318D9"/>
    <w:rsid w:val="00731915"/>
    <w:rsid w:val="007319BC"/>
    <w:rsid w:val="00731BFD"/>
    <w:rsid w:val="00731CF9"/>
    <w:rsid w:val="00731E8B"/>
    <w:rsid w:val="00731F2B"/>
    <w:rsid w:val="00731F92"/>
    <w:rsid w:val="007324AD"/>
    <w:rsid w:val="007328BC"/>
    <w:rsid w:val="00732954"/>
    <w:rsid w:val="00732A9E"/>
    <w:rsid w:val="00732AAC"/>
    <w:rsid w:val="00732E1A"/>
    <w:rsid w:val="00732EF0"/>
    <w:rsid w:val="00733186"/>
    <w:rsid w:val="00733222"/>
    <w:rsid w:val="00733290"/>
    <w:rsid w:val="00733342"/>
    <w:rsid w:val="007333FC"/>
    <w:rsid w:val="007337F4"/>
    <w:rsid w:val="00733B31"/>
    <w:rsid w:val="0073404F"/>
    <w:rsid w:val="007341A7"/>
    <w:rsid w:val="00735093"/>
    <w:rsid w:val="007350BD"/>
    <w:rsid w:val="007352C6"/>
    <w:rsid w:val="00735B9B"/>
    <w:rsid w:val="00735D3B"/>
    <w:rsid w:val="00735E20"/>
    <w:rsid w:val="00735F68"/>
    <w:rsid w:val="00736028"/>
    <w:rsid w:val="00736098"/>
    <w:rsid w:val="0073626B"/>
    <w:rsid w:val="00736648"/>
    <w:rsid w:val="0073694F"/>
    <w:rsid w:val="007371A3"/>
    <w:rsid w:val="007373E7"/>
    <w:rsid w:val="00737822"/>
    <w:rsid w:val="0073787E"/>
    <w:rsid w:val="00737A0B"/>
    <w:rsid w:val="00737D18"/>
    <w:rsid w:val="00737E96"/>
    <w:rsid w:val="00737F69"/>
    <w:rsid w:val="0074008C"/>
    <w:rsid w:val="007400A3"/>
    <w:rsid w:val="00740302"/>
    <w:rsid w:val="00740408"/>
    <w:rsid w:val="007404D3"/>
    <w:rsid w:val="007405EA"/>
    <w:rsid w:val="0074085C"/>
    <w:rsid w:val="0074090D"/>
    <w:rsid w:val="00740E70"/>
    <w:rsid w:val="0074200D"/>
    <w:rsid w:val="00742016"/>
    <w:rsid w:val="0074203E"/>
    <w:rsid w:val="007423C4"/>
    <w:rsid w:val="00742423"/>
    <w:rsid w:val="00742644"/>
    <w:rsid w:val="00742665"/>
    <w:rsid w:val="00742ADF"/>
    <w:rsid w:val="00742DD5"/>
    <w:rsid w:val="007430A8"/>
    <w:rsid w:val="00743601"/>
    <w:rsid w:val="007437FF"/>
    <w:rsid w:val="00743A16"/>
    <w:rsid w:val="00743A6B"/>
    <w:rsid w:val="00743A8A"/>
    <w:rsid w:val="00743D0C"/>
    <w:rsid w:val="007440AE"/>
    <w:rsid w:val="00744180"/>
    <w:rsid w:val="007442FD"/>
    <w:rsid w:val="007445EC"/>
    <w:rsid w:val="00744661"/>
    <w:rsid w:val="00744758"/>
    <w:rsid w:val="00744845"/>
    <w:rsid w:val="007448E9"/>
    <w:rsid w:val="00744B3F"/>
    <w:rsid w:val="00744D35"/>
    <w:rsid w:val="00744D5F"/>
    <w:rsid w:val="00744EC2"/>
    <w:rsid w:val="00744F5C"/>
    <w:rsid w:val="00745070"/>
    <w:rsid w:val="0074536D"/>
    <w:rsid w:val="007453BD"/>
    <w:rsid w:val="007458AA"/>
    <w:rsid w:val="007458E9"/>
    <w:rsid w:val="00745901"/>
    <w:rsid w:val="00745937"/>
    <w:rsid w:val="00745D33"/>
    <w:rsid w:val="0074607A"/>
    <w:rsid w:val="0074613C"/>
    <w:rsid w:val="007461BF"/>
    <w:rsid w:val="0074629C"/>
    <w:rsid w:val="007464D1"/>
    <w:rsid w:val="00746518"/>
    <w:rsid w:val="00746613"/>
    <w:rsid w:val="007466E4"/>
    <w:rsid w:val="0074697F"/>
    <w:rsid w:val="00746BEF"/>
    <w:rsid w:val="007472DE"/>
    <w:rsid w:val="00747498"/>
    <w:rsid w:val="007477AD"/>
    <w:rsid w:val="00747929"/>
    <w:rsid w:val="00747AC6"/>
    <w:rsid w:val="00747C48"/>
    <w:rsid w:val="00747CA9"/>
    <w:rsid w:val="00750131"/>
    <w:rsid w:val="00750273"/>
    <w:rsid w:val="00750361"/>
    <w:rsid w:val="00750A62"/>
    <w:rsid w:val="00750CBF"/>
    <w:rsid w:val="00750DA5"/>
    <w:rsid w:val="007517C1"/>
    <w:rsid w:val="00751BAC"/>
    <w:rsid w:val="00751E58"/>
    <w:rsid w:val="007521BC"/>
    <w:rsid w:val="007527AE"/>
    <w:rsid w:val="007527CB"/>
    <w:rsid w:val="00752CF8"/>
    <w:rsid w:val="00752D9D"/>
    <w:rsid w:val="00752DA8"/>
    <w:rsid w:val="00752F3D"/>
    <w:rsid w:val="0075393C"/>
    <w:rsid w:val="007539FC"/>
    <w:rsid w:val="00753C3E"/>
    <w:rsid w:val="007545BA"/>
    <w:rsid w:val="007548F2"/>
    <w:rsid w:val="00754992"/>
    <w:rsid w:val="007549EA"/>
    <w:rsid w:val="00754CDB"/>
    <w:rsid w:val="00754E55"/>
    <w:rsid w:val="00754F28"/>
    <w:rsid w:val="007550FE"/>
    <w:rsid w:val="007552AE"/>
    <w:rsid w:val="007554D0"/>
    <w:rsid w:val="00755508"/>
    <w:rsid w:val="00755588"/>
    <w:rsid w:val="007555A4"/>
    <w:rsid w:val="007555F8"/>
    <w:rsid w:val="00755B71"/>
    <w:rsid w:val="00755EC5"/>
    <w:rsid w:val="00755F02"/>
    <w:rsid w:val="00755FD0"/>
    <w:rsid w:val="007561B6"/>
    <w:rsid w:val="00756374"/>
    <w:rsid w:val="007563BA"/>
    <w:rsid w:val="007563D2"/>
    <w:rsid w:val="007564C1"/>
    <w:rsid w:val="00756592"/>
    <w:rsid w:val="0075667C"/>
    <w:rsid w:val="00756685"/>
    <w:rsid w:val="00756946"/>
    <w:rsid w:val="00756D53"/>
    <w:rsid w:val="00756E6E"/>
    <w:rsid w:val="00756F35"/>
    <w:rsid w:val="007570E3"/>
    <w:rsid w:val="00757180"/>
    <w:rsid w:val="007571BE"/>
    <w:rsid w:val="00757C6E"/>
    <w:rsid w:val="00760215"/>
    <w:rsid w:val="0076025F"/>
    <w:rsid w:val="00760509"/>
    <w:rsid w:val="00760578"/>
    <w:rsid w:val="0076057C"/>
    <w:rsid w:val="007606BE"/>
    <w:rsid w:val="00760799"/>
    <w:rsid w:val="00760DA7"/>
    <w:rsid w:val="00760F51"/>
    <w:rsid w:val="00761070"/>
    <w:rsid w:val="007610AD"/>
    <w:rsid w:val="00761141"/>
    <w:rsid w:val="00762229"/>
    <w:rsid w:val="007625D8"/>
    <w:rsid w:val="00762758"/>
    <w:rsid w:val="0076284A"/>
    <w:rsid w:val="0076298C"/>
    <w:rsid w:val="00762A19"/>
    <w:rsid w:val="00762AA0"/>
    <w:rsid w:val="00762CD0"/>
    <w:rsid w:val="00762D1B"/>
    <w:rsid w:val="00762D76"/>
    <w:rsid w:val="007630F8"/>
    <w:rsid w:val="007632DB"/>
    <w:rsid w:val="00763392"/>
    <w:rsid w:val="007633D1"/>
    <w:rsid w:val="00763853"/>
    <w:rsid w:val="007638D5"/>
    <w:rsid w:val="00763A17"/>
    <w:rsid w:val="00764183"/>
    <w:rsid w:val="0076463B"/>
    <w:rsid w:val="007646A0"/>
    <w:rsid w:val="007647D4"/>
    <w:rsid w:val="007647FB"/>
    <w:rsid w:val="00764EAC"/>
    <w:rsid w:val="00765039"/>
    <w:rsid w:val="0076511F"/>
    <w:rsid w:val="007651A6"/>
    <w:rsid w:val="0076529B"/>
    <w:rsid w:val="007652F0"/>
    <w:rsid w:val="007652F9"/>
    <w:rsid w:val="0076564B"/>
    <w:rsid w:val="007656EF"/>
    <w:rsid w:val="00765733"/>
    <w:rsid w:val="00765BBF"/>
    <w:rsid w:val="00765F07"/>
    <w:rsid w:val="007663BF"/>
    <w:rsid w:val="00766715"/>
    <w:rsid w:val="00766E0B"/>
    <w:rsid w:val="00766E3F"/>
    <w:rsid w:val="00766E73"/>
    <w:rsid w:val="007673E2"/>
    <w:rsid w:val="0076774B"/>
    <w:rsid w:val="00767914"/>
    <w:rsid w:val="00767A4C"/>
    <w:rsid w:val="00767EA6"/>
    <w:rsid w:val="00767EC3"/>
    <w:rsid w:val="00767FC3"/>
    <w:rsid w:val="00770368"/>
    <w:rsid w:val="00770459"/>
    <w:rsid w:val="00770512"/>
    <w:rsid w:val="007708A7"/>
    <w:rsid w:val="00770E6E"/>
    <w:rsid w:val="00771339"/>
    <w:rsid w:val="00771969"/>
    <w:rsid w:val="00771D9E"/>
    <w:rsid w:val="00771E7A"/>
    <w:rsid w:val="0077263D"/>
    <w:rsid w:val="00772895"/>
    <w:rsid w:val="00772F99"/>
    <w:rsid w:val="00773437"/>
    <w:rsid w:val="007735D0"/>
    <w:rsid w:val="007735DB"/>
    <w:rsid w:val="007736C7"/>
    <w:rsid w:val="00773729"/>
    <w:rsid w:val="00773CB7"/>
    <w:rsid w:val="00773F11"/>
    <w:rsid w:val="00773F70"/>
    <w:rsid w:val="00774168"/>
    <w:rsid w:val="007742EB"/>
    <w:rsid w:val="007745DE"/>
    <w:rsid w:val="00774924"/>
    <w:rsid w:val="00774950"/>
    <w:rsid w:val="00774CA2"/>
    <w:rsid w:val="00775026"/>
    <w:rsid w:val="00775556"/>
    <w:rsid w:val="00775773"/>
    <w:rsid w:val="0077578E"/>
    <w:rsid w:val="00775882"/>
    <w:rsid w:val="00775A48"/>
    <w:rsid w:val="00775D53"/>
    <w:rsid w:val="007760EF"/>
    <w:rsid w:val="007764FA"/>
    <w:rsid w:val="007766C6"/>
    <w:rsid w:val="00776946"/>
    <w:rsid w:val="00776AAB"/>
    <w:rsid w:val="00776EC8"/>
    <w:rsid w:val="00776EEB"/>
    <w:rsid w:val="00776FA9"/>
    <w:rsid w:val="00776FD0"/>
    <w:rsid w:val="00777045"/>
    <w:rsid w:val="0077767B"/>
    <w:rsid w:val="00777751"/>
    <w:rsid w:val="00777868"/>
    <w:rsid w:val="00777904"/>
    <w:rsid w:val="00777AF5"/>
    <w:rsid w:val="00777B4F"/>
    <w:rsid w:val="00777B8A"/>
    <w:rsid w:val="00777DBC"/>
    <w:rsid w:val="007800F3"/>
    <w:rsid w:val="007803EF"/>
    <w:rsid w:val="00780A6F"/>
    <w:rsid w:val="00780CF5"/>
    <w:rsid w:val="00780EAF"/>
    <w:rsid w:val="00781087"/>
    <w:rsid w:val="00781153"/>
    <w:rsid w:val="00781217"/>
    <w:rsid w:val="007817F1"/>
    <w:rsid w:val="00781985"/>
    <w:rsid w:val="007819D6"/>
    <w:rsid w:val="00781D4A"/>
    <w:rsid w:val="00781E82"/>
    <w:rsid w:val="00782248"/>
    <w:rsid w:val="00782316"/>
    <w:rsid w:val="00782410"/>
    <w:rsid w:val="00782C00"/>
    <w:rsid w:val="00783060"/>
    <w:rsid w:val="00783320"/>
    <w:rsid w:val="0078348B"/>
    <w:rsid w:val="0078410D"/>
    <w:rsid w:val="00784403"/>
    <w:rsid w:val="007849FE"/>
    <w:rsid w:val="00784AEA"/>
    <w:rsid w:val="00784C7C"/>
    <w:rsid w:val="00784DA3"/>
    <w:rsid w:val="00784FEB"/>
    <w:rsid w:val="007851D7"/>
    <w:rsid w:val="007851E9"/>
    <w:rsid w:val="0078555B"/>
    <w:rsid w:val="007856E6"/>
    <w:rsid w:val="00785E48"/>
    <w:rsid w:val="00786023"/>
    <w:rsid w:val="007867C9"/>
    <w:rsid w:val="00786837"/>
    <w:rsid w:val="00786A89"/>
    <w:rsid w:val="00786B0E"/>
    <w:rsid w:val="00786D72"/>
    <w:rsid w:val="00786DCC"/>
    <w:rsid w:val="00786DFE"/>
    <w:rsid w:val="00786FFE"/>
    <w:rsid w:val="00787336"/>
    <w:rsid w:val="0078753C"/>
    <w:rsid w:val="007878AC"/>
    <w:rsid w:val="007878E3"/>
    <w:rsid w:val="007879D9"/>
    <w:rsid w:val="00787D9F"/>
    <w:rsid w:val="007902C8"/>
    <w:rsid w:val="0079043B"/>
    <w:rsid w:val="00790BB3"/>
    <w:rsid w:val="00790D32"/>
    <w:rsid w:val="007915C8"/>
    <w:rsid w:val="0079186F"/>
    <w:rsid w:val="00791A70"/>
    <w:rsid w:val="00791B5A"/>
    <w:rsid w:val="007925AF"/>
    <w:rsid w:val="0079276D"/>
    <w:rsid w:val="0079277E"/>
    <w:rsid w:val="007928DB"/>
    <w:rsid w:val="00792CF5"/>
    <w:rsid w:val="00792D05"/>
    <w:rsid w:val="00792E23"/>
    <w:rsid w:val="00793059"/>
    <w:rsid w:val="00793106"/>
    <w:rsid w:val="00793141"/>
    <w:rsid w:val="00793432"/>
    <w:rsid w:val="00793D87"/>
    <w:rsid w:val="00793E46"/>
    <w:rsid w:val="00793E8A"/>
    <w:rsid w:val="00793EBE"/>
    <w:rsid w:val="00794007"/>
    <w:rsid w:val="0079445D"/>
    <w:rsid w:val="0079458F"/>
    <w:rsid w:val="0079490B"/>
    <w:rsid w:val="00794BB5"/>
    <w:rsid w:val="00795344"/>
    <w:rsid w:val="007953A2"/>
    <w:rsid w:val="007953C0"/>
    <w:rsid w:val="007954FC"/>
    <w:rsid w:val="00795551"/>
    <w:rsid w:val="007957CF"/>
    <w:rsid w:val="007959EE"/>
    <w:rsid w:val="00795AF2"/>
    <w:rsid w:val="00795DB1"/>
    <w:rsid w:val="00796164"/>
    <w:rsid w:val="0079657D"/>
    <w:rsid w:val="00796AC2"/>
    <w:rsid w:val="00796B4B"/>
    <w:rsid w:val="00796F38"/>
    <w:rsid w:val="0079714A"/>
    <w:rsid w:val="0079748E"/>
    <w:rsid w:val="00797667"/>
    <w:rsid w:val="00797A0A"/>
    <w:rsid w:val="00797B41"/>
    <w:rsid w:val="00797C18"/>
    <w:rsid w:val="00797E2A"/>
    <w:rsid w:val="00797FF7"/>
    <w:rsid w:val="007A05C2"/>
    <w:rsid w:val="007A05C4"/>
    <w:rsid w:val="007A0638"/>
    <w:rsid w:val="007A068B"/>
    <w:rsid w:val="007A0C8F"/>
    <w:rsid w:val="007A0D1E"/>
    <w:rsid w:val="007A0E78"/>
    <w:rsid w:val="007A0EA0"/>
    <w:rsid w:val="007A10D1"/>
    <w:rsid w:val="007A13C9"/>
    <w:rsid w:val="007A14CF"/>
    <w:rsid w:val="007A1586"/>
    <w:rsid w:val="007A19C9"/>
    <w:rsid w:val="007A1D80"/>
    <w:rsid w:val="007A1E20"/>
    <w:rsid w:val="007A1F52"/>
    <w:rsid w:val="007A2092"/>
    <w:rsid w:val="007A247A"/>
    <w:rsid w:val="007A29C5"/>
    <w:rsid w:val="007A2CCE"/>
    <w:rsid w:val="007A2D1A"/>
    <w:rsid w:val="007A2F02"/>
    <w:rsid w:val="007A312D"/>
    <w:rsid w:val="007A34C7"/>
    <w:rsid w:val="007A3748"/>
    <w:rsid w:val="007A3758"/>
    <w:rsid w:val="007A38E0"/>
    <w:rsid w:val="007A392B"/>
    <w:rsid w:val="007A3A2E"/>
    <w:rsid w:val="007A3A83"/>
    <w:rsid w:val="007A3D75"/>
    <w:rsid w:val="007A4204"/>
    <w:rsid w:val="007A440D"/>
    <w:rsid w:val="007A479F"/>
    <w:rsid w:val="007A4AA1"/>
    <w:rsid w:val="007A4BF1"/>
    <w:rsid w:val="007A5320"/>
    <w:rsid w:val="007A57B7"/>
    <w:rsid w:val="007A584E"/>
    <w:rsid w:val="007A5B1C"/>
    <w:rsid w:val="007A6091"/>
    <w:rsid w:val="007A61DE"/>
    <w:rsid w:val="007A63A5"/>
    <w:rsid w:val="007A6717"/>
    <w:rsid w:val="007A67D9"/>
    <w:rsid w:val="007A6A6B"/>
    <w:rsid w:val="007A71CE"/>
    <w:rsid w:val="007A73D9"/>
    <w:rsid w:val="007A78C3"/>
    <w:rsid w:val="007A797D"/>
    <w:rsid w:val="007A7B65"/>
    <w:rsid w:val="007A7D3C"/>
    <w:rsid w:val="007B0481"/>
    <w:rsid w:val="007B0652"/>
    <w:rsid w:val="007B0736"/>
    <w:rsid w:val="007B0B3C"/>
    <w:rsid w:val="007B10CC"/>
    <w:rsid w:val="007B1157"/>
    <w:rsid w:val="007B1192"/>
    <w:rsid w:val="007B1890"/>
    <w:rsid w:val="007B1898"/>
    <w:rsid w:val="007B1C1F"/>
    <w:rsid w:val="007B1D03"/>
    <w:rsid w:val="007B2AA2"/>
    <w:rsid w:val="007B32D3"/>
    <w:rsid w:val="007B392E"/>
    <w:rsid w:val="007B3D2D"/>
    <w:rsid w:val="007B3FBF"/>
    <w:rsid w:val="007B4185"/>
    <w:rsid w:val="007B43F9"/>
    <w:rsid w:val="007B45FD"/>
    <w:rsid w:val="007B46F0"/>
    <w:rsid w:val="007B4B5D"/>
    <w:rsid w:val="007B520C"/>
    <w:rsid w:val="007B5AA8"/>
    <w:rsid w:val="007B5C52"/>
    <w:rsid w:val="007B5CE4"/>
    <w:rsid w:val="007B605B"/>
    <w:rsid w:val="007B6086"/>
    <w:rsid w:val="007B6279"/>
    <w:rsid w:val="007B6548"/>
    <w:rsid w:val="007B6717"/>
    <w:rsid w:val="007B674B"/>
    <w:rsid w:val="007B6BB3"/>
    <w:rsid w:val="007B6D96"/>
    <w:rsid w:val="007B716C"/>
    <w:rsid w:val="007B747B"/>
    <w:rsid w:val="007B7A7E"/>
    <w:rsid w:val="007B7ADD"/>
    <w:rsid w:val="007B7F57"/>
    <w:rsid w:val="007C00F2"/>
    <w:rsid w:val="007C032C"/>
    <w:rsid w:val="007C03C3"/>
    <w:rsid w:val="007C04E7"/>
    <w:rsid w:val="007C04FC"/>
    <w:rsid w:val="007C0995"/>
    <w:rsid w:val="007C0B66"/>
    <w:rsid w:val="007C0DAA"/>
    <w:rsid w:val="007C0DD5"/>
    <w:rsid w:val="007C0E94"/>
    <w:rsid w:val="007C0F42"/>
    <w:rsid w:val="007C1018"/>
    <w:rsid w:val="007C1398"/>
    <w:rsid w:val="007C1594"/>
    <w:rsid w:val="007C1BA1"/>
    <w:rsid w:val="007C1E1E"/>
    <w:rsid w:val="007C2074"/>
    <w:rsid w:val="007C213A"/>
    <w:rsid w:val="007C226F"/>
    <w:rsid w:val="007C2A2C"/>
    <w:rsid w:val="007C2A73"/>
    <w:rsid w:val="007C2CAA"/>
    <w:rsid w:val="007C2DB7"/>
    <w:rsid w:val="007C2DBA"/>
    <w:rsid w:val="007C2DBE"/>
    <w:rsid w:val="007C30E0"/>
    <w:rsid w:val="007C322E"/>
    <w:rsid w:val="007C32C3"/>
    <w:rsid w:val="007C35BC"/>
    <w:rsid w:val="007C3E24"/>
    <w:rsid w:val="007C410E"/>
    <w:rsid w:val="007C41AE"/>
    <w:rsid w:val="007C41EA"/>
    <w:rsid w:val="007C4250"/>
    <w:rsid w:val="007C42F5"/>
    <w:rsid w:val="007C449D"/>
    <w:rsid w:val="007C49E4"/>
    <w:rsid w:val="007C4B80"/>
    <w:rsid w:val="007C4D6D"/>
    <w:rsid w:val="007C4F7E"/>
    <w:rsid w:val="007C4FEE"/>
    <w:rsid w:val="007C5075"/>
    <w:rsid w:val="007C534C"/>
    <w:rsid w:val="007C59B6"/>
    <w:rsid w:val="007C5CB6"/>
    <w:rsid w:val="007C5E00"/>
    <w:rsid w:val="007C608D"/>
    <w:rsid w:val="007C6205"/>
    <w:rsid w:val="007C666B"/>
    <w:rsid w:val="007C68F6"/>
    <w:rsid w:val="007C6B06"/>
    <w:rsid w:val="007C6EAA"/>
    <w:rsid w:val="007C6F8D"/>
    <w:rsid w:val="007C755B"/>
    <w:rsid w:val="007C7951"/>
    <w:rsid w:val="007C7BBD"/>
    <w:rsid w:val="007C7CB2"/>
    <w:rsid w:val="007D005A"/>
    <w:rsid w:val="007D00B3"/>
    <w:rsid w:val="007D019A"/>
    <w:rsid w:val="007D052B"/>
    <w:rsid w:val="007D0554"/>
    <w:rsid w:val="007D0750"/>
    <w:rsid w:val="007D0B29"/>
    <w:rsid w:val="007D0B46"/>
    <w:rsid w:val="007D0B56"/>
    <w:rsid w:val="007D10BE"/>
    <w:rsid w:val="007D1A51"/>
    <w:rsid w:val="007D1A80"/>
    <w:rsid w:val="007D1B53"/>
    <w:rsid w:val="007D1C27"/>
    <w:rsid w:val="007D1C48"/>
    <w:rsid w:val="007D1DE1"/>
    <w:rsid w:val="007D1E2A"/>
    <w:rsid w:val="007D1E7C"/>
    <w:rsid w:val="007D1F33"/>
    <w:rsid w:val="007D1F63"/>
    <w:rsid w:val="007D234C"/>
    <w:rsid w:val="007D23B7"/>
    <w:rsid w:val="007D23C1"/>
    <w:rsid w:val="007D23DB"/>
    <w:rsid w:val="007D2497"/>
    <w:rsid w:val="007D24A8"/>
    <w:rsid w:val="007D2643"/>
    <w:rsid w:val="007D2670"/>
    <w:rsid w:val="007D2903"/>
    <w:rsid w:val="007D2962"/>
    <w:rsid w:val="007D2B1E"/>
    <w:rsid w:val="007D2B6D"/>
    <w:rsid w:val="007D326F"/>
    <w:rsid w:val="007D394D"/>
    <w:rsid w:val="007D3B8D"/>
    <w:rsid w:val="007D3E8F"/>
    <w:rsid w:val="007D3F5E"/>
    <w:rsid w:val="007D41FC"/>
    <w:rsid w:val="007D42FD"/>
    <w:rsid w:val="007D43BF"/>
    <w:rsid w:val="007D43E3"/>
    <w:rsid w:val="007D469E"/>
    <w:rsid w:val="007D47F2"/>
    <w:rsid w:val="007D4933"/>
    <w:rsid w:val="007D4947"/>
    <w:rsid w:val="007D4D99"/>
    <w:rsid w:val="007D5251"/>
    <w:rsid w:val="007D5568"/>
    <w:rsid w:val="007D5951"/>
    <w:rsid w:val="007D5CE2"/>
    <w:rsid w:val="007D5D5F"/>
    <w:rsid w:val="007D6A57"/>
    <w:rsid w:val="007D6BE9"/>
    <w:rsid w:val="007D6DA3"/>
    <w:rsid w:val="007D6FB9"/>
    <w:rsid w:val="007D70B9"/>
    <w:rsid w:val="007D73E8"/>
    <w:rsid w:val="007D74F9"/>
    <w:rsid w:val="007D773B"/>
    <w:rsid w:val="007D7AC8"/>
    <w:rsid w:val="007D7BF6"/>
    <w:rsid w:val="007D7DC9"/>
    <w:rsid w:val="007D7DD2"/>
    <w:rsid w:val="007E012C"/>
    <w:rsid w:val="007E02FC"/>
    <w:rsid w:val="007E046B"/>
    <w:rsid w:val="007E083D"/>
    <w:rsid w:val="007E08EC"/>
    <w:rsid w:val="007E09D5"/>
    <w:rsid w:val="007E0C13"/>
    <w:rsid w:val="007E0D47"/>
    <w:rsid w:val="007E0D53"/>
    <w:rsid w:val="007E0F6E"/>
    <w:rsid w:val="007E1072"/>
    <w:rsid w:val="007E1872"/>
    <w:rsid w:val="007E1894"/>
    <w:rsid w:val="007E1988"/>
    <w:rsid w:val="007E1A84"/>
    <w:rsid w:val="007E2128"/>
    <w:rsid w:val="007E2453"/>
    <w:rsid w:val="007E250F"/>
    <w:rsid w:val="007E2516"/>
    <w:rsid w:val="007E2601"/>
    <w:rsid w:val="007E28A3"/>
    <w:rsid w:val="007E2CB4"/>
    <w:rsid w:val="007E2D47"/>
    <w:rsid w:val="007E2D88"/>
    <w:rsid w:val="007E2EE7"/>
    <w:rsid w:val="007E30B1"/>
    <w:rsid w:val="007E3145"/>
    <w:rsid w:val="007E3189"/>
    <w:rsid w:val="007E32B5"/>
    <w:rsid w:val="007E3449"/>
    <w:rsid w:val="007E34E1"/>
    <w:rsid w:val="007E3509"/>
    <w:rsid w:val="007E38A2"/>
    <w:rsid w:val="007E3AD2"/>
    <w:rsid w:val="007E3ADC"/>
    <w:rsid w:val="007E3B82"/>
    <w:rsid w:val="007E3B99"/>
    <w:rsid w:val="007E3DA2"/>
    <w:rsid w:val="007E3E85"/>
    <w:rsid w:val="007E3F3A"/>
    <w:rsid w:val="007E41B7"/>
    <w:rsid w:val="007E42BF"/>
    <w:rsid w:val="007E4412"/>
    <w:rsid w:val="007E4629"/>
    <w:rsid w:val="007E4850"/>
    <w:rsid w:val="007E4A07"/>
    <w:rsid w:val="007E4C6A"/>
    <w:rsid w:val="007E5623"/>
    <w:rsid w:val="007E5641"/>
    <w:rsid w:val="007E57C2"/>
    <w:rsid w:val="007E5823"/>
    <w:rsid w:val="007E5894"/>
    <w:rsid w:val="007E5D3F"/>
    <w:rsid w:val="007E5DAF"/>
    <w:rsid w:val="007E5E77"/>
    <w:rsid w:val="007E5EB2"/>
    <w:rsid w:val="007E5F70"/>
    <w:rsid w:val="007E5FE9"/>
    <w:rsid w:val="007E6017"/>
    <w:rsid w:val="007E61A5"/>
    <w:rsid w:val="007E620D"/>
    <w:rsid w:val="007E64DF"/>
    <w:rsid w:val="007E6521"/>
    <w:rsid w:val="007E68C5"/>
    <w:rsid w:val="007E69B8"/>
    <w:rsid w:val="007E69F7"/>
    <w:rsid w:val="007E6B5E"/>
    <w:rsid w:val="007E6CC2"/>
    <w:rsid w:val="007E6D3C"/>
    <w:rsid w:val="007E6DA7"/>
    <w:rsid w:val="007E6E53"/>
    <w:rsid w:val="007E6F96"/>
    <w:rsid w:val="007E7076"/>
    <w:rsid w:val="007E70ED"/>
    <w:rsid w:val="007E71EB"/>
    <w:rsid w:val="007E7624"/>
    <w:rsid w:val="007E7A46"/>
    <w:rsid w:val="007F03E7"/>
    <w:rsid w:val="007F0402"/>
    <w:rsid w:val="007F0640"/>
    <w:rsid w:val="007F08E5"/>
    <w:rsid w:val="007F0A49"/>
    <w:rsid w:val="007F185C"/>
    <w:rsid w:val="007F1D02"/>
    <w:rsid w:val="007F1D21"/>
    <w:rsid w:val="007F1F87"/>
    <w:rsid w:val="007F205C"/>
    <w:rsid w:val="007F207F"/>
    <w:rsid w:val="007F20EC"/>
    <w:rsid w:val="007F20FF"/>
    <w:rsid w:val="007F23CD"/>
    <w:rsid w:val="007F2A93"/>
    <w:rsid w:val="007F34ED"/>
    <w:rsid w:val="007F3757"/>
    <w:rsid w:val="007F3DAD"/>
    <w:rsid w:val="007F4095"/>
    <w:rsid w:val="007F4322"/>
    <w:rsid w:val="007F44FA"/>
    <w:rsid w:val="007F4507"/>
    <w:rsid w:val="007F461B"/>
    <w:rsid w:val="007F4666"/>
    <w:rsid w:val="007F4ABB"/>
    <w:rsid w:val="007F4B66"/>
    <w:rsid w:val="007F5163"/>
    <w:rsid w:val="007F52A8"/>
    <w:rsid w:val="007F536C"/>
    <w:rsid w:val="007F56CA"/>
    <w:rsid w:val="007F5799"/>
    <w:rsid w:val="007F58F6"/>
    <w:rsid w:val="007F5949"/>
    <w:rsid w:val="007F5D22"/>
    <w:rsid w:val="007F5F6E"/>
    <w:rsid w:val="007F62D9"/>
    <w:rsid w:val="007F65C3"/>
    <w:rsid w:val="007F676B"/>
    <w:rsid w:val="007F6872"/>
    <w:rsid w:val="007F6BFE"/>
    <w:rsid w:val="007F6CCF"/>
    <w:rsid w:val="007F6FB5"/>
    <w:rsid w:val="007F78B7"/>
    <w:rsid w:val="007F7A5D"/>
    <w:rsid w:val="007F7B55"/>
    <w:rsid w:val="007F7BB8"/>
    <w:rsid w:val="007F7E07"/>
    <w:rsid w:val="007F7F40"/>
    <w:rsid w:val="007F7FC1"/>
    <w:rsid w:val="00800083"/>
    <w:rsid w:val="0080034F"/>
    <w:rsid w:val="00800783"/>
    <w:rsid w:val="0080085F"/>
    <w:rsid w:val="00800A7C"/>
    <w:rsid w:val="00800F17"/>
    <w:rsid w:val="008010A5"/>
    <w:rsid w:val="0080146B"/>
    <w:rsid w:val="00801742"/>
    <w:rsid w:val="00802004"/>
    <w:rsid w:val="00802102"/>
    <w:rsid w:val="00802213"/>
    <w:rsid w:val="00802990"/>
    <w:rsid w:val="00802CB2"/>
    <w:rsid w:val="00802D50"/>
    <w:rsid w:val="00802DA6"/>
    <w:rsid w:val="00802DD7"/>
    <w:rsid w:val="008030F3"/>
    <w:rsid w:val="00803113"/>
    <w:rsid w:val="00803121"/>
    <w:rsid w:val="008031E3"/>
    <w:rsid w:val="008032E5"/>
    <w:rsid w:val="008033D7"/>
    <w:rsid w:val="0080382E"/>
    <w:rsid w:val="0080395B"/>
    <w:rsid w:val="00803B80"/>
    <w:rsid w:val="00804000"/>
    <w:rsid w:val="008040E9"/>
    <w:rsid w:val="00804196"/>
    <w:rsid w:val="008046C8"/>
    <w:rsid w:val="00804999"/>
    <w:rsid w:val="008049BC"/>
    <w:rsid w:val="00804BD5"/>
    <w:rsid w:val="00804F36"/>
    <w:rsid w:val="008050B8"/>
    <w:rsid w:val="00805394"/>
    <w:rsid w:val="0080548F"/>
    <w:rsid w:val="0080551A"/>
    <w:rsid w:val="00805553"/>
    <w:rsid w:val="008055AB"/>
    <w:rsid w:val="008058DD"/>
    <w:rsid w:val="00805CA0"/>
    <w:rsid w:val="00805E96"/>
    <w:rsid w:val="00805F4C"/>
    <w:rsid w:val="0080619E"/>
    <w:rsid w:val="008065F7"/>
    <w:rsid w:val="00806687"/>
    <w:rsid w:val="008066DC"/>
    <w:rsid w:val="00806931"/>
    <w:rsid w:val="00806B0F"/>
    <w:rsid w:val="00806D0E"/>
    <w:rsid w:val="00806DAD"/>
    <w:rsid w:val="00806F62"/>
    <w:rsid w:val="008071CF"/>
    <w:rsid w:val="00807332"/>
    <w:rsid w:val="00807A1C"/>
    <w:rsid w:val="00807B78"/>
    <w:rsid w:val="00810261"/>
    <w:rsid w:val="0081039A"/>
    <w:rsid w:val="008108B4"/>
    <w:rsid w:val="008109B4"/>
    <w:rsid w:val="00810DC5"/>
    <w:rsid w:val="00810EF8"/>
    <w:rsid w:val="0081111B"/>
    <w:rsid w:val="0081115E"/>
    <w:rsid w:val="0081141D"/>
    <w:rsid w:val="008118D0"/>
    <w:rsid w:val="00811967"/>
    <w:rsid w:val="00811C35"/>
    <w:rsid w:val="00811CDE"/>
    <w:rsid w:val="00811CEA"/>
    <w:rsid w:val="00811D95"/>
    <w:rsid w:val="00811E2B"/>
    <w:rsid w:val="00811FCA"/>
    <w:rsid w:val="00812455"/>
    <w:rsid w:val="00812505"/>
    <w:rsid w:val="00812611"/>
    <w:rsid w:val="008126D5"/>
    <w:rsid w:val="0081283A"/>
    <w:rsid w:val="00812AAF"/>
    <w:rsid w:val="00812BD9"/>
    <w:rsid w:val="00812E28"/>
    <w:rsid w:val="00812F9D"/>
    <w:rsid w:val="008138D4"/>
    <w:rsid w:val="008138EE"/>
    <w:rsid w:val="00813AD8"/>
    <w:rsid w:val="00813CE4"/>
    <w:rsid w:val="008147EE"/>
    <w:rsid w:val="00814975"/>
    <w:rsid w:val="00814CC3"/>
    <w:rsid w:val="00814DDA"/>
    <w:rsid w:val="00814F4D"/>
    <w:rsid w:val="008151EB"/>
    <w:rsid w:val="00815508"/>
    <w:rsid w:val="00815EE4"/>
    <w:rsid w:val="008161EA"/>
    <w:rsid w:val="0081630A"/>
    <w:rsid w:val="00816595"/>
    <w:rsid w:val="0081659A"/>
    <w:rsid w:val="00816732"/>
    <w:rsid w:val="00816740"/>
    <w:rsid w:val="00816A39"/>
    <w:rsid w:val="00816A62"/>
    <w:rsid w:val="00816AE6"/>
    <w:rsid w:val="00816BD8"/>
    <w:rsid w:val="00816F38"/>
    <w:rsid w:val="00816F3B"/>
    <w:rsid w:val="00816F78"/>
    <w:rsid w:val="008170C3"/>
    <w:rsid w:val="008171E7"/>
    <w:rsid w:val="008173C9"/>
    <w:rsid w:val="00817D43"/>
    <w:rsid w:val="00817D4E"/>
    <w:rsid w:val="00817E7E"/>
    <w:rsid w:val="00820197"/>
    <w:rsid w:val="0082061D"/>
    <w:rsid w:val="00820B98"/>
    <w:rsid w:val="00820BA5"/>
    <w:rsid w:val="00820CA4"/>
    <w:rsid w:val="00820EFF"/>
    <w:rsid w:val="008211BE"/>
    <w:rsid w:val="00821219"/>
    <w:rsid w:val="00821425"/>
    <w:rsid w:val="0082144A"/>
    <w:rsid w:val="00821639"/>
    <w:rsid w:val="0082188C"/>
    <w:rsid w:val="00821B07"/>
    <w:rsid w:val="00821BDD"/>
    <w:rsid w:val="00822005"/>
    <w:rsid w:val="0082224A"/>
    <w:rsid w:val="00822789"/>
    <w:rsid w:val="008227E0"/>
    <w:rsid w:val="008228DD"/>
    <w:rsid w:val="00822D38"/>
    <w:rsid w:val="00822DAE"/>
    <w:rsid w:val="00822EAF"/>
    <w:rsid w:val="00822FB4"/>
    <w:rsid w:val="008234C4"/>
    <w:rsid w:val="00823521"/>
    <w:rsid w:val="00823705"/>
    <w:rsid w:val="00823886"/>
    <w:rsid w:val="00823BD5"/>
    <w:rsid w:val="00823DC9"/>
    <w:rsid w:val="0082444B"/>
    <w:rsid w:val="0082464B"/>
    <w:rsid w:val="00824651"/>
    <w:rsid w:val="00824779"/>
    <w:rsid w:val="00824C4F"/>
    <w:rsid w:val="00824CD7"/>
    <w:rsid w:val="00824EE4"/>
    <w:rsid w:val="00824F2D"/>
    <w:rsid w:val="00825065"/>
    <w:rsid w:val="00825197"/>
    <w:rsid w:val="00825334"/>
    <w:rsid w:val="00825482"/>
    <w:rsid w:val="0082584B"/>
    <w:rsid w:val="008258D9"/>
    <w:rsid w:val="00825903"/>
    <w:rsid w:val="00825AE5"/>
    <w:rsid w:val="00825B3D"/>
    <w:rsid w:val="00825C20"/>
    <w:rsid w:val="00825E1B"/>
    <w:rsid w:val="00825F95"/>
    <w:rsid w:val="00825FC4"/>
    <w:rsid w:val="00826309"/>
    <w:rsid w:val="00826464"/>
    <w:rsid w:val="00826521"/>
    <w:rsid w:val="00826CF9"/>
    <w:rsid w:val="00827042"/>
    <w:rsid w:val="008272B0"/>
    <w:rsid w:val="008272ED"/>
    <w:rsid w:val="008275B7"/>
    <w:rsid w:val="00827624"/>
    <w:rsid w:val="008279B3"/>
    <w:rsid w:val="00830147"/>
    <w:rsid w:val="00830150"/>
    <w:rsid w:val="00830785"/>
    <w:rsid w:val="00830F90"/>
    <w:rsid w:val="0083103D"/>
    <w:rsid w:val="00831146"/>
    <w:rsid w:val="008311D9"/>
    <w:rsid w:val="00831655"/>
    <w:rsid w:val="00831DA1"/>
    <w:rsid w:val="00831FBE"/>
    <w:rsid w:val="00832017"/>
    <w:rsid w:val="008321F2"/>
    <w:rsid w:val="008322E6"/>
    <w:rsid w:val="00832310"/>
    <w:rsid w:val="00832321"/>
    <w:rsid w:val="00832659"/>
    <w:rsid w:val="008326E7"/>
    <w:rsid w:val="008327E9"/>
    <w:rsid w:val="00832A22"/>
    <w:rsid w:val="00832B6B"/>
    <w:rsid w:val="00832BC5"/>
    <w:rsid w:val="00832D3D"/>
    <w:rsid w:val="00832DB5"/>
    <w:rsid w:val="00832F1E"/>
    <w:rsid w:val="00833005"/>
    <w:rsid w:val="00833195"/>
    <w:rsid w:val="008332DF"/>
    <w:rsid w:val="0083377E"/>
    <w:rsid w:val="00833A74"/>
    <w:rsid w:val="008344D2"/>
    <w:rsid w:val="00834AB2"/>
    <w:rsid w:val="00834C9B"/>
    <w:rsid w:val="00834D8D"/>
    <w:rsid w:val="00834E29"/>
    <w:rsid w:val="00834F51"/>
    <w:rsid w:val="008353AC"/>
    <w:rsid w:val="00835548"/>
    <w:rsid w:val="00835817"/>
    <w:rsid w:val="008359DE"/>
    <w:rsid w:val="00835B0F"/>
    <w:rsid w:val="00835BA2"/>
    <w:rsid w:val="00835D52"/>
    <w:rsid w:val="00835F2D"/>
    <w:rsid w:val="0083641C"/>
    <w:rsid w:val="008366DF"/>
    <w:rsid w:val="00836D34"/>
    <w:rsid w:val="00836F2D"/>
    <w:rsid w:val="00837080"/>
    <w:rsid w:val="008372B3"/>
    <w:rsid w:val="00837322"/>
    <w:rsid w:val="00837455"/>
    <w:rsid w:val="008376D4"/>
    <w:rsid w:val="008377D1"/>
    <w:rsid w:val="00837DAA"/>
    <w:rsid w:val="00837F64"/>
    <w:rsid w:val="0084044F"/>
    <w:rsid w:val="00840520"/>
    <w:rsid w:val="008405CC"/>
    <w:rsid w:val="0084064B"/>
    <w:rsid w:val="00840910"/>
    <w:rsid w:val="00840946"/>
    <w:rsid w:val="00840A98"/>
    <w:rsid w:val="00840E55"/>
    <w:rsid w:val="00840FBA"/>
    <w:rsid w:val="00841058"/>
    <w:rsid w:val="00841A3A"/>
    <w:rsid w:val="00841AB8"/>
    <w:rsid w:val="00841C4B"/>
    <w:rsid w:val="00842297"/>
    <w:rsid w:val="008422B4"/>
    <w:rsid w:val="008423EB"/>
    <w:rsid w:val="0084241F"/>
    <w:rsid w:val="008424D3"/>
    <w:rsid w:val="008424EE"/>
    <w:rsid w:val="0084254E"/>
    <w:rsid w:val="008426A8"/>
    <w:rsid w:val="00842964"/>
    <w:rsid w:val="00842D51"/>
    <w:rsid w:val="00842E70"/>
    <w:rsid w:val="00842E73"/>
    <w:rsid w:val="0084302C"/>
    <w:rsid w:val="008430CA"/>
    <w:rsid w:val="008431CB"/>
    <w:rsid w:val="00843306"/>
    <w:rsid w:val="008433D0"/>
    <w:rsid w:val="008435CE"/>
    <w:rsid w:val="00843724"/>
    <w:rsid w:val="00843ADB"/>
    <w:rsid w:val="00843C56"/>
    <w:rsid w:val="00843F65"/>
    <w:rsid w:val="0084407A"/>
    <w:rsid w:val="00844579"/>
    <w:rsid w:val="00844613"/>
    <w:rsid w:val="0084479D"/>
    <w:rsid w:val="0084527B"/>
    <w:rsid w:val="008457C9"/>
    <w:rsid w:val="00845B0A"/>
    <w:rsid w:val="00845FDE"/>
    <w:rsid w:val="008462F6"/>
    <w:rsid w:val="00846553"/>
    <w:rsid w:val="008467C9"/>
    <w:rsid w:val="008468DB"/>
    <w:rsid w:val="00846CE3"/>
    <w:rsid w:val="00846F75"/>
    <w:rsid w:val="00846F8D"/>
    <w:rsid w:val="00846FCD"/>
    <w:rsid w:val="0084707D"/>
    <w:rsid w:val="008470CA"/>
    <w:rsid w:val="008473A1"/>
    <w:rsid w:val="0084762F"/>
    <w:rsid w:val="00847933"/>
    <w:rsid w:val="008479BE"/>
    <w:rsid w:val="00847E2B"/>
    <w:rsid w:val="00850104"/>
    <w:rsid w:val="0085026E"/>
    <w:rsid w:val="008503F5"/>
    <w:rsid w:val="0085059B"/>
    <w:rsid w:val="008508A7"/>
    <w:rsid w:val="00850BEE"/>
    <w:rsid w:val="00850C99"/>
    <w:rsid w:val="00850F07"/>
    <w:rsid w:val="00850F3D"/>
    <w:rsid w:val="00851008"/>
    <w:rsid w:val="008510B2"/>
    <w:rsid w:val="00851114"/>
    <w:rsid w:val="0085154C"/>
    <w:rsid w:val="00851793"/>
    <w:rsid w:val="00851AE3"/>
    <w:rsid w:val="00851BB9"/>
    <w:rsid w:val="00851DAE"/>
    <w:rsid w:val="00851F23"/>
    <w:rsid w:val="008522DD"/>
    <w:rsid w:val="00852553"/>
    <w:rsid w:val="008526C2"/>
    <w:rsid w:val="0085284A"/>
    <w:rsid w:val="0085296F"/>
    <w:rsid w:val="00852F81"/>
    <w:rsid w:val="00853422"/>
    <w:rsid w:val="0085352D"/>
    <w:rsid w:val="00853607"/>
    <w:rsid w:val="00853803"/>
    <w:rsid w:val="0085382D"/>
    <w:rsid w:val="008538EF"/>
    <w:rsid w:val="00853D89"/>
    <w:rsid w:val="00853E81"/>
    <w:rsid w:val="008542AD"/>
    <w:rsid w:val="008544CE"/>
    <w:rsid w:val="00854637"/>
    <w:rsid w:val="008546A2"/>
    <w:rsid w:val="008547E9"/>
    <w:rsid w:val="00854828"/>
    <w:rsid w:val="008549AB"/>
    <w:rsid w:val="00854A04"/>
    <w:rsid w:val="008553BA"/>
    <w:rsid w:val="00855458"/>
    <w:rsid w:val="00855522"/>
    <w:rsid w:val="00855602"/>
    <w:rsid w:val="008556E9"/>
    <w:rsid w:val="0085573B"/>
    <w:rsid w:val="00855AD5"/>
    <w:rsid w:val="00855C9E"/>
    <w:rsid w:val="00855D3F"/>
    <w:rsid w:val="00855D70"/>
    <w:rsid w:val="00855DA4"/>
    <w:rsid w:val="00855EAF"/>
    <w:rsid w:val="00856008"/>
    <w:rsid w:val="0085646C"/>
    <w:rsid w:val="0085649C"/>
    <w:rsid w:val="00856A19"/>
    <w:rsid w:val="00856A77"/>
    <w:rsid w:val="00856AD9"/>
    <w:rsid w:val="00856ADD"/>
    <w:rsid w:val="00856DB5"/>
    <w:rsid w:val="00856F8D"/>
    <w:rsid w:val="00857078"/>
    <w:rsid w:val="00857118"/>
    <w:rsid w:val="00857298"/>
    <w:rsid w:val="00857313"/>
    <w:rsid w:val="008573FD"/>
    <w:rsid w:val="0085754A"/>
    <w:rsid w:val="00857683"/>
    <w:rsid w:val="00857B08"/>
    <w:rsid w:val="00857E23"/>
    <w:rsid w:val="00857FBF"/>
    <w:rsid w:val="00860586"/>
    <w:rsid w:val="008608AF"/>
    <w:rsid w:val="00860F64"/>
    <w:rsid w:val="008611A9"/>
    <w:rsid w:val="0086135E"/>
    <w:rsid w:val="008615C1"/>
    <w:rsid w:val="0086170D"/>
    <w:rsid w:val="008619C6"/>
    <w:rsid w:val="00861CEC"/>
    <w:rsid w:val="00861EBC"/>
    <w:rsid w:val="00861F23"/>
    <w:rsid w:val="008620B1"/>
    <w:rsid w:val="008621D4"/>
    <w:rsid w:val="008627EC"/>
    <w:rsid w:val="00862870"/>
    <w:rsid w:val="00862B99"/>
    <w:rsid w:val="00862BDF"/>
    <w:rsid w:val="00862CFE"/>
    <w:rsid w:val="00862D15"/>
    <w:rsid w:val="00862D43"/>
    <w:rsid w:val="00862E1F"/>
    <w:rsid w:val="0086312B"/>
    <w:rsid w:val="0086340E"/>
    <w:rsid w:val="00863448"/>
    <w:rsid w:val="00863806"/>
    <w:rsid w:val="008638EE"/>
    <w:rsid w:val="00863C8F"/>
    <w:rsid w:val="00863D1F"/>
    <w:rsid w:val="00863DCF"/>
    <w:rsid w:val="00863FC2"/>
    <w:rsid w:val="008640BD"/>
    <w:rsid w:val="008640E7"/>
    <w:rsid w:val="0086419E"/>
    <w:rsid w:val="00864214"/>
    <w:rsid w:val="0086422B"/>
    <w:rsid w:val="0086424C"/>
    <w:rsid w:val="0086426D"/>
    <w:rsid w:val="008645B2"/>
    <w:rsid w:val="00864706"/>
    <w:rsid w:val="00864B38"/>
    <w:rsid w:val="00865397"/>
    <w:rsid w:val="008656A2"/>
    <w:rsid w:val="00865702"/>
    <w:rsid w:val="00865A10"/>
    <w:rsid w:val="00865D1F"/>
    <w:rsid w:val="00865DB0"/>
    <w:rsid w:val="00865F98"/>
    <w:rsid w:val="008663AC"/>
    <w:rsid w:val="0086655D"/>
    <w:rsid w:val="00866A40"/>
    <w:rsid w:val="00866C1C"/>
    <w:rsid w:val="00866CA4"/>
    <w:rsid w:val="00866CF5"/>
    <w:rsid w:val="00866D8D"/>
    <w:rsid w:val="00867245"/>
    <w:rsid w:val="0086727B"/>
    <w:rsid w:val="0086733D"/>
    <w:rsid w:val="00867655"/>
    <w:rsid w:val="008679E6"/>
    <w:rsid w:val="008679F9"/>
    <w:rsid w:val="00867B8C"/>
    <w:rsid w:val="0087013E"/>
    <w:rsid w:val="008701FF"/>
    <w:rsid w:val="00870205"/>
    <w:rsid w:val="008703F0"/>
    <w:rsid w:val="008704E8"/>
    <w:rsid w:val="0087050B"/>
    <w:rsid w:val="00870548"/>
    <w:rsid w:val="0087054F"/>
    <w:rsid w:val="008705EF"/>
    <w:rsid w:val="00870B05"/>
    <w:rsid w:val="00870E56"/>
    <w:rsid w:val="00870E95"/>
    <w:rsid w:val="00870FA9"/>
    <w:rsid w:val="00870FF6"/>
    <w:rsid w:val="00871269"/>
    <w:rsid w:val="00871418"/>
    <w:rsid w:val="008715DF"/>
    <w:rsid w:val="0087163A"/>
    <w:rsid w:val="00871F13"/>
    <w:rsid w:val="00871F8F"/>
    <w:rsid w:val="008725E0"/>
    <w:rsid w:val="0087266D"/>
    <w:rsid w:val="00872D4B"/>
    <w:rsid w:val="00872DCA"/>
    <w:rsid w:val="00872F24"/>
    <w:rsid w:val="0087332B"/>
    <w:rsid w:val="008736F6"/>
    <w:rsid w:val="0087390E"/>
    <w:rsid w:val="00873981"/>
    <w:rsid w:val="008739A4"/>
    <w:rsid w:val="00873C25"/>
    <w:rsid w:val="00873E29"/>
    <w:rsid w:val="0087423D"/>
    <w:rsid w:val="008742C2"/>
    <w:rsid w:val="008750EB"/>
    <w:rsid w:val="008755E7"/>
    <w:rsid w:val="008757B0"/>
    <w:rsid w:val="00875A04"/>
    <w:rsid w:val="00875BC1"/>
    <w:rsid w:val="00875C91"/>
    <w:rsid w:val="00875DF6"/>
    <w:rsid w:val="008762F8"/>
    <w:rsid w:val="00876797"/>
    <w:rsid w:val="00876867"/>
    <w:rsid w:val="008769C9"/>
    <w:rsid w:val="00877259"/>
    <w:rsid w:val="0087736E"/>
    <w:rsid w:val="0087755E"/>
    <w:rsid w:val="008777AD"/>
    <w:rsid w:val="008777B3"/>
    <w:rsid w:val="00877861"/>
    <w:rsid w:val="00880008"/>
    <w:rsid w:val="0088012F"/>
    <w:rsid w:val="008802E3"/>
    <w:rsid w:val="008803BB"/>
    <w:rsid w:val="0088047B"/>
    <w:rsid w:val="00880BF5"/>
    <w:rsid w:val="00880E33"/>
    <w:rsid w:val="008811D9"/>
    <w:rsid w:val="00881294"/>
    <w:rsid w:val="0088129D"/>
    <w:rsid w:val="008813A3"/>
    <w:rsid w:val="00881727"/>
    <w:rsid w:val="008817AC"/>
    <w:rsid w:val="00881806"/>
    <w:rsid w:val="00881993"/>
    <w:rsid w:val="00881C9E"/>
    <w:rsid w:val="00881F6E"/>
    <w:rsid w:val="008821B1"/>
    <w:rsid w:val="00882254"/>
    <w:rsid w:val="008822C8"/>
    <w:rsid w:val="008822F8"/>
    <w:rsid w:val="008823E6"/>
    <w:rsid w:val="0088276C"/>
    <w:rsid w:val="008828DC"/>
    <w:rsid w:val="008828E5"/>
    <w:rsid w:val="00882DE7"/>
    <w:rsid w:val="0088317A"/>
    <w:rsid w:val="008832DF"/>
    <w:rsid w:val="00883396"/>
    <w:rsid w:val="0088378B"/>
    <w:rsid w:val="00883870"/>
    <w:rsid w:val="00883897"/>
    <w:rsid w:val="00883C88"/>
    <w:rsid w:val="00883CCE"/>
    <w:rsid w:val="00883D64"/>
    <w:rsid w:val="00883F46"/>
    <w:rsid w:val="008843FF"/>
    <w:rsid w:val="00884402"/>
    <w:rsid w:val="008844F9"/>
    <w:rsid w:val="00884543"/>
    <w:rsid w:val="008848C9"/>
    <w:rsid w:val="00884DCE"/>
    <w:rsid w:val="00885211"/>
    <w:rsid w:val="008853D5"/>
    <w:rsid w:val="008858D2"/>
    <w:rsid w:val="0088591E"/>
    <w:rsid w:val="0088598A"/>
    <w:rsid w:val="00885B45"/>
    <w:rsid w:val="00885C86"/>
    <w:rsid w:val="00885CB2"/>
    <w:rsid w:val="00885D40"/>
    <w:rsid w:val="00885E99"/>
    <w:rsid w:val="00885F00"/>
    <w:rsid w:val="008864AF"/>
    <w:rsid w:val="00886572"/>
    <w:rsid w:val="00886621"/>
    <w:rsid w:val="008866AC"/>
    <w:rsid w:val="008866E7"/>
    <w:rsid w:val="008869D3"/>
    <w:rsid w:val="00886C23"/>
    <w:rsid w:val="00886E22"/>
    <w:rsid w:val="0088714D"/>
    <w:rsid w:val="008872EF"/>
    <w:rsid w:val="008873EC"/>
    <w:rsid w:val="0088747B"/>
    <w:rsid w:val="0088748B"/>
    <w:rsid w:val="00887871"/>
    <w:rsid w:val="0088794D"/>
    <w:rsid w:val="00887A86"/>
    <w:rsid w:val="00887AB9"/>
    <w:rsid w:val="00887BA9"/>
    <w:rsid w:val="00887FEE"/>
    <w:rsid w:val="00890237"/>
    <w:rsid w:val="0089026D"/>
    <w:rsid w:val="0089038A"/>
    <w:rsid w:val="008904B9"/>
    <w:rsid w:val="0089056B"/>
    <w:rsid w:val="0089082F"/>
    <w:rsid w:val="00890B29"/>
    <w:rsid w:val="00890B60"/>
    <w:rsid w:val="00890C23"/>
    <w:rsid w:val="00890C3F"/>
    <w:rsid w:val="00890C80"/>
    <w:rsid w:val="008911F3"/>
    <w:rsid w:val="00891252"/>
    <w:rsid w:val="008913D0"/>
    <w:rsid w:val="00891967"/>
    <w:rsid w:val="00891B17"/>
    <w:rsid w:val="00891C59"/>
    <w:rsid w:val="00891D5E"/>
    <w:rsid w:val="00892098"/>
    <w:rsid w:val="00892197"/>
    <w:rsid w:val="00892230"/>
    <w:rsid w:val="008927ED"/>
    <w:rsid w:val="00892DB6"/>
    <w:rsid w:val="00892E4A"/>
    <w:rsid w:val="008932B4"/>
    <w:rsid w:val="008932F1"/>
    <w:rsid w:val="00893549"/>
    <w:rsid w:val="008947EC"/>
    <w:rsid w:val="00894807"/>
    <w:rsid w:val="0089482B"/>
    <w:rsid w:val="0089489F"/>
    <w:rsid w:val="00894B84"/>
    <w:rsid w:val="00894B9B"/>
    <w:rsid w:val="00894BA7"/>
    <w:rsid w:val="00894E0E"/>
    <w:rsid w:val="0089513C"/>
    <w:rsid w:val="0089523D"/>
    <w:rsid w:val="008952A8"/>
    <w:rsid w:val="0089535E"/>
    <w:rsid w:val="00895382"/>
    <w:rsid w:val="00895500"/>
    <w:rsid w:val="0089556E"/>
    <w:rsid w:val="008956E5"/>
    <w:rsid w:val="00895DA4"/>
    <w:rsid w:val="00895E05"/>
    <w:rsid w:val="00896559"/>
    <w:rsid w:val="008965A8"/>
    <w:rsid w:val="0089672A"/>
    <w:rsid w:val="008967AB"/>
    <w:rsid w:val="0089685A"/>
    <w:rsid w:val="008968F7"/>
    <w:rsid w:val="00896BFB"/>
    <w:rsid w:val="00896E08"/>
    <w:rsid w:val="00897064"/>
    <w:rsid w:val="0089708A"/>
    <w:rsid w:val="00897203"/>
    <w:rsid w:val="00897353"/>
    <w:rsid w:val="00897680"/>
    <w:rsid w:val="00897C7F"/>
    <w:rsid w:val="008A0053"/>
    <w:rsid w:val="008A04FF"/>
    <w:rsid w:val="008A098F"/>
    <w:rsid w:val="008A0AA3"/>
    <w:rsid w:val="008A0AF4"/>
    <w:rsid w:val="008A0C5B"/>
    <w:rsid w:val="008A1067"/>
    <w:rsid w:val="008A1450"/>
    <w:rsid w:val="008A15BA"/>
    <w:rsid w:val="008A15F5"/>
    <w:rsid w:val="008A1704"/>
    <w:rsid w:val="008A1A3D"/>
    <w:rsid w:val="008A1A69"/>
    <w:rsid w:val="008A1AAF"/>
    <w:rsid w:val="008A202A"/>
    <w:rsid w:val="008A2622"/>
    <w:rsid w:val="008A2694"/>
    <w:rsid w:val="008A2A34"/>
    <w:rsid w:val="008A2F0D"/>
    <w:rsid w:val="008A33BE"/>
    <w:rsid w:val="008A3530"/>
    <w:rsid w:val="008A3FC0"/>
    <w:rsid w:val="008A428C"/>
    <w:rsid w:val="008A4290"/>
    <w:rsid w:val="008A44F4"/>
    <w:rsid w:val="008A45BC"/>
    <w:rsid w:val="008A4B81"/>
    <w:rsid w:val="008A4CAE"/>
    <w:rsid w:val="008A4CB1"/>
    <w:rsid w:val="008A4F5C"/>
    <w:rsid w:val="008A5391"/>
    <w:rsid w:val="008A5425"/>
    <w:rsid w:val="008A56EA"/>
    <w:rsid w:val="008A58DC"/>
    <w:rsid w:val="008A5C14"/>
    <w:rsid w:val="008A6260"/>
    <w:rsid w:val="008A62A1"/>
    <w:rsid w:val="008A62A7"/>
    <w:rsid w:val="008A64DC"/>
    <w:rsid w:val="008A6518"/>
    <w:rsid w:val="008A65E2"/>
    <w:rsid w:val="008A6634"/>
    <w:rsid w:val="008A6932"/>
    <w:rsid w:val="008A69EB"/>
    <w:rsid w:val="008A6B2E"/>
    <w:rsid w:val="008A6C1B"/>
    <w:rsid w:val="008A6C7E"/>
    <w:rsid w:val="008A70DB"/>
    <w:rsid w:val="008A70E5"/>
    <w:rsid w:val="008A7219"/>
    <w:rsid w:val="008A7248"/>
    <w:rsid w:val="008A742A"/>
    <w:rsid w:val="008B0078"/>
    <w:rsid w:val="008B0210"/>
    <w:rsid w:val="008B0607"/>
    <w:rsid w:val="008B0A83"/>
    <w:rsid w:val="008B0B26"/>
    <w:rsid w:val="008B0D0F"/>
    <w:rsid w:val="008B0D38"/>
    <w:rsid w:val="008B0EF3"/>
    <w:rsid w:val="008B1440"/>
    <w:rsid w:val="008B16F7"/>
    <w:rsid w:val="008B18BC"/>
    <w:rsid w:val="008B1DFB"/>
    <w:rsid w:val="008B1EB8"/>
    <w:rsid w:val="008B2559"/>
    <w:rsid w:val="008B26B8"/>
    <w:rsid w:val="008B2787"/>
    <w:rsid w:val="008B2A69"/>
    <w:rsid w:val="008B2D34"/>
    <w:rsid w:val="008B2F79"/>
    <w:rsid w:val="008B30DC"/>
    <w:rsid w:val="008B359D"/>
    <w:rsid w:val="008B38CA"/>
    <w:rsid w:val="008B3A44"/>
    <w:rsid w:val="008B42B5"/>
    <w:rsid w:val="008B44D2"/>
    <w:rsid w:val="008B47FE"/>
    <w:rsid w:val="008B4956"/>
    <w:rsid w:val="008B4D45"/>
    <w:rsid w:val="008B4E0E"/>
    <w:rsid w:val="008B4F4C"/>
    <w:rsid w:val="008B569F"/>
    <w:rsid w:val="008B56D5"/>
    <w:rsid w:val="008B5768"/>
    <w:rsid w:val="008B5A6A"/>
    <w:rsid w:val="008B5AE2"/>
    <w:rsid w:val="008B5F3D"/>
    <w:rsid w:val="008B6250"/>
    <w:rsid w:val="008B6406"/>
    <w:rsid w:val="008B6590"/>
    <w:rsid w:val="008B6D2F"/>
    <w:rsid w:val="008B6D56"/>
    <w:rsid w:val="008B6F6A"/>
    <w:rsid w:val="008B6FD4"/>
    <w:rsid w:val="008B73EC"/>
    <w:rsid w:val="008B7628"/>
    <w:rsid w:val="008B762B"/>
    <w:rsid w:val="008B76B6"/>
    <w:rsid w:val="008B7FF2"/>
    <w:rsid w:val="008C0012"/>
    <w:rsid w:val="008C0090"/>
    <w:rsid w:val="008C00DA"/>
    <w:rsid w:val="008C0191"/>
    <w:rsid w:val="008C06FC"/>
    <w:rsid w:val="008C0AEE"/>
    <w:rsid w:val="008C0BC4"/>
    <w:rsid w:val="008C0E43"/>
    <w:rsid w:val="008C0FAF"/>
    <w:rsid w:val="008C10DE"/>
    <w:rsid w:val="008C10F9"/>
    <w:rsid w:val="008C13CF"/>
    <w:rsid w:val="008C1916"/>
    <w:rsid w:val="008C1ABB"/>
    <w:rsid w:val="008C1E24"/>
    <w:rsid w:val="008C1F9A"/>
    <w:rsid w:val="008C2085"/>
    <w:rsid w:val="008C2574"/>
    <w:rsid w:val="008C2597"/>
    <w:rsid w:val="008C2C86"/>
    <w:rsid w:val="008C2D5F"/>
    <w:rsid w:val="008C2EA3"/>
    <w:rsid w:val="008C2F3A"/>
    <w:rsid w:val="008C3081"/>
    <w:rsid w:val="008C30E6"/>
    <w:rsid w:val="008C36D0"/>
    <w:rsid w:val="008C3A2D"/>
    <w:rsid w:val="008C3B74"/>
    <w:rsid w:val="008C3BF4"/>
    <w:rsid w:val="008C3FE4"/>
    <w:rsid w:val="008C4141"/>
    <w:rsid w:val="008C4229"/>
    <w:rsid w:val="008C4394"/>
    <w:rsid w:val="008C4670"/>
    <w:rsid w:val="008C47EA"/>
    <w:rsid w:val="008C54EA"/>
    <w:rsid w:val="008C5822"/>
    <w:rsid w:val="008C5848"/>
    <w:rsid w:val="008C5E9B"/>
    <w:rsid w:val="008C5F35"/>
    <w:rsid w:val="008C608A"/>
    <w:rsid w:val="008C61FE"/>
    <w:rsid w:val="008C62B8"/>
    <w:rsid w:val="008C649F"/>
    <w:rsid w:val="008C6567"/>
    <w:rsid w:val="008C6995"/>
    <w:rsid w:val="008C6D2E"/>
    <w:rsid w:val="008C70B5"/>
    <w:rsid w:val="008C70C4"/>
    <w:rsid w:val="008C7201"/>
    <w:rsid w:val="008C735A"/>
    <w:rsid w:val="008C76E5"/>
    <w:rsid w:val="008C77F8"/>
    <w:rsid w:val="008C7A21"/>
    <w:rsid w:val="008C7A5C"/>
    <w:rsid w:val="008C7AC8"/>
    <w:rsid w:val="008C7BC4"/>
    <w:rsid w:val="008D00DC"/>
    <w:rsid w:val="008D0119"/>
    <w:rsid w:val="008D014F"/>
    <w:rsid w:val="008D043C"/>
    <w:rsid w:val="008D065C"/>
    <w:rsid w:val="008D0704"/>
    <w:rsid w:val="008D0835"/>
    <w:rsid w:val="008D089C"/>
    <w:rsid w:val="008D0BC7"/>
    <w:rsid w:val="008D0C86"/>
    <w:rsid w:val="008D0CAB"/>
    <w:rsid w:val="008D0DC0"/>
    <w:rsid w:val="008D0EA0"/>
    <w:rsid w:val="008D16AA"/>
    <w:rsid w:val="008D1936"/>
    <w:rsid w:val="008D1984"/>
    <w:rsid w:val="008D1C26"/>
    <w:rsid w:val="008D1D97"/>
    <w:rsid w:val="008D22A7"/>
    <w:rsid w:val="008D23FD"/>
    <w:rsid w:val="008D26B4"/>
    <w:rsid w:val="008D2754"/>
    <w:rsid w:val="008D2C64"/>
    <w:rsid w:val="008D3089"/>
    <w:rsid w:val="008D30A0"/>
    <w:rsid w:val="008D3104"/>
    <w:rsid w:val="008D330A"/>
    <w:rsid w:val="008D33EE"/>
    <w:rsid w:val="008D371B"/>
    <w:rsid w:val="008D3788"/>
    <w:rsid w:val="008D3FCC"/>
    <w:rsid w:val="008D407B"/>
    <w:rsid w:val="008D43F1"/>
    <w:rsid w:val="008D45C6"/>
    <w:rsid w:val="008D4679"/>
    <w:rsid w:val="008D4797"/>
    <w:rsid w:val="008D4A35"/>
    <w:rsid w:val="008D4B30"/>
    <w:rsid w:val="008D4C70"/>
    <w:rsid w:val="008D50E9"/>
    <w:rsid w:val="008D52E1"/>
    <w:rsid w:val="008D539C"/>
    <w:rsid w:val="008D541C"/>
    <w:rsid w:val="008D5C3B"/>
    <w:rsid w:val="008D5DB9"/>
    <w:rsid w:val="008D5EFB"/>
    <w:rsid w:val="008D6017"/>
    <w:rsid w:val="008D61FB"/>
    <w:rsid w:val="008D627B"/>
    <w:rsid w:val="008D642E"/>
    <w:rsid w:val="008D672B"/>
    <w:rsid w:val="008D6DAA"/>
    <w:rsid w:val="008D6F36"/>
    <w:rsid w:val="008D743C"/>
    <w:rsid w:val="008D7707"/>
    <w:rsid w:val="008D7AA6"/>
    <w:rsid w:val="008D7B92"/>
    <w:rsid w:val="008D7BAE"/>
    <w:rsid w:val="008D7FB1"/>
    <w:rsid w:val="008E033D"/>
    <w:rsid w:val="008E049E"/>
    <w:rsid w:val="008E05E5"/>
    <w:rsid w:val="008E0662"/>
    <w:rsid w:val="008E08A2"/>
    <w:rsid w:val="008E0A76"/>
    <w:rsid w:val="008E0C0E"/>
    <w:rsid w:val="008E0C22"/>
    <w:rsid w:val="008E0DE1"/>
    <w:rsid w:val="008E0ED6"/>
    <w:rsid w:val="008E10A2"/>
    <w:rsid w:val="008E1353"/>
    <w:rsid w:val="008E1AA0"/>
    <w:rsid w:val="008E1FF8"/>
    <w:rsid w:val="008E20BB"/>
    <w:rsid w:val="008E2145"/>
    <w:rsid w:val="008E231D"/>
    <w:rsid w:val="008E266B"/>
    <w:rsid w:val="008E2EE0"/>
    <w:rsid w:val="008E2F0A"/>
    <w:rsid w:val="008E2F66"/>
    <w:rsid w:val="008E30E6"/>
    <w:rsid w:val="008E3281"/>
    <w:rsid w:val="008E34AA"/>
    <w:rsid w:val="008E36B9"/>
    <w:rsid w:val="008E3967"/>
    <w:rsid w:val="008E3B4E"/>
    <w:rsid w:val="008E3C3F"/>
    <w:rsid w:val="008E3DE3"/>
    <w:rsid w:val="008E3DEE"/>
    <w:rsid w:val="008E41A0"/>
    <w:rsid w:val="008E4233"/>
    <w:rsid w:val="008E4237"/>
    <w:rsid w:val="008E4364"/>
    <w:rsid w:val="008E4439"/>
    <w:rsid w:val="008E47E6"/>
    <w:rsid w:val="008E4894"/>
    <w:rsid w:val="008E4DEB"/>
    <w:rsid w:val="008E5022"/>
    <w:rsid w:val="008E538E"/>
    <w:rsid w:val="008E5CEB"/>
    <w:rsid w:val="008E627E"/>
    <w:rsid w:val="008E63DE"/>
    <w:rsid w:val="008E6541"/>
    <w:rsid w:val="008E66CE"/>
    <w:rsid w:val="008E6EFE"/>
    <w:rsid w:val="008E700E"/>
    <w:rsid w:val="008E708F"/>
    <w:rsid w:val="008E749C"/>
    <w:rsid w:val="008E7A4F"/>
    <w:rsid w:val="008E7A8B"/>
    <w:rsid w:val="008E7AE5"/>
    <w:rsid w:val="008E7CAF"/>
    <w:rsid w:val="008E7E53"/>
    <w:rsid w:val="008F00DB"/>
    <w:rsid w:val="008F0117"/>
    <w:rsid w:val="008F01D7"/>
    <w:rsid w:val="008F0550"/>
    <w:rsid w:val="008F05C1"/>
    <w:rsid w:val="008F066D"/>
    <w:rsid w:val="008F0887"/>
    <w:rsid w:val="008F08CA"/>
    <w:rsid w:val="008F09C4"/>
    <w:rsid w:val="008F0A5D"/>
    <w:rsid w:val="008F0BCE"/>
    <w:rsid w:val="008F0E8E"/>
    <w:rsid w:val="008F1152"/>
    <w:rsid w:val="008F12BA"/>
    <w:rsid w:val="008F16E6"/>
    <w:rsid w:val="008F1A6E"/>
    <w:rsid w:val="008F1BE7"/>
    <w:rsid w:val="008F1BEB"/>
    <w:rsid w:val="008F2097"/>
    <w:rsid w:val="008F209E"/>
    <w:rsid w:val="008F25B0"/>
    <w:rsid w:val="008F260D"/>
    <w:rsid w:val="008F29E0"/>
    <w:rsid w:val="008F2D50"/>
    <w:rsid w:val="008F2E16"/>
    <w:rsid w:val="008F313D"/>
    <w:rsid w:val="008F323B"/>
    <w:rsid w:val="008F3572"/>
    <w:rsid w:val="008F3609"/>
    <w:rsid w:val="008F3B15"/>
    <w:rsid w:val="008F3C3F"/>
    <w:rsid w:val="008F3C4A"/>
    <w:rsid w:val="008F4101"/>
    <w:rsid w:val="008F4273"/>
    <w:rsid w:val="008F4369"/>
    <w:rsid w:val="008F4627"/>
    <w:rsid w:val="008F498E"/>
    <w:rsid w:val="008F4BF9"/>
    <w:rsid w:val="008F4CC1"/>
    <w:rsid w:val="008F4DBE"/>
    <w:rsid w:val="008F4E0C"/>
    <w:rsid w:val="008F503D"/>
    <w:rsid w:val="008F52B4"/>
    <w:rsid w:val="008F563C"/>
    <w:rsid w:val="008F5C3D"/>
    <w:rsid w:val="008F5CB3"/>
    <w:rsid w:val="008F5CBA"/>
    <w:rsid w:val="008F5EC8"/>
    <w:rsid w:val="008F6272"/>
    <w:rsid w:val="008F62CE"/>
    <w:rsid w:val="008F62EA"/>
    <w:rsid w:val="008F6597"/>
    <w:rsid w:val="008F66CC"/>
    <w:rsid w:val="008F6751"/>
    <w:rsid w:val="008F678F"/>
    <w:rsid w:val="008F6C92"/>
    <w:rsid w:val="008F6E76"/>
    <w:rsid w:val="008F6EF6"/>
    <w:rsid w:val="008F6FFC"/>
    <w:rsid w:val="008F7403"/>
    <w:rsid w:val="008F7801"/>
    <w:rsid w:val="008F78D1"/>
    <w:rsid w:val="008F799D"/>
    <w:rsid w:val="008F7B5C"/>
    <w:rsid w:val="008F7C4D"/>
    <w:rsid w:val="008F7FE7"/>
    <w:rsid w:val="0090020D"/>
    <w:rsid w:val="009002A0"/>
    <w:rsid w:val="0090042C"/>
    <w:rsid w:val="009005B9"/>
    <w:rsid w:val="0090084C"/>
    <w:rsid w:val="0090089D"/>
    <w:rsid w:val="009008E1"/>
    <w:rsid w:val="009009AB"/>
    <w:rsid w:val="00900FA8"/>
    <w:rsid w:val="00901391"/>
    <w:rsid w:val="0090148F"/>
    <w:rsid w:val="009018CB"/>
    <w:rsid w:val="00901A5A"/>
    <w:rsid w:val="00901A73"/>
    <w:rsid w:val="00901D4B"/>
    <w:rsid w:val="00901DD6"/>
    <w:rsid w:val="0090205F"/>
    <w:rsid w:val="00902212"/>
    <w:rsid w:val="0090221C"/>
    <w:rsid w:val="009022A3"/>
    <w:rsid w:val="0090240E"/>
    <w:rsid w:val="00902515"/>
    <w:rsid w:val="00902668"/>
    <w:rsid w:val="0090295F"/>
    <w:rsid w:val="00902ABD"/>
    <w:rsid w:val="00902C58"/>
    <w:rsid w:val="00902D49"/>
    <w:rsid w:val="00902E4A"/>
    <w:rsid w:val="00902F79"/>
    <w:rsid w:val="0090353B"/>
    <w:rsid w:val="009035C8"/>
    <w:rsid w:val="00903A08"/>
    <w:rsid w:val="00903B95"/>
    <w:rsid w:val="009042BF"/>
    <w:rsid w:val="009044D5"/>
    <w:rsid w:val="00904664"/>
    <w:rsid w:val="00904802"/>
    <w:rsid w:val="00904829"/>
    <w:rsid w:val="00904B0B"/>
    <w:rsid w:val="00904B68"/>
    <w:rsid w:val="00904F0F"/>
    <w:rsid w:val="00904F66"/>
    <w:rsid w:val="00905051"/>
    <w:rsid w:val="00905109"/>
    <w:rsid w:val="009051DB"/>
    <w:rsid w:val="009054EE"/>
    <w:rsid w:val="00905780"/>
    <w:rsid w:val="00905D90"/>
    <w:rsid w:val="00905E82"/>
    <w:rsid w:val="00905F18"/>
    <w:rsid w:val="009060B1"/>
    <w:rsid w:val="009060F6"/>
    <w:rsid w:val="00906175"/>
    <w:rsid w:val="009061FD"/>
    <w:rsid w:val="00906274"/>
    <w:rsid w:val="009062E1"/>
    <w:rsid w:val="0090644C"/>
    <w:rsid w:val="00906579"/>
    <w:rsid w:val="00906622"/>
    <w:rsid w:val="009069A0"/>
    <w:rsid w:val="00906B49"/>
    <w:rsid w:val="00906E45"/>
    <w:rsid w:val="009072F9"/>
    <w:rsid w:val="0090737D"/>
    <w:rsid w:val="0090739F"/>
    <w:rsid w:val="0090755A"/>
    <w:rsid w:val="00907791"/>
    <w:rsid w:val="00907DA0"/>
    <w:rsid w:val="00907FC5"/>
    <w:rsid w:val="00910107"/>
    <w:rsid w:val="00910110"/>
    <w:rsid w:val="0091015F"/>
    <w:rsid w:val="0091042E"/>
    <w:rsid w:val="009113BE"/>
    <w:rsid w:val="00911797"/>
    <w:rsid w:val="009118ED"/>
    <w:rsid w:val="00911B09"/>
    <w:rsid w:val="00911E22"/>
    <w:rsid w:val="009121C5"/>
    <w:rsid w:val="009121E2"/>
    <w:rsid w:val="00912789"/>
    <w:rsid w:val="00912A4C"/>
    <w:rsid w:val="00912C18"/>
    <w:rsid w:val="00913043"/>
    <w:rsid w:val="009130F8"/>
    <w:rsid w:val="009133FC"/>
    <w:rsid w:val="00913FEF"/>
    <w:rsid w:val="00914195"/>
    <w:rsid w:val="00914536"/>
    <w:rsid w:val="00914FD0"/>
    <w:rsid w:val="0091526A"/>
    <w:rsid w:val="0091533B"/>
    <w:rsid w:val="00915348"/>
    <w:rsid w:val="00915470"/>
    <w:rsid w:val="00915487"/>
    <w:rsid w:val="0091568E"/>
    <w:rsid w:val="00915B2D"/>
    <w:rsid w:val="00915EC3"/>
    <w:rsid w:val="00916026"/>
    <w:rsid w:val="0091604B"/>
    <w:rsid w:val="00916099"/>
    <w:rsid w:val="00916195"/>
    <w:rsid w:val="00916208"/>
    <w:rsid w:val="0091624C"/>
    <w:rsid w:val="009164EA"/>
    <w:rsid w:val="0091664A"/>
    <w:rsid w:val="009166B4"/>
    <w:rsid w:val="00916C96"/>
    <w:rsid w:val="00916DD9"/>
    <w:rsid w:val="00916FC8"/>
    <w:rsid w:val="009170A6"/>
    <w:rsid w:val="00917252"/>
    <w:rsid w:val="0091729A"/>
    <w:rsid w:val="0091766C"/>
    <w:rsid w:val="00917B0C"/>
    <w:rsid w:val="00917C05"/>
    <w:rsid w:val="00917D08"/>
    <w:rsid w:val="00917E34"/>
    <w:rsid w:val="00917F32"/>
    <w:rsid w:val="00920039"/>
    <w:rsid w:val="0092019E"/>
    <w:rsid w:val="009201C6"/>
    <w:rsid w:val="0092033C"/>
    <w:rsid w:val="009203E5"/>
    <w:rsid w:val="00920491"/>
    <w:rsid w:val="009204B7"/>
    <w:rsid w:val="0092084E"/>
    <w:rsid w:val="00920D02"/>
    <w:rsid w:val="00920EA7"/>
    <w:rsid w:val="009210DE"/>
    <w:rsid w:val="00921155"/>
    <w:rsid w:val="00921193"/>
    <w:rsid w:val="00921AB8"/>
    <w:rsid w:val="00921BAE"/>
    <w:rsid w:val="00921C29"/>
    <w:rsid w:val="00921D45"/>
    <w:rsid w:val="009224E5"/>
    <w:rsid w:val="009227B8"/>
    <w:rsid w:val="0092297E"/>
    <w:rsid w:val="00922B33"/>
    <w:rsid w:val="00922E08"/>
    <w:rsid w:val="00922EE0"/>
    <w:rsid w:val="00923023"/>
    <w:rsid w:val="00923147"/>
    <w:rsid w:val="00923347"/>
    <w:rsid w:val="00923958"/>
    <w:rsid w:val="009239B2"/>
    <w:rsid w:val="00923B1D"/>
    <w:rsid w:val="00923B93"/>
    <w:rsid w:val="00923D11"/>
    <w:rsid w:val="00923E20"/>
    <w:rsid w:val="00923FB9"/>
    <w:rsid w:val="00924214"/>
    <w:rsid w:val="00924283"/>
    <w:rsid w:val="009244E0"/>
    <w:rsid w:val="00924575"/>
    <w:rsid w:val="0092484D"/>
    <w:rsid w:val="0092496D"/>
    <w:rsid w:val="00924AA9"/>
    <w:rsid w:val="00925046"/>
    <w:rsid w:val="0092521B"/>
    <w:rsid w:val="00925368"/>
    <w:rsid w:val="00925426"/>
    <w:rsid w:val="00925912"/>
    <w:rsid w:val="009259C0"/>
    <w:rsid w:val="00925A6C"/>
    <w:rsid w:val="00925C7D"/>
    <w:rsid w:val="00925E4B"/>
    <w:rsid w:val="009261F7"/>
    <w:rsid w:val="0092622C"/>
    <w:rsid w:val="0092645F"/>
    <w:rsid w:val="009266DA"/>
    <w:rsid w:val="00926704"/>
    <w:rsid w:val="00926A15"/>
    <w:rsid w:val="00927308"/>
    <w:rsid w:val="0092736E"/>
    <w:rsid w:val="0092747C"/>
    <w:rsid w:val="00927564"/>
    <w:rsid w:val="00927A31"/>
    <w:rsid w:val="00927C61"/>
    <w:rsid w:val="009304D5"/>
    <w:rsid w:val="00930507"/>
    <w:rsid w:val="0093055C"/>
    <w:rsid w:val="0093068B"/>
    <w:rsid w:val="00930A0D"/>
    <w:rsid w:val="00930A45"/>
    <w:rsid w:val="00930BAF"/>
    <w:rsid w:val="00930C36"/>
    <w:rsid w:val="00930D75"/>
    <w:rsid w:val="0093139F"/>
    <w:rsid w:val="009315DC"/>
    <w:rsid w:val="00931705"/>
    <w:rsid w:val="00931820"/>
    <w:rsid w:val="009319FA"/>
    <w:rsid w:val="00931B44"/>
    <w:rsid w:val="00931C02"/>
    <w:rsid w:val="00931CD9"/>
    <w:rsid w:val="00931DF1"/>
    <w:rsid w:val="00931E4B"/>
    <w:rsid w:val="0093206C"/>
    <w:rsid w:val="00932395"/>
    <w:rsid w:val="00932406"/>
    <w:rsid w:val="0093252D"/>
    <w:rsid w:val="00932B6D"/>
    <w:rsid w:val="0093314D"/>
    <w:rsid w:val="0093357F"/>
    <w:rsid w:val="00933609"/>
    <w:rsid w:val="009337D8"/>
    <w:rsid w:val="00933AA3"/>
    <w:rsid w:val="00933E42"/>
    <w:rsid w:val="00933EAD"/>
    <w:rsid w:val="00933EDE"/>
    <w:rsid w:val="00934580"/>
    <w:rsid w:val="00934DA1"/>
    <w:rsid w:val="00934DC2"/>
    <w:rsid w:val="00934DFD"/>
    <w:rsid w:val="00934EE0"/>
    <w:rsid w:val="00934F4E"/>
    <w:rsid w:val="00934FBB"/>
    <w:rsid w:val="00934FE2"/>
    <w:rsid w:val="00935220"/>
    <w:rsid w:val="00935519"/>
    <w:rsid w:val="00935544"/>
    <w:rsid w:val="0093578F"/>
    <w:rsid w:val="00935D8B"/>
    <w:rsid w:val="00935DB1"/>
    <w:rsid w:val="00935E8C"/>
    <w:rsid w:val="00935F7E"/>
    <w:rsid w:val="009361F1"/>
    <w:rsid w:val="0093628A"/>
    <w:rsid w:val="009362A7"/>
    <w:rsid w:val="00936718"/>
    <w:rsid w:val="00936762"/>
    <w:rsid w:val="00936CA7"/>
    <w:rsid w:val="00936E2A"/>
    <w:rsid w:val="00937040"/>
    <w:rsid w:val="00937276"/>
    <w:rsid w:val="00937468"/>
    <w:rsid w:val="0093748D"/>
    <w:rsid w:val="0093796C"/>
    <w:rsid w:val="00937EE7"/>
    <w:rsid w:val="0094016D"/>
    <w:rsid w:val="0094056A"/>
    <w:rsid w:val="00940A0A"/>
    <w:rsid w:val="00940AAA"/>
    <w:rsid w:val="00940F75"/>
    <w:rsid w:val="00940F7F"/>
    <w:rsid w:val="00940FF7"/>
    <w:rsid w:val="009411EA"/>
    <w:rsid w:val="0094152B"/>
    <w:rsid w:val="009417CB"/>
    <w:rsid w:val="00941905"/>
    <w:rsid w:val="00941922"/>
    <w:rsid w:val="00941AAC"/>
    <w:rsid w:val="00941ACD"/>
    <w:rsid w:val="00941D08"/>
    <w:rsid w:val="00941EAE"/>
    <w:rsid w:val="009420F4"/>
    <w:rsid w:val="0094218C"/>
    <w:rsid w:val="0094219B"/>
    <w:rsid w:val="00942275"/>
    <w:rsid w:val="00942281"/>
    <w:rsid w:val="009428E3"/>
    <w:rsid w:val="00943302"/>
    <w:rsid w:val="009433AA"/>
    <w:rsid w:val="009437A6"/>
    <w:rsid w:val="00943884"/>
    <w:rsid w:val="009439AF"/>
    <w:rsid w:val="00943B3F"/>
    <w:rsid w:val="00943BE4"/>
    <w:rsid w:val="00943FEF"/>
    <w:rsid w:val="009441CB"/>
    <w:rsid w:val="0094424E"/>
    <w:rsid w:val="009443AE"/>
    <w:rsid w:val="009447DC"/>
    <w:rsid w:val="009449EB"/>
    <w:rsid w:val="009451DB"/>
    <w:rsid w:val="00945BB6"/>
    <w:rsid w:val="00945E4A"/>
    <w:rsid w:val="00945E84"/>
    <w:rsid w:val="009460A1"/>
    <w:rsid w:val="00946334"/>
    <w:rsid w:val="00946491"/>
    <w:rsid w:val="009468E8"/>
    <w:rsid w:val="00946BC5"/>
    <w:rsid w:val="00946D66"/>
    <w:rsid w:val="00946E8B"/>
    <w:rsid w:val="0094716A"/>
    <w:rsid w:val="00947200"/>
    <w:rsid w:val="0094729E"/>
    <w:rsid w:val="009474AF"/>
    <w:rsid w:val="009476BF"/>
    <w:rsid w:val="0094794C"/>
    <w:rsid w:val="00947B07"/>
    <w:rsid w:val="00947C93"/>
    <w:rsid w:val="00947CAE"/>
    <w:rsid w:val="0095000D"/>
    <w:rsid w:val="009501CF"/>
    <w:rsid w:val="009502B4"/>
    <w:rsid w:val="009502EB"/>
    <w:rsid w:val="00950382"/>
    <w:rsid w:val="009505F3"/>
    <w:rsid w:val="009506A4"/>
    <w:rsid w:val="00950742"/>
    <w:rsid w:val="009507EE"/>
    <w:rsid w:val="009509D0"/>
    <w:rsid w:val="00950A2E"/>
    <w:rsid w:val="00950C95"/>
    <w:rsid w:val="00951001"/>
    <w:rsid w:val="0095120E"/>
    <w:rsid w:val="009513AB"/>
    <w:rsid w:val="009515F7"/>
    <w:rsid w:val="009516B3"/>
    <w:rsid w:val="00951745"/>
    <w:rsid w:val="00951BFB"/>
    <w:rsid w:val="00951DA7"/>
    <w:rsid w:val="00951F2F"/>
    <w:rsid w:val="00952294"/>
    <w:rsid w:val="0095248C"/>
    <w:rsid w:val="009525D1"/>
    <w:rsid w:val="00952A42"/>
    <w:rsid w:val="00952A77"/>
    <w:rsid w:val="00952C77"/>
    <w:rsid w:val="00952D46"/>
    <w:rsid w:val="0095317D"/>
    <w:rsid w:val="00953188"/>
    <w:rsid w:val="009537AC"/>
    <w:rsid w:val="00953969"/>
    <w:rsid w:val="009539EA"/>
    <w:rsid w:val="00953B83"/>
    <w:rsid w:val="00953BE3"/>
    <w:rsid w:val="00953F81"/>
    <w:rsid w:val="00953F98"/>
    <w:rsid w:val="00954053"/>
    <w:rsid w:val="00954303"/>
    <w:rsid w:val="0095470A"/>
    <w:rsid w:val="00954AB1"/>
    <w:rsid w:val="00954B6D"/>
    <w:rsid w:val="00954D98"/>
    <w:rsid w:val="00954E6B"/>
    <w:rsid w:val="00954ED0"/>
    <w:rsid w:val="00954F25"/>
    <w:rsid w:val="0095507F"/>
    <w:rsid w:val="009550AD"/>
    <w:rsid w:val="00955C34"/>
    <w:rsid w:val="00955EE3"/>
    <w:rsid w:val="009560A9"/>
    <w:rsid w:val="009561AB"/>
    <w:rsid w:val="009562DB"/>
    <w:rsid w:val="00956386"/>
    <w:rsid w:val="009568DE"/>
    <w:rsid w:val="00956CAF"/>
    <w:rsid w:val="00956ED5"/>
    <w:rsid w:val="00957041"/>
    <w:rsid w:val="00957067"/>
    <w:rsid w:val="009574EF"/>
    <w:rsid w:val="009579A3"/>
    <w:rsid w:val="00957D27"/>
    <w:rsid w:val="00957D90"/>
    <w:rsid w:val="00957DE8"/>
    <w:rsid w:val="00960018"/>
    <w:rsid w:val="00960180"/>
    <w:rsid w:val="00960495"/>
    <w:rsid w:val="0096061B"/>
    <w:rsid w:val="00960BF7"/>
    <w:rsid w:val="009611AE"/>
    <w:rsid w:val="009613D1"/>
    <w:rsid w:val="00961532"/>
    <w:rsid w:val="0096163E"/>
    <w:rsid w:val="00961DAE"/>
    <w:rsid w:val="009620CE"/>
    <w:rsid w:val="00962223"/>
    <w:rsid w:val="00962432"/>
    <w:rsid w:val="009624D6"/>
    <w:rsid w:val="0096252A"/>
    <w:rsid w:val="00962794"/>
    <w:rsid w:val="00962850"/>
    <w:rsid w:val="00963354"/>
    <w:rsid w:val="00963742"/>
    <w:rsid w:val="00963776"/>
    <w:rsid w:val="00963B24"/>
    <w:rsid w:val="00963DD1"/>
    <w:rsid w:val="00964132"/>
    <w:rsid w:val="009643F7"/>
    <w:rsid w:val="00964429"/>
    <w:rsid w:val="009644CD"/>
    <w:rsid w:val="009644D2"/>
    <w:rsid w:val="00964CC7"/>
    <w:rsid w:val="00964D63"/>
    <w:rsid w:val="009651B8"/>
    <w:rsid w:val="0096537A"/>
    <w:rsid w:val="009657DA"/>
    <w:rsid w:val="0096594C"/>
    <w:rsid w:val="009659A9"/>
    <w:rsid w:val="009659FF"/>
    <w:rsid w:val="00965F13"/>
    <w:rsid w:val="00966125"/>
    <w:rsid w:val="0096628A"/>
    <w:rsid w:val="00966AB7"/>
    <w:rsid w:val="00966FE6"/>
    <w:rsid w:val="009671FD"/>
    <w:rsid w:val="009672C1"/>
    <w:rsid w:val="00967629"/>
    <w:rsid w:val="00967861"/>
    <w:rsid w:val="00967998"/>
    <w:rsid w:val="00967F4B"/>
    <w:rsid w:val="0097009F"/>
    <w:rsid w:val="009702F6"/>
    <w:rsid w:val="00970C6B"/>
    <w:rsid w:val="00970C94"/>
    <w:rsid w:val="0097109A"/>
    <w:rsid w:val="009712CF"/>
    <w:rsid w:val="009712DE"/>
    <w:rsid w:val="00971406"/>
    <w:rsid w:val="00971715"/>
    <w:rsid w:val="009718A3"/>
    <w:rsid w:val="009718CF"/>
    <w:rsid w:val="00971A46"/>
    <w:rsid w:val="00971BE4"/>
    <w:rsid w:val="00971CE4"/>
    <w:rsid w:val="00971DD7"/>
    <w:rsid w:val="00971FDB"/>
    <w:rsid w:val="00972043"/>
    <w:rsid w:val="009725BE"/>
    <w:rsid w:val="0097262D"/>
    <w:rsid w:val="009728FA"/>
    <w:rsid w:val="00972D1E"/>
    <w:rsid w:val="009739BD"/>
    <w:rsid w:val="00973E99"/>
    <w:rsid w:val="00974072"/>
    <w:rsid w:val="009741F9"/>
    <w:rsid w:val="00974288"/>
    <w:rsid w:val="00974989"/>
    <w:rsid w:val="00974DA1"/>
    <w:rsid w:val="00975486"/>
    <w:rsid w:val="00975544"/>
    <w:rsid w:val="009757D8"/>
    <w:rsid w:val="00975865"/>
    <w:rsid w:val="00975912"/>
    <w:rsid w:val="00975D2D"/>
    <w:rsid w:val="0097611A"/>
    <w:rsid w:val="00976542"/>
    <w:rsid w:val="0097656B"/>
    <w:rsid w:val="009768BB"/>
    <w:rsid w:val="009769F9"/>
    <w:rsid w:val="00976AD3"/>
    <w:rsid w:val="00976BB2"/>
    <w:rsid w:val="00976D04"/>
    <w:rsid w:val="0097701B"/>
    <w:rsid w:val="0097725A"/>
    <w:rsid w:val="0097757E"/>
    <w:rsid w:val="009776FF"/>
    <w:rsid w:val="0097776B"/>
    <w:rsid w:val="00977B76"/>
    <w:rsid w:val="00977D33"/>
    <w:rsid w:val="00977EE2"/>
    <w:rsid w:val="00977F97"/>
    <w:rsid w:val="00977FC4"/>
    <w:rsid w:val="009800A2"/>
    <w:rsid w:val="0098023C"/>
    <w:rsid w:val="00980437"/>
    <w:rsid w:val="009806C0"/>
    <w:rsid w:val="0098080C"/>
    <w:rsid w:val="0098090C"/>
    <w:rsid w:val="00980A3D"/>
    <w:rsid w:val="00980A6A"/>
    <w:rsid w:val="00980D0B"/>
    <w:rsid w:val="00980EC1"/>
    <w:rsid w:val="009810A1"/>
    <w:rsid w:val="0098124E"/>
    <w:rsid w:val="009815F7"/>
    <w:rsid w:val="00981603"/>
    <w:rsid w:val="0098197C"/>
    <w:rsid w:val="009819B3"/>
    <w:rsid w:val="00981C38"/>
    <w:rsid w:val="00981EBF"/>
    <w:rsid w:val="00982840"/>
    <w:rsid w:val="00982965"/>
    <w:rsid w:val="00982A5C"/>
    <w:rsid w:val="00982BC1"/>
    <w:rsid w:val="00982DCF"/>
    <w:rsid w:val="00982E74"/>
    <w:rsid w:val="00982EC9"/>
    <w:rsid w:val="009832F3"/>
    <w:rsid w:val="00983310"/>
    <w:rsid w:val="009833C4"/>
    <w:rsid w:val="00983928"/>
    <w:rsid w:val="00983A6E"/>
    <w:rsid w:val="00984085"/>
    <w:rsid w:val="0098409D"/>
    <w:rsid w:val="00984193"/>
    <w:rsid w:val="00984245"/>
    <w:rsid w:val="009842F9"/>
    <w:rsid w:val="0098439C"/>
    <w:rsid w:val="0098450E"/>
    <w:rsid w:val="00984565"/>
    <w:rsid w:val="009846DC"/>
    <w:rsid w:val="00984772"/>
    <w:rsid w:val="00984784"/>
    <w:rsid w:val="009848D3"/>
    <w:rsid w:val="009849F2"/>
    <w:rsid w:val="00984A27"/>
    <w:rsid w:val="00984E74"/>
    <w:rsid w:val="009850ED"/>
    <w:rsid w:val="009851B2"/>
    <w:rsid w:val="009851EA"/>
    <w:rsid w:val="009851F1"/>
    <w:rsid w:val="00985314"/>
    <w:rsid w:val="009853E4"/>
    <w:rsid w:val="0098552E"/>
    <w:rsid w:val="0098587E"/>
    <w:rsid w:val="0098595D"/>
    <w:rsid w:val="00985B0E"/>
    <w:rsid w:val="00985B63"/>
    <w:rsid w:val="00985EB9"/>
    <w:rsid w:val="00986231"/>
    <w:rsid w:val="009866C0"/>
    <w:rsid w:val="009867B0"/>
    <w:rsid w:val="009868BF"/>
    <w:rsid w:val="00986C37"/>
    <w:rsid w:val="00986DD2"/>
    <w:rsid w:val="0098744A"/>
    <w:rsid w:val="00987871"/>
    <w:rsid w:val="0098798E"/>
    <w:rsid w:val="00987D35"/>
    <w:rsid w:val="00990379"/>
    <w:rsid w:val="0099038E"/>
    <w:rsid w:val="00990626"/>
    <w:rsid w:val="00990804"/>
    <w:rsid w:val="0099090F"/>
    <w:rsid w:val="00990972"/>
    <w:rsid w:val="00990BED"/>
    <w:rsid w:val="00990DFD"/>
    <w:rsid w:val="00991049"/>
    <w:rsid w:val="00991217"/>
    <w:rsid w:val="009912D1"/>
    <w:rsid w:val="009913ED"/>
    <w:rsid w:val="0099195F"/>
    <w:rsid w:val="00991C4C"/>
    <w:rsid w:val="00991F6D"/>
    <w:rsid w:val="00992096"/>
    <w:rsid w:val="0099212E"/>
    <w:rsid w:val="009923DD"/>
    <w:rsid w:val="0099257C"/>
    <w:rsid w:val="0099295A"/>
    <w:rsid w:val="00992A8D"/>
    <w:rsid w:val="00992D76"/>
    <w:rsid w:val="00992D9B"/>
    <w:rsid w:val="00992DC1"/>
    <w:rsid w:val="00993342"/>
    <w:rsid w:val="009934C4"/>
    <w:rsid w:val="0099358B"/>
    <w:rsid w:val="009936A4"/>
    <w:rsid w:val="009937CE"/>
    <w:rsid w:val="00993A95"/>
    <w:rsid w:val="009940B8"/>
    <w:rsid w:val="0099432B"/>
    <w:rsid w:val="0099438D"/>
    <w:rsid w:val="009944A1"/>
    <w:rsid w:val="0099455C"/>
    <w:rsid w:val="00994567"/>
    <w:rsid w:val="00994CDE"/>
    <w:rsid w:val="00994DEB"/>
    <w:rsid w:val="00994E7D"/>
    <w:rsid w:val="00994F58"/>
    <w:rsid w:val="00994FC7"/>
    <w:rsid w:val="009954D8"/>
    <w:rsid w:val="00995611"/>
    <w:rsid w:val="00995725"/>
    <w:rsid w:val="0099589E"/>
    <w:rsid w:val="0099596C"/>
    <w:rsid w:val="00995BAF"/>
    <w:rsid w:val="00995BC5"/>
    <w:rsid w:val="00995C0E"/>
    <w:rsid w:val="00995DF3"/>
    <w:rsid w:val="00995E7D"/>
    <w:rsid w:val="00996136"/>
    <w:rsid w:val="009961D6"/>
    <w:rsid w:val="00996259"/>
    <w:rsid w:val="009962C3"/>
    <w:rsid w:val="00996C93"/>
    <w:rsid w:val="00996CD4"/>
    <w:rsid w:val="00996D8A"/>
    <w:rsid w:val="00996EA4"/>
    <w:rsid w:val="00997127"/>
    <w:rsid w:val="00997293"/>
    <w:rsid w:val="00997471"/>
    <w:rsid w:val="00997580"/>
    <w:rsid w:val="009977D1"/>
    <w:rsid w:val="00997989"/>
    <w:rsid w:val="009A0039"/>
    <w:rsid w:val="009A0A96"/>
    <w:rsid w:val="009A0B8A"/>
    <w:rsid w:val="009A0BF2"/>
    <w:rsid w:val="009A0DBC"/>
    <w:rsid w:val="009A0F25"/>
    <w:rsid w:val="009A109A"/>
    <w:rsid w:val="009A14BF"/>
    <w:rsid w:val="009A1A03"/>
    <w:rsid w:val="009A1A8E"/>
    <w:rsid w:val="009A1B3A"/>
    <w:rsid w:val="009A1E31"/>
    <w:rsid w:val="009A2076"/>
    <w:rsid w:val="009A21D8"/>
    <w:rsid w:val="009A21EF"/>
    <w:rsid w:val="009A23D8"/>
    <w:rsid w:val="009A25FE"/>
    <w:rsid w:val="009A2637"/>
    <w:rsid w:val="009A2808"/>
    <w:rsid w:val="009A28B9"/>
    <w:rsid w:val="009A28CE"/>
    <w:rsid w:val="009A2AF2"/>
    <w:rsid w:val="009A2B80"/>
    <w:rsid w:val="009A2D57"/>
    <w:rsid w:val="009A2DA0"/>
    <w:rsid w:val="009A313B"/>
    <w:rsid w:val="009A359D"/>
    <w:rsid w:val="009A36D0"/>
    <w:rsid w:val="009A370B"/>
    <w:rsid w:val="009A3799"/>
    <w:rsid w:val="009A37F4"/>
    <w:rsid w:val="009A391F"/>
    <w:rsid w:val="009A3949"/>
    <w:rsid w:val="009A39C7"/>
    <w:rsid w:val="009A3EEB"/>
    <w:rsid w:val="009A400D"/>
    <w:rsid w:val="009A4013"/>
    <w:rsid w:val="009A42CB"/>
    <w:rsid w:val="009A4436"/>
    <w:rsid w:val="009A4636"/>
    <w:rsid w:val="009A4880"/>
    <w:rsid w:val="009A4930"/>
    <w:rsid w:val="009A4A14"/>
    <w:rsid w:val="009A4ACD"/>
    <w:rsid w:val="009A4BF9"/>
    <w:rsid w:val="009A4C15"/>
    <w:rsid w:val="009A4D88"/>
    <w:rsid w:val="009A51FC"/>
    <w:rsid w:val="009A52C6"/>
    <w:rsid w:val="009A56E3"/>
    <w:rsid w:val="009A57A6"/>
    <w:rsid w:val="009A5830"/>
    <w:rsid w:val="009A5C94"/>
    <w:rsid w:val="009A615C"/>
    <w:rsid w:val="009A62AA"/>
    <w:rsid w:val="009A6496"/>
    <w:rsid w:val="009A653F"/>
    <w:rsid w:val="009A6BC3"/>
    <w:rsid w:val="009A6BF9"/>
    <w:rsid w:val="009A6D24"/>
    <w:rsid w:val="009A6E88"/>
    <w:rsid w:val="009A6E9C"/>
    <w:rsid w:val="009A70A8"/>
    <w:rsid w:val="009A7192"/>
    <w:rsid w:val="009A723B"/>
    <w:rsid w:val="009A768D"/>
    <w:rsid w:val="009A77EB"/>
    <w:rsid w:val="009A7896"/>
    <w:rsid w:val="009A7E67"/>
    <w:rsid w:val="009B017D"/>
    <w:rsid w:val="009B01D0"/>
    <w:rsid w:val="009B0288"/>
    <w:rsid w:val="009B053B"/>
    <w:rsid w:val="009B062E"/>
    <w:rsid w:val="009B06CA"/>
    <w:rsid w:val="009B0760"/>
    <w:rsid w:val="009B0899"/>
    <w:rsid w:val="009B0A51"/>
    <w:rsid w:val="009B0A68"/>
    <w:rsid w:val="009B15B0"/>
    <w:rsid w:val="009B1CCA"/>
    <w:rsid w:val="009B1D69"/>
    <w:rsid w:val="009B1E52"/>
    <w:rsid w:val="009B1F8C"/>
    <w:rsid w:val="009B21ED"/>
    <w:rsid w:val="009B2269"/>
    <w:rsid w:val="009B245E"/>
    <w:rsid w:val="009B2528"/>
    <w:rsid w:val="009B27FF"/>
    <w:rsid w:val="009B2A9C"/>
    <w:rsid w:val="009B2B71"/>
    <w:rsid w:val="009B2DCC"/>
    <w:rsid w:val="009B2E99"/>
    <w:rsid w:val="009B2F6F"/>
    <w:rsid w:val="009B30E1"/>
    <w:rsid w:val="009B330F"/>
    <w:rsid w:val="009B335D"/>
    <w:rsid w:val="009B3698"/>
    <w:rsid w:val="009B3806"/>
    <w:rsid w:val="009B39F8"/>
    <w:rsid w:val="009B3EDE"/>
    <w:rsid w:val="009B444D"/>
    <w:rsid w:val="009B466A"/>
    <w:rsid w:val="009B46B3"/>
    <w:rsid w:val="009B4E6C"/>
    <w:rsid w:val="009B4F51"/>
    <w:rsid w:val="009B531C"/>
    <w:rsid w:val="009B532B"/>
    <w:rsid w:val="009B54AA"/>
    <w:rsid w:val="009B5814"/>
    <w:rsid w:val="009B58A0"/>
    <w:rsid w:val="009B59E3"/>
    <w:rsid w:val="009B5B15"/>
    <w:rsid w:val="009B5F2A"/>
    <w:rsid w:val="009B64CA"/>
    <w:rsid w:val="009B6A8D"/>
    <w:rsid w:val="009B6DEF"/>
    <w:rsid w:val="009B6E7A"/>
    <w:rsid w:val="009B6E84"/>
    <w:rsid w:val="009B6EA6"/>
    <w:rsid w:val="009B7103"/>
    <w:rsid w:val="009B7440"/>
    <w:rsid w:val="009B7455"/>
    <w:rsid w:val="009B7698"/>
    <w:rsid w:val="009B779C"/>
    <w:rsid w:val="009B7954"/>
    <w:rsid w:val="009B7A22"/>
    <w:rsid w:val="009B7AF1"/>
    <w:rsid w:val="009B7B0C"/>
    <w:rsid w:val="009B7EB4"/>
    <w:rsid w:val="009C03F9"/>
    <w:rsid w:val="009C0856"/>
    <w:rsid w:val="009C0C07"/>
    <w:rsid w:val="009C0E08"/>
    <w:rsid w:val="009C0FF6"/>
    <w:rsid w:val="009C1127"/>
    <w:rsid w:val="009C123D"/>
    <w:rsid w:val="009C1713"/>
    <w:rsid w:val="009C18A7"/>
    <w:rsid w:val="009C1BA5"/>
    <w:rsid w:val="009C1C83"/>
    <w:rsid w:val="009C1CC2"/>
    <w:rsid w:val="009C1D52"/>
    <w:rsid w:val="009C1DB6"/>
    <w:rsid w:val="009C1FEA"/>
    <w:rsid w:val="009C22BC"/>
    <w:rsid w:val="009C23AA"/>
    <w:rsid w:val="009C2467"/>
    <w:rsid w:val="009C2ABF"/>
    <w:rsid w:val="009C2B05"/>
    <w:rsid w:val="009C306D"/>
    <w:rsid w:val="009C3123"/>
    <w:rsid w:val="009C37CA"/>
    <w:rsid w:val="009C3A36"/>
    <w:rsid w:val="009C3D2E"/>
    <w:rsid w:val="009C4104"/>
    <w:rsid w:val="009C432E"/>
    <w:rsid w:val="009C44BA"/>
    <w:rsid w:val="009C4822"/>
    <w:rsid w:val="009C4897"/>
    <w:rsid w:val="009C4A02"/>
    <w:rsid w:val="009C4AB0"/>
    <w:rsid w:val="009C4AC1"/>
    <w:rsid w:val="009C4B7A"/>
    <w:rsid w:val="009C4BDE"/>
    <w:rsid w:val="009C505D"/>
    <w:rsid w:val="009C52E7"/>
    <w:rsid w:val="009C5303"/>
    <w:rsid w:val="009C5518"/>
    <w:rsid w:val="009C563C"/>
    <w:rsid w:val="009C5655"/>
    <w:rsid w:val="009C59E6"/>
    <w:rsid w:val="009C59F6"/>
    <w:rsid w:val="009C62A7"/>
    <w:rsid w:val="009C6464"/>
    <w:rsid w:val="009C6769"/>
    <w:rsid w:val="009C6C5D"/>
    <w:rsid w:val="009C72E0"/>
    <w:rsid w:val="009C7534"/>
    <w:rsid w:val="009C7816"/>
    <w:rsid w:val="009C793B"/>
    <w:rsid w:val="009C7960"/>
    <w:rsid w:val="009C7D16"/>
    <w:rsid w:val="009C7F54"/>
    <w:rsid w:val="009C7FA2"/>
    <w:rsid w:val="009D0077"/>
    <w:rsid w:val="009D0189"/>
    <w:rsid w:val="009D0854"/>
    <w:rsid w:val="009D0923"/>
    <w:rsid w:val="009D0A17"/>
    <w:rsid w:val="009D0C43"/>
    <w:rsid w:val="009D1015"/>
    <w:rsid w:val="009D1073"/>
    <w:rsid w:val="009D1630"/>
    <w:rsid w:val="009D1858"/>
    <w:rsid w:val="009D193E"/>
    <w:rsid w:val="009D1B26"/>
    <w:rsid w:val="009D1F33"/>
    <w:rsid w:val="009D2657"/>
    <w:rsid w:val="009D26C9"/>
    <w:rsid w:val="009D2761"/>
    <w:rsid w:val="009D30B7"/>
    <w:rsid w:val="009D3462"/>
    <w:rsid w:val="009D3870"/>
    <w:rsid w:val="009D3B9B"/>
    <w:rsid w:val="009D3C76"/>
    <w:rsid w:val="009D3E0E"/>
    <w:rsid w:val="009D3F79"/>
    <w:rsid w:val="009D415D"/>
    <w:rsid w:val="009D437F"/>
    <w:rsid w:val="009D4592"/>
    <w:rsid w:val="009D4A78"/>
    <w:rsid w:val="009D4E24"/>
    <w:rsid w:val="009D4F46"/>
    <w:rsid w:val="009D4FCE"/>
    <w:rsid w:val="009D57B4"/>
    <w:rsid w:val="009D5BFF"/>
    <w:rsid w:val="009D5CAF"/>
    <w:rsid w:val="009D6005"/>
    <w:rsid w:val="009D6118"/>
    <w:rsid w:val="009D65B7"/>
    <w:rsid w:val="009D68CC"/>
    <w:rsid w:val="009D68E6"/>
    <w:rsid w:val="009D6D64"/>
    <w:rsid w:val="009D6D8B"/>
    <w:rsid w:val="009D6E01"/>
    <w:rsid w:val="009D6FA5"/>
    <w:rsid w:val="009D70FC"/>
    <w:rsid w:val="009D7192"/>
    <w:rsid w:val="009D7253"/>
    <w:rsid w:val="009D7492"/>
    <w:rsid w:val="009D7539"/>
    <w:rsid w:val="009D7593"/>
    <w:rsid w:val="009D7707"/>
    <w:rsid w:val="009D79F0"/>
    <w:rsid w:val="009D7A97"/>
    <w:rsid w:val="009D7AFE"/>
    <w:rsid w:val="009D7B98"/>
    <w:rsid w:val="009D7D99"/>
    <w:rsid w:val="009E001D"/>
    <w:rsid w:val="009E01B1"/>
    <w:rsid w:val="009E027E"/>
    <w:rsid w:val="009E0AF2"/>
    <w:rsid w:val="009E0BA5"/>
    <w:rsid w:val="009E0D41"/>
    <w:rsid w:val="009E0DEA"/>
    <w:rsid w:val="009E0E08"/>
    <w:rsid w:val="009E175F"/>
    <w:rsid w:val="009E193D"/>
    <w:rsid w:val="009E1C89"/>
    <w:rsid w:val="009E1E2E"/>
    <w:rsid w:val="009E1EAE"/>
    <w:rsid w:val="009E1F00"/>
    <w:rsid w:val="009E200E"/>
    <w:rsid w:val="009E20B9"/>
    <w:rsid w:val="009E2459"/>
    <w:rsid w:val="009E2803"/>
    <w:rsid w:val="009E29AB"/>
    <w:rsid w:val="009E2D14"/>
    <w:rsid w:val="009E2DB5"/>
    <w:rsid w:val="009E2DD7"/>
    <w:rsid w:val="009E3058"/>
    <w:rsid w:val="009E3267"/>
    <w:rsid w:val="009E3883"/>
    <w:rsid w:val="009E3B03"/>
    <w:rsid w:val="009E3F94"/>
    <w:rsid w:val="009E42F5"/>
    <w:rsid w:val="009E44C4"/>
    <w:rsid w:val="009E474E"/>
    <w:rsid w:val="009E4A28"/>
    <w:rsid w:val="009E52A0"/>
    <w:rsid w:val="009E5359"/>
    <w:rsid w:val="009E5614"/>
    <w:rsid w:val="009E56FE"/>
    <w:rsid w:val="009E6497"/>
    <w:rsid w:val="009E672B"/>
    <w:rsid w:val="009E6749"/>
    <w:rsid w:val="009E6850"/>
    <w:rsid w:val="009E68B3"/>
    <w:rsid w:val="009E6D9C"/>
    <w:rsid w:val="009E6DB7"/>
    <w:rsid w:val="009E6EA2"/>
    <w:rsid w:val="009E6EA9"/>
    <w:rsid w:val="009E7204"/>
    <w:rsid w:val="009E733A"/>
    <w:rsid w:val="009E743B"/>
    <w:rsid w:val="009E756F"/>
    <w:rsid w:val="009E768C"/>
    <w:rsid w:val="009E791E"/>
    <w:rsid w:val="009E7B89"/>
    <w:rsid w:val="009F01DA"/>
    <w:rsid w:val="009F0630"/>
    <w:rsid w:val="009F07B5"/>
    <w:rsid w:val="009F0B09"/>
    <w:rsid w:val="009F0BF7"/>
    <w:rsid w:val="009F0C09"/>
    <w:rsid w:val="009F0EA3"/>
    <w:rsid w:val="009F112B"/>
    <w:rsid w:val="009F133C"/>
    <w:rsid w:val="009F1359"/>
    <w:rsid w:val="009F14F5"/>
    <w:rsid w:val="009F16C0"/>
    <w:rsid w:val="009F177E"/>
    <w:rsid w:val="009F192B"/>
    <w:rsid w:val="009F197B"/>
    <w:rsid w:val="009F1989"/>
    <w:rsid w:val="009F1A56"/>
    <w:rsid w:val="009F1CF2"/>
    <w:rsid w:val="009F26D2"/>
    <w:rsid w:val="009F2C20"/>
    <w:rsid w:val="009F2C23"/>
    <w:rsid w:val="009F2CAA"/>
    <w:rsid w:val="009F2FA3"/>
    <w:rsid w:val="009F2FF1"/>
    <w:rsid w:val="009F317A"/>
    <w:rsid w:val="009F31B1"/>
    <w:rsid w:val="009F3547"/>
    <w:rsid w:val="009F388E"/>
    <w:rsid w:val="009F392E"/>
    <w:rsid w:val="009F44EF"/>
    <w:rsid w:val="009F45A6"/>
    <w:rsid w:val="009F461D"/>
    <w:rsid w:val="009F4762"/>
    <w:rsid w:val="009F4BB1"/>
    <w:rsid w:val="009F4C14"/>
    <w:rsid w:val="009F5396"/>
    <w:rsid w:val="009F5677"/>
    <w:rsid w:val="009F57DF"/>
    <w:rsid w:val="009F5B68"/>
    <w:rsid w:val="009F5D45"/>
    <w:rsid w:val="009F6173"/>
    <w:rsid w:val="009F62FD"/>
    <w:rsid w:val="009F6458"/>
    <w:rsid w:val="009F6698"/>
    <w:rsid w:val="009F683B"/>
    <w:rsid w:val="009F6909"/>
    <w:rsid w:val="009F6918"/>
    <w:rsid w:val="009F6A3D"/>
    <w:rsid w:val="009F6CEB"/>
    <w:rsid w:val="009F6E41"/>
    <w:rsid w:val="009F6F3D"/>
    <w:rsid w:val="009F703F"/>
    <w:rsid w:val="009F713D"/>
    <w:rsid w:val="009F7564"/>
    <w:rsid w:val="009F75B4"/>
    <w:rsid w:val="009F78A7"/>
    <w:rsid w:val="009F793B"/>
    <w:rsid w:val="009F7B6B"/>
    <w:rsid w:val="009F7C08"/>
    <w:rsid w:val="009F7E16"/>
    <w:rsid w:val="00A00AC6"/>
    <w:rsid w:val="00A00B19"/>
    <w:rsid w:val="00A00EEA"/>
    <w:rsid w:val="00A0100A"/>
    <w:rsid w:val="00A016DD"/>
    <w:rsid w:val="00A0194B"/>
    <w:rsid w:val="00A01F09"/>
    <w:rsid w:val="00A02104"/>
    <w:rsid w:val="00A02195"/>
    <w:rsid w:val="00A022FD"/>
    <w:rsid w:val="00A0238D"/>
    <w:rsid w:val="00A0248C"/>
    <w:rsid w:val="00A027A5"/>
    <w:rsid w:val="00A02A8C"/>
    <w:rsid w:val="00A03394"/>
    <w:rsid w:val="00A037F2"/>
    <w:rsid w:val="00A03B43"/>
    <w:rsid w:val="00A03C50"/>
    <w:rsid w:val="00A03E06"/>
    <w:rsid w:val="00A04556"/>
    <w:rsid w:val="00A047F6"/>
    <w:rsid w:val="00A0481E"/>
    <w:rsid w:val="00A04FAF"/>
    <w:rsid w:val="00A05574"/>
    <w:rsid w:val="00A05845"/>
    <w:rsid w:val="00A05AB0"/>
    <w:rsid w:val="00A05D06"/>
    <w:rsid w:val="00A06318"/>
    <w:rsid w:val="00A06C58"/>
    <w:rsid w:val="00A06EFB"/>
    <w:rsid w:val="00A06FE4"/>
    <w:rsid w:val="00A072BE"/>
    <w:rsid w:val="00A07545"/>
    <w:rsid w:val="00A07615"/>
    <w:rsid w:val="00A076C1"/>
    <w:rsid w:val="00A079D8"/>
    <w:rsid w:val="00A079E7"/>
    <w:rsid w:val="00A07A78"/>
    <w:rsid w:val="00A07C44"/>
    <w:rsid w:val="00A07D79"/>
    <w:rsid w:val="00A07FED"/>
    <w:rsid w:val="00A10163"/>
    <w:rsid w:val="00A106D1"/>
    <w:rsid w:val="00A10787"/>
    <w:rsid w:val="00A1081E"/>
    <w:rsid w:val="00A10A0D"/>
    <w:rsid w:val="00A10CE3"/>
    <w:rsid w:val="00A1122D"/>
    <w:rsid w:val="00A11660"/>
    <w:rsid w:val="00A1184C"/>
    <w:rsid w:val="00A11B21"/>
    <w:rsid w:val="00A11B65"/>
    <w:rsid w:val="00A124C6"/>
    <w:rsid w:val="00A124FE"/>
    <w:rsid w:val="00A12673"/>
    <w:rsid w:val="00A12809"/>
    <w:rsid w:val="00A1308F"/>
    <w:rsid w:val="00A130E0"/>
    <w:rsid w:val="00A134DC"/>
    <w:rsid w:val="00A13514"/>
    <w:rsid w:val="00A135F2"/>
    <w:rsid w:val="00A137DB"/>
    <w:rsid w:val="00A13A52"/>
    <w:rsid w:val="00A13B13"/>
    <w:rsid w:val="00A13C15"/>
    <w:rsid w:val="00A13C66"/>
    <w:rsid w:val="00A13DB2"/>
    <w:rsid w:val="00A14482"/>
    <w:rsid w:val="00A146ED"/>
    <w:rsid w:val="00A14804"/>
    <w:rsid w:val="00A1483B"/>
    <w:rsid w:val="00A14A36"/>
    <w:rsid w:val="00A14B13"/>
    <w:rsid w:val="00A14EB9"/>
    <w:rsid w:val="00A14F79"/>
    <w:rsid w:val="00A152EB"/>
    <w:rsid w:val="00A15660"/>
    <w:rsid w:val="00A156D9"/>
    <w:rsid w:val="00A159E6"/>
    <w:rsid w:val="00A15E8E"/>
    <w:rsid w:val="00A15EB8"/>
    <w:rsid w:val="00A15EFC"/>
    <w:rsid w:val="00A16079"/>
    <w:rsid w:val="00A16115"/>
    <w:rsid w:val="00A168B1"/>
    <w:rsid w:val="00A16EC6"/>
    <w:rsid w:val="00A1702C"/>
    <w:rsid w:val="00A171C2"/>
    <w:rsid w:val="00A17465"/>
    <w:rsid w:val="00A17713"/>
    <w:rsid w:val="00A17A0F"/>
    <w:rsid w:val="00A17DCD"/>
    <w:rsid w:val="00A17DF0"/>
    <w:rsid w:val="00A20147"/>
    <w:rsid w:val="00A201CD"/>
    <w:rsid w:val="00A20957"/>
    <w:rsid w:val="00A209CC"/>
    <w:rsid w:val="00A20A96"/>
    <w:rsid w:val="00A20B6C"/>
    <w:rsid w:val="00A20CC3"/>
    <w:rsid w:val="00A2105A"/>
    <w:rsid w:val="00A21280"/>
    <w:rsid w:val="00A212C8"/>
    <w:rsid w:val="00A21300"/>
    <w:rsid w:val="00A213A0"/>
    <w:rsid w:val="00A21487"/>
    <w:rsid w:val="00A219D6"/>
    <w:rsid w:val="00A21E30"/>
    <w:rsid w:val="00A21F04"/>
    <w:rsid w:val="00A22089"/>
    <w:rsid w:val="00A2215A"/>
    <w:rsid w:val="00A22771"/>
    <w:rsid w:val="00A227BB"/>
    <w:rsid w:val="00A2289D"/>
    <w:rsid w:val="00A229DB"/>
    <w:rsid w:val="00A22D50"/>
    <w:rsid w:val="00A22E0E"/>
    <w:rsid w:val="00A22E5E"/>
    <w:rsid w:val="00A22FC5"/>
    <w:rsid w:val="00A231DB"/>
    <w:rsid w:val="00A2343A"/>
    <w:rsid w:val="00A23861"/>
    <w:rsid w:val="00A23B90"/>
    <w:rsid w:val="00A24270"/>
    <w:rsid w:val="00A24493"/>
    <w:rsid w:val="00A24558"/>
    <w:rsid w:val="00A2467E"/>
    <w:rsid w:val="00A24ABC"/>
    <w:rsid w:val="00A24E18"/>
    <w:rsid w:val="00A24FB0"/>
    <w:rsid w:val="00A251AE"/>
    <w:rsid w:val="00A253F8"/>
    <w:rsid w:val="00A254E4"/>
    <w:rsid w:val="00A25698"/>
    <w:rsid w:val="00A2599D"/>
    <w:rsid w:val="00A25D1B"/>
    <w:rsid w:val="00A25EBF"/>
    <w:rsid w:val="00A25F01"/>
    <w:rsid w:val="00A25F87"/>
    <w:rsid w:val="00A25FAB"/>
    <w:rsid w:val="00A2613C"/>
    <w:rsid w:val="00A26292"/>
    <w:rsid w:val="00A262D4"/>
    <w:rsid w:val="00A26511"/>
    <w:rsid w:val="00A26BB7"/>
    <w:rsid w:val="00A26CB3"/>
    <w:rsid w:val="00A26D7A"/>
    <w:rsid w:val="00A26E46"/>
    <w:rsid w:val="00A2700E"/>
    <w:rsid w:val="00A2746B"/>
    <w:rsid w:val="00A2763E"/>
    <w:rsid w:val="00A276C8"/>
    <w:rsid w:val="00A27991"/>
    <w:rsid w:val="00A27CA3"/>
    <w:rsid w:val="00A27E83"/>
    <w:rsid w:val="00A30148"/>
    <w:rsid w:val="00A30340"/>
    <w:rsid w:val="00A303DA"/>
    <w:rsid w:val="00A30698"/>
    <w:rsid w:val="00A306BE"/>
    <w:rsid w:val="00A308B6"/>
    <w:rsid w:val="00A309B4"/>
    <w:rsid w:val="00A30D54"/>
    <w:rsid w:val="00A3146B"/>
    <w:rsid w:val="00A3149F"/>
    <w:rsid w:val="00A314A5"/>
    <w:rsid w:val="00A315C6"/>
    <w:rsid w:val="00A316B0"/>
    <w:rsid w:val="00A31849"/>
    <w:rsid w:val="00A31994"/>
    <w:rsid w:val="00A319A6"/>
    <w:rsid w:val="00A31AAC"/>
    <w:rsid w:val="00A31F61"/>
    <w:rsid w:val="00A31F75"/>
    <w:rsid w:val="00A324E4"/>
    <w:rsid w:val="00A32C2B"/>
    <w:rsid w:val="00A32E32"/>
    <w:rsid w:val="00A32E83"/>
    <w:rsid w:val="00A332CF"/>
    <w:rsid w:val="00A33666"/>
    <w:rsid w:val="00A336BD"/>
    <w:rsid w:val="00A33A70"/>
    <w:rsid w:val="00A33C4E"/>
    <w:rsid w:val="00A33CB3"/>
    <w:rsid w:val="00A33DAB"/>
    <w:rsid w:val="00A33E6F"/>
    <w:rsid w:val="00A33EAA"/>
    <w:rsid w:val="00A33EF0"/>
    <w:rsid w:val="00A343BC"/>
    <w:rsid w:val="00A34CDB"/>
    <w:rsid w:val="00A3505E"/>
    <w:rsid w:val="00A352BB"/>
    <w:rsid w:val="00A3533D"/>
    <w:rsid w:val="00A35563"/>
    <w:rsid w:val="00A35A8B"/>
    <w:rsid w:val="00A35C20"/>
    <w:rsid w:val="00A35C80"/>
    <w:rsid w:val="00A35CEB"/>
    <w:rsid w:val="00A35D92"/>
    <w:rsid w:val="00A3609A"/>
    <w:rsid w:val="00A36113"/>
    <w:rsid w:val="00A3622B"/>
    <w:rsid w:val="00A36442"/>
    <w:rsid w:val="00A364C1"/>
    <w:rsid w:val="00A366D9"/>
    <w:rsid w:val="00A368E3"/>
    <w:rsid w:val="00A368FC"/>
    <w:rsid w:val="00A3691B"/>
    <w:rsid w:val="00A375D2"/>
    <w:rsid w:val="00A3760E"/>
    <w:rsid w:val="00A37743"/>
    <w:rsid w:val="00A378B9"/>
    <w:rsid w:val="00A37A2D"/>
    <w:rsid w:val="00A37A3C"/>
    <w:rsid w:val="00A37E5E"/>
    <w:rsid w:val="00A37E82"/>
    <w:rsid w:val="00A37FAD"/>
    <w:rsid w:val="00A37FE4"/>
    <w:rsid w:val="00A40452"/>
    <w:rsid w:val="00A4062F"/>
    <w:rsid w:val="00A40698"/>
    <w:rsid w:val="00A40885"/>
    <w:rsid w:val="00A408CB"/>
    <w:rsid w:val="00A40A17"/>
    <w:rsid w:val="00A40AEF"/>
    <w:rsid w:val="00A40C73"/>
    <w:rsid w:val="00A40FD3"/>
    <w:rsid w:val="00A4117C"/>
    <w:rsid w:val="00A41338"/>
    <w:rsid w:val="00A413F7"/>
    <w:rsid w:val="00A41555"/>
    <w:rsid w:val="00A4161C"/>
    <w:rsid w:val="00A4186B"/>
    <w:rsid w:val="00A418E9"/>
    <w:rsid w:val="00A41E33"/>
    <w:rsid w:val="00A41E8D"/>
    <w:rsid w:val="00A4202B"/>
    <w:rsid w:val="00A4276C"/>
    <w:rsid w:val="00A42B74"/>
    <w:rsid w:val="00A42CBC"/>
    <w:rsid w:val="00A42F07"/>
    <w:rsid w:val="00A43874"/>
    <w:rsid w:val="00A43AAE"/>
    <w:rsid w:val="00A43C8C"/>
    <w:rsid w:val="00A43E68"/>
    <w:rsid w:val="00A442C9"/>
    <w:rsid w:val="00A44382"/>
    <w:rsid w:val="00A444D1"/>
    <w:rsid w:val="00A445D5"/>
    <w:rsid w:val="00A45493"/>
    <w:rsid w:val="00A454E1"/>
    <w:rsid w:val="00A455F1"/>
    <w:rsid w:val="00A4561B"/>
    <w:rsid w:val="00A456BE"/>
    <w:rsid w:val="00A45733"/>
    <w:rsid w:val="00A45A31"/>
    <w:rsid w:val="00A45A4D"/>
    <w:rsid w:val="00A45B37"/>
    <w:rsid w:val="00A45D77"/>
    <w:rsid w:val="00A46111"/>
    <w:rsid w:val="00A46304"/>
    <w:rsid w:val="00A46344"/>
    <w:rsid w:val="00A464B4"/>
    <w:rsid w:val="00A46533"/>
    <w:rsid w:val="00A4663E"/>
    <w:rsid w:val="00A46E16"/>
    <w:rsid w:val="00A46E33"/>
    <w:rsid w:val="00A46F07"/>
    <w:rsid w:val="00A4718B"/>
    <w:rsid w:val="00A4768C"/>
    <w:rsid w:val="00A47783"/>
    <w:rsid w:val="00A477FD"/>
    <w:rsid w:val="00A479F8"/>
    <w:rsid w:val="00A47B2F"/>
    <w:rsid w:val="00A47CE0"/>
    <w:rsid w:val="00A47D11"/>
    <w:rsid w:val="00A501C9"/>
    <w:rsid w:val="00A504E3"/>
    <w:rsid w:val="00A50801"/>
    <w:rsid w:val="00A5083C"/>
    <w:rsid w:val="00A5093E"/>
    <w:rsid w:val="00A50A4F"/>
    <w:rsid w:val="00A50DAC"/>
    <w:rsid w:val="00A51059"/>
    <w:rsid w:val="00A5106F"/>
    <w:rsid w:val="00A517FD"/>
    <w:rsid w:val="00A51834"/>
    <w:rsid w:val="00A51910"/>
    <w:rsid w:val="00A51A7A"/>
    <w:rsid w:val="00A522D1"/>
    <w:rsid w:val="00A522EB"/>
    <w:rsid w:val="00A52661"/>
    <w:rsid w:val="00A526B1"/>
    <w:rsid w:val="00A526C3"/>
    <w:rsid w:val="00A52737"/>
    <w:rsid w:val="00A52835"/>
    <w:rsid w:val="00A52AE6"/>
    <w:rsid w:val="00A52F3A"/>
    <w:rsid w:val="00A530AE"/>
    <w:rsid w:val="00A531E9"/>
    <w:rsid w:val="00A53353"/>
    <w:rsid w:val="00A537D7"/>
    <w:rsid w:val="00A539CB"/>
    <w:rsid w:val="00A53AC7"/>
    <w:rsid w:val="00A53AF0"/>
    <w:rsid w:val="00A53D26"/>
    <w:rsid w:val="00A53EDA"/>
    <w:rsid w:val="00A53F59"/>
    <w:rsid w:val="00A540AE"/>
    <w:rsid w:val="00A5420E"/>
    <w:rsid w:val="00A5424D"/>
    <w:rsid w:val="00A5493D"/>
    <w:rsid w:val="00A54A9D"/>
    <w:rsid w:val="00A54C02"/>
    <w:rsid w:val="00A54C6A"/>
    <w:rsid w:val="00A54C71"/>
    <w:rsid w:val="00A54E49"/>
    <w:rsid w:val="00A54E4D"/>
    <w:rsid w:val="00A5506A"/>
    <w:rsid w:val="00A55185"/>
    <w:rsid w:val="00A556B1"/>
    <w:rsid w:val="00A5579B"/>
    <w:rsid w:val="00A557CB"/>
    <w:rsid w:val="00A5584B"/>
    <w:rsid w:val="00A55EFA"/>
    <w:rsid w:val="00A55F00"/>
    <w:rsid w:val="00A56187"/>
    <w:rsid w:val="00A56276"/>
    <w:rsid w:val="00A562DB"/>
    <w:rsid w:val="00A56634"/>
    <w:rsid w:val="00A56663"/>
    <w:rsid w:val="00A5668D"/>
    <w:rsid w:val="00A5673B"/>
    <w:rsid w:val="00A56AE0"/>
    <w:rsid w:val="00A56FE3"/>
    <w:rsid w:val="00A57120"/>
    <w:rsid w:val="00A572A1"/>
    <w:rsid w:val="00A572E2"/>
    <w:rsid w:val="00A5749E"/>
    <w:rsid w:val="00A57999"/>
    <w:rsid w:val="00A57A13"/>
    <w:rsid w:val="00A57B65"/>
    <w:rsid w:val="00A57BE1"/>
    <w:rsid w:val="00A57C4E"/>
    <w:rsid w:val="00A57DD9"/>
    <w:rsid w:val="00A60364"/>
    <w:rsid w:val="00A60395"/>
    <w:rsid w:val="00A6047F"/>
    <w:rsid w:val="00A60571"/>
    <w:rsid w:val="00A605F4"/>
    <w:rsid w:val="00A60709"/>
    <w:rsid w:val="00A6075C"/>
    <w:rsid w:val="00A607C0"/>
    <w:rsid w:val="00A60BF0"/>
    <w:rsid w:val="00A60C92"/>
    <w:rsid w:val="00A60D47"/>
    <w:rsid w:val="00A61165"/>
    <w:rsid w:val="00A6141F"/>
    <w:rsid w:val="00A615A2"/>
    <w:rsid w:val="00A619D1"/>
    <w:rsid w:val="00A61BDE"/>
    <w:rsid w:val="00A62025"/>
    <w:rsid w:val="00A6239F"/>
    <w:rsid w:val="00A624A6"/>
    <w:rsid w:val="00A62D05"/>
    <w:rsid w:val="00A62DDE"/>
    <w:rsid w:val="00A630E9"/>
    <w:rsid w:val="00A6320B"/>
    <w:rsid w:val="00A6326A"/>
    <w:rsid w:val="00A63458"/>
    <w:rsid w:val="00A63603"/>
    <w:rsid w:val="00A63823"/>
    <w:rsid w:val="00A6393D"/>
    <w:rsid w:val="00A63B7F"/>
    <w:rsid w:val="00A63C7A"/>
    <w:rsid w:val="00A64163"/>
    <w:rsid w:val="00A641A8"/>
    <w:rsid w:val="00A6438C"/>
    <w:rsid w:val="00A64406"/>
    <w:rsid w:val="00A64835"/>
    <w:rsid w:val="00A649CC"/>
    <w:rsid w:val="00A64D98"/>
    <w:rsid w:val="00A64E37"/>
    <w:rsid w:val="00A64EA1"/>
    <w:rsid w:val="00A64F65"/>
    <w:rsid w:val="00A65411"/>
    <w:rsid w:val="00A654E4"/>
    <w:rsid w:val="00A65502"/>
    <w:rsid w:val="00A65746"/>
    <w:rsid w:val="00A658FF"/>
    <w:rsid w:val="00A65CBD"/>
    <w:rsid w:val="00A65EE5"/>
    <w:rsid w:val="00A65F94"/>
    <w:rsid w:val="00A6613D"/>
    <w:rsid w:val="00A6672A"/>
    <w:rsid w:val="00A66856"/>
    <w:rsid w:val="00A66AC3"/>
    <w:rsid w:val="00A66B63"/>
    <w:rsid w:val="00A66BF4"/>
    <w:rsid w:val="00A66E30"/>
    <w:rsid w:val="00A66E7A"/>
    <w:rsid w:val="00A66F6A"/>
    <w:rsid w:val="00A67018"/>
    <w:rsid w:val="00A6774B"/>
    <w:rsid w:val="00A67B18"/>
    <w:rsid w:val="00A67C58"/>
    <w:rsid w:val="00A67CD0"/>
    <w:rsid w:val="00A67DAB"/>
    <w:rsid w:val="00A67E2D"/>
    <w:rsid w:val="00A67E6A"/>
    <w:rsid w:val="00A67F76"/>
    <w:rsid w:val="00A7005E"/>
    <w:rsid w:val="00A701A1"/>
    <w:rsid w:val="00A701F6"/>
    <w:rsid w:val="00A706AF"/>
    <w:rsid w:val="00A709A9"/>
    <w:rsid w:val="00A716E6"/>
    <w:rsid w:val="00A71884"/>
    <w:rsid w:val="00A71B87"/>
    <w:rsid w:val="00A71C9D"/>
    <w:rsid w:val="00A71DF3"/>
    <w:rsid w:val="00A71FAE"/>
    <w:rsid w:val="00A7216C"/>
    <w:rsid w:val="00A72436"/>
    <w:rsid w:val="00A724B0"/>
    <w:rsid w:val="00A72524"/>
    <w:rsid w:val="00A7287B"/>
    <w:rsid w:val="00A728D6"/>
    <w:rsid w:val="00A72DD9"/>
    <w:rsid w:val="00A72FB5"/>
    <w:rsid w:val="00A73165"/>
    <w:rsid w:val="00A731D0"/>
    <w:rsid w:val="00A73202"/>
    <w:rsid w:val="00A732A5"/>
    <w:rsid w:val="00A733F0"/>
    <w:rsid w:val="00A737BD"/>
    <w:rsid w:val="00A737F6"/>
    <w:rsid w:val="00A738A4"/>
    <w:rsid w:val="00A739BD"/>
    <w:rsid w:val="00A73A02"/>
    <w:rsid w:val="00A73C76"/>
    <w:rsid w:val="00A741DF"/>
    <w:rsid w:val="00A74238"/>
    <w:rsid w:val="00A7443A"/>
    <w:rsid w:val="00A7467C"/>
    <w:rsid w:val="00A747CF"/>
    <w:rsid w:val="00A7498E"/>
    <w:rsid w:val="00A74D97"/>
    <w:rsid w:val="00A74E8A"/>
    <w:rsid w:val="00A74EC8"/>
    <w:rsid w:val="00A74EE4"/>
    <w:rsid w:val="00A7525A"/>
    <w:rsid w:val="00A75633"/>
    <w:rsid w:val="00A7588A"/>
    <w:rsid w:val="00A75A46"/>
    <w:rsid w:val="00A75CA3"/>
    <w:rsid w:val="00A75F11"/>
    <w:rsid w:val="00A75F19"/>
    <w:rsid w:val="00A75FAA"/>
    <w:rsid w:val="00A761B1"/>
    <w:rsid w:val="00A76342"/>
    <w:rsid w:val="00A766CE"/>
    <w:rsid w:val="00A76A66"/>
    <w:rsid w:val="00A76A86"/>
    <w:rsid w:val="00A76B56"/>
    <w:rsid w:val="00A76B75"/>
    <w:rsid w:val="00A7714C"/>
    <w:rsid w:val="00A771A6"/>
    <w:rsid w:val="00A774A3"/>
    <w:rsid w:val="00A7789F"/>
    <w:rsid w:val="00A8001E"/>
    <w:rsid w:val="00A80111"/>
    <w:rsid w:val="00A8012A"/>
    <w:rsid w:val="00A80413"/>
    <w:rsid w:val="00A804B2"/>
    <w:rsid w:val="00A80603"/>
    <w:rsid w:val="00A80820"/>
    <w:rsid w:val="00A80A4A"/>
    <w:rsid w:val="00A80BF1"/>
    <w:rsid w:val="00A80C13"/>
    <w:rsid w:val="00A80CA4"/>
    <w:rsid w:val="00A80CAD"/>
    <w:rsid w:val="00A80D29"/>
    <w:rsid w:val="00A810D6"/>
    <w:rsid w:val="00A81118"/>
    <w:rsid w:val="00A8120E"/>
    <w:rsid w:val="00A816EB"/>
    <w:rsid w:val="00A81745"/>
    <w:rsid w:val="00A818AB"/>
    <w:rsid w:val="00A81CBC"/>
    <w:rsid w:val="00A8213A"/>
    <w:rsid w:val="00A8248F"/>
    <w:rsid w:val="00A827CD"/>
    <w:rsid w:val="00A8299D"/>
    <w:rsid w:val="00A82B81"/>
    <w:rsid w:val="00A82E81"/>
    <w:rsid w:val="00A83135"/>
    <w:rsid w:val="00A83184"/>
    <w:rsid w:val="00A8322D"/>
    <w:rsid w:val="00A8349F"/>
    <w:rsid w:val="00A836C4"/>
    <w:rsid w:val="00A838D9"/>
    <w:rsid w:val="00A8399C"/>
    <w:rsid w:val="00A83D3D"/>
    <w:rsid w:val="00A8410E"/>
    <w:rsid w:val="00A843A9"/>
    <w:rsid w:val="00A84792"/>
    <w:rsid w:val="00A847C9"/>
    <w:rsid w:val="00A848FD"/>
    <w:rsid w:val="00A84A77"/>
    <w:rsid w:val="00A84DE8"/>
    <w:rsid w:val="00A84EE3"/>
    <w:rsid w:val="00A85083"/>
    <w:rsid w:val="00A853F6"/>
    <w:rsid w:val="00A857C8"/>
    <w:rsid w:val="00A85B77"/>
    <w:rsid w:val="00A85E75"/>
    <w:rsid w:val="00A86067"/>
    <w:rsid w:val="00A86337"/>
    <w:rsid w:val="00A86711"/>
    <w:rsid w:val="00A86722"/>
    <w:rsid w:val="00A867F6"/>
    <w:rsid w:val="00A8690C"/>
    <w:rsid w:val="00A869E4"/>
    <w:rsid w:val="00A86D77"/>
    <w:rsid w:val="00A872B9"/>
    <w:rsid w:val="00A87463"/>
    <w:rsid w:val="00A8749D"/>
    <w:rsid w:val="00A87774"/>
    <w:rsid w:val="00A878D2"/>
    <w:rsid w:val="00A878E5"/>
    <w:rsid w:val="00A87AE5"/>
    <w:rsid w:val="00A903E0"/>
    <w:rsid w:val="00A90619"/>
    <w:rsid w:val="00A9070A"/>
    <w:rsid w:val="00A90742"/>
    <w:rsid w:val="00A909FF"/>
    <w:rsid w:val="00A90EC3"/>
    <w:rsid w:val="00A911E5"/>
    <w:rsid w:val="00A91240"/>
    <w:rsid w:val="00A912D1"/>
    <w:rsid w:val="00A91773"/>
    <w:rsid w:val="00A91B0C"/>
    <w:rsid w:val="00A91D8E"/>
    <w:rsid w:val="00A91ED7"/>
    <w:rsid w:val="00A91EE0"/>
    <w:rsid w:val="00A9234D"/>
    <w:rsid w:val="00A923C1"/>
    <w:rsid w:val="00A924A7"/>
    <w:rsid w:val="00A92555"/>
    <w:rsid w:val="00A926C9"/>
    <w:rsid w:val="00A92AB2"/>
    <w:rsid w:val="00A92C86"/>
    <w:rsid w:val="00A931A4"/>
    <w:rsid w:val="00A931B3"/>
    <w:rsid w:val="00A931EA"/>
    <w:rsid w:val="00A93351"/>
    <w:rsid w:val="00A93524"/>
    <w:rsid w:val="00A935F2"/>
    <w:rsid w:val="00A939D5"/>
    <w:rsid w:val="00A93A65"/>
    <w:rsid w:val="00A93FF8"/>
    <w:rsid w:val="00A9405D"/>
    <w:rsid w:val="00A941AA"/>
    <w:rsid w:val="00A94360"/>
    <w:rsid w:val="00A9465A"/>
    <w:rsid w:val="00A94670"/>
    <w:rsid w:val="00A94EAD"/>
    <w:rsid w:val="00A94F26"/>
    <w:rsid w:val="00A95334"/>
    <w:rsid w:val="00A95405"/>
    <w:rsid w:val="00A95465"/>
    <w:rsid w:val="00A954B2"/>
    <w:rsid w:val="00A954F1"/>
    <w:rsid w:val="00A955BA"/>
    <w:rsid w:val="00A9571F"/>
    <w:rsid w:val="00A95759"/>
    <w:rsid w:val="00A9594F"/>
    <w:rsid w:val="00A95BAC"/>
    <w:rsid w:val="00A95CFD"/>
    <w:rsid w:val="00A95F70"/>
    <w:rsid w:val="00A9602C"/>
    <w:rsid w:val="00A96245"/>
    <w:rsid w:val="00A964A4"/>
    <w:rsid w:val="00A9651F"/>
    <w:rsid w:val="00A965A1"/>
    <w:rsid w:val="00A96B0C"/>
    <w:rsid w:val="00A96C02"/>
    <w:rsid w:val="00A9701F"/>
    <w:rsid w:val="00A971DB"/>
    <w:rsid w:val="00A9738D"/>
    <w:rsid w:val="00A974DA"/>
    <w:rsid w:val="00A974E1"/>
    <w:rsid w:val="00A975EC"/>
    <w:rsid w:val="00A97829"/>
    <w:rsid w:val="00A978DF"/>
    <w:rsid w:val="00A97A1A"/>
    <w:rsid w:val="00A97B32"/>
    <w:rsid w:val="00A97EC3"/>
    <w:rsid w:val="00AA0233"/>
    <w:rsid w:val="00AA0691"/>
    <w:rsid w:val="00AA0922"/>
    <w:rsid w:val="00AA0C02"/>
    <w:rsid w:val="00AA0C51"/>
    <w:rsid w:val="00AA0DA6"/>
    <w:rsid w:val="00AA0E56"/>
    <w:rsid w:val="00AA127C"/>
    <w:rsid w:val="00AA1512"/>
    <w:rsid w:val="00AA15DC"/>
    <w:rsid w:val="00AA18B5"/>
    <w:rsid w:val="00AA1C7C"/>
    <w:rsid w:val="00AA1CB4"/>
    <w:rsid w:val="00AA2084"/>
    <w:rsid w:val="00AA22D1"/>
    <w:rsid w:val="00AA2955"/>
    <w:rsid w:val="00AA2BC6"/>
    <w:rsid w:val="00AA2DE3"/>
    <w:rsid w:val="00AA2E6B"/>
    <w:rsid w:val="00AA2EE5"/>
    <w:rsid w:val="00AA3743"/>
    <w:rsid w:val="00AA41ED"/>
    <w:rsid w:val="00AA4264"/>
    <w:rsid w:val="00AA426B"/>
    <w:rsid w:val="00AA44CC"/>
    <w:rsid w:val="00AA454D"/>
    <w:rsid w:val="00AA45D1"/>
    <w:rsid w:val="00AA47D5"/>
    <w:rsid w:val="00AA4B62"/>
    <w:rsid w:val="00AA4EC4"/>
    <w:rsid w:val="00AA5284"/>
    <w:rsid w:val="00AA5395"/>
    <w:rsid w:val="00AA543C"/>
    <w:rsid w:val="00AA5557"/>
    <w:rsid w:val="00AA5759"/>
    <w:rsid w:val="00AA5C06"/>
    <w:rsid w:val="00AA6250"/>
    <w:rsid w:val="00AA62DB"/>
    <w:rsid w:val="00AA689B"/>
    <w:rsid w:val="00AA6A13"/>
    <w:rsid w:val="00AA6A52"/>
    <w:rsid w:val="00AA6B23"/>
    <w:rsid w:val="00AA6C60"/>
    <w:rsid w:val="00AA6C90"/>
    <w:rsid w:val="00AA71E3"/>
    <w:rsid w:val="00AA7302"/>
    <w:rsid w:val="00AA730C"/>
    <w:rsid w:val="00AA7755"/>
    <w:rsid w:val="00AA78E3"/>
    <w:rsid w:val="00AA7B56"/>
    <w:rsid w:val="00AA7BA6"/>
    <w:rsid w:val="00AA7BFE"/>
    <w:rsid w:val="00AA7C40"/>
    <w:rsid w:val="00AA7CFC"/>
    <w:rsid w:val="00AA7D26"/>
    <w:rsid w:val="00AA7D94"/>
    <w:rsid w:val="00AB065D"/>
    <w:rsid w:val="00AB0746"/>
    <w:rsid w:val="00AB0DA2"/>
    <w:rsid w:val="00AB106E"/>
    <w:rsid w:val="00AB1166"/>
    <w:rsid w:val="00AB130D"/>
    <w:rsid w:val="00AB13AF"/>
    <w:rsid w:val="00AB14C1"/>
    <w:rsid w:val="00AB1630"/>
    <w:rsid w:val="00AB1895"/>
    <w:rsid w:val="00AB1D63"/>
    <w:rsid w:val="00AB1DE0"/>
    <w:rsid w:val="00AB1DE7"/>
    <w:rsid w:val="00AB1F06"/>
    <w:rsid w:val="00AB20B7"/>
    <w:rsid w:val="00AB24FA"/>
    <w:rsid w:val="00AB2A72"/>
    <w:rsid w:val="00AB2A93"/>
    <w:rsid w:val="00AB2A94"/>
    <w:rsid w:val="00AB2BDA"/>
    <w:rsid w:val="00AB2E20"/>
    <w:rsid w:val="00AB304F"/>
    <w:rsid w:val="00AB3103"/>
    <w:rsid w:val="00AB323F"/>
    <w:rsid w:val="00AB364C"/>
    <w:rsid w:val="00AB3669"/>
    <w:rsid w:val="00AB37CB"/>
    <w:rsid w:val="00AB3B42"/>
    <w:rsid w:val="00AB405A"/>
    <w:rsid w:val="00AB406A"/>
    <w:rsid w:val="00AB47E3"/>
    <w:rsid w:val="00AB4BAF"/>
    <w:rsid w:val="00AB4EAE"/>
    <w:rsid w:val="00AB4EC7"/>
    <w:rsid w:val="00AB4F20"/>
    <w:rsid w:val="00AB5274"/>
    <w:rsid w:val="00AB5D14"/>
    <w:rsid w:val="00AB5D66"/>
    <w:rsid w:val="00AB5FCF"/>
    <w:rsid w:val="00AB6216"/>
    <w:rsid w:val="00AB6448"/>
    <w:rsid w:val="00AB66E7"/>
    <w:rsid w:val="00AB68E4"/>
    <w:rsid w:val="00AB6A0F"/>
    <w:rsid w:val="00AB6A2B"/>
    <w:rsid w:val="00AB6A84"/>
    <w:rsid w:val="00AB6B38"/>
    <w:rsid w:val="00AB6C24"/>
    <w:rsid w:val="00AB6C95"/>
    <w:rsid w:val="00AB6D80"/>
    <w:rsid w:val="00AB6DC9"/>
    <w:rsid w:val="00AB6E3B"/>
    <w:rsid w:val="00AB6EC0"/>
    <w:rsid w:val="00AB6ED4"/>
    <w:rsid w:val="00AB6F9B"/>
    <w:rsid w:val="00AB6FA3"/>
    <w:rsid w:val="00AB7160"/>
    <w:rsid w:val="00AB732E"/>
    <w:rsid w:val="00AB7381"/>
    <w:rsid w:val="00AB7725"/>
    <w:rsid w:val="00AB7ABB"/>
    <w:rsid w:val="00AB7DE0"/>
    <w:rsid w:val="00AC019F"/>
    <w:rsid w:val="00AC01AF"/>
    <w:rsid w:val="00AC01E9"/>
    <w:rsid w:val="00AC0431"/>
    <w:rsid w:val="00AC065F"/>
    <w:rsid w:val="00AC0763"/>
    <w:rsid w:val="00AC08E1"/>
    <w:rsid w:val="00AC0CCF"/>
    <w:rsid w:val="00AC0D69"/>
    <w:rsid w:val="00AC1161"/>
    <w:rsid w:val="00AC154F"/>
    <w:rsid w:val="00AC1626"/>
    <w:rsid w:val="00AC1752"/>
    <w:rsid w:val="00AC1A47"/>
    <w:rsid w:val="00AC1B9A"/>
    <w:rsid w:val="00AC1BF0"/>
    <w:rsid w:val="00AC20B1"/>
    <w:rsid w:val="00AC24C2"/>
    <w:rsid w:val="00AC289D"/>
    <w:rsid w:val="00AC2BF5"/>
    <w:rsid w:val="00AC2F3D"/>
    <w:rsid w:val="00AC3244"/>
    <w:rsid w:val="00AC3400"/>
    <w:rsid w:val="00AC3417"/>
    <w:rsid w:val="00AC346E"/>
    <w:rsid w:val="00AC3D53"/>
    <w:rsid w:val="00AC4071"/>
    <w:rsid w:val="00AC4466"/>
    <w:rsid w:val="00AC464C"/>
    <w:rsid w:val="00AC4DE1"/>
    <w:rsid w:val="00AC4E53"/>
    <w:rsid w:val="00AC4EAF"/>
    <w:rsid w:val="00AC538B"/>
    <w:rsid w:val="00AC572D"/>
    <w:rsid w:val="00AC5734"/>
    <w:rsid w:val="00AC59CC"/>
    <w:rsid w:val="00AC5C25"/>
    <w:rsid w:val="00AC5C80"/>
    <w:rsid w:val="00AC5FA2"/>
    <w:rsid w:val="00AC6279"/>
    <w:rsid w:val="00AC62AE"/>
    <w:rsid w:val="00AC63E4"/>
    <w:rsid w:val="00AC6454"/>
    <w:rsid w:val="00AC64E4"/>
    <w:rsid w:val="00AC653A"/>
    <w:rsid w:val="00AC660E"/>
    <w:rsid w:val="00AC66EE"/>
    <w:rsid w:val="00AC68DD"/>
    <w:rsid w:val="00AC6902"/>
    <w:rsid w:val="00AC6BCF"/>
    <w:rsid w:val="00AC6EF2"/>
    <w:rsid w:val="00AC7190"/>
    <w:rsid w:val="00AC71A7"/>
    <w:rsid w:val="00AC7253"/>
    <w:rsid w:val="00AC76CE"/>
    <w:rsid w:val="00AC7724"/>
    <w:rsid w:val="00AC79D6"/>
    <w:rsid w:val="00AC7C7E"/>
    <w:rsid w:val="00AC7D51"/>
    <w:rsid w:val="00AC7D6C"/>
    <w:rsid w:val="00AC7F76"/>
    <w:rsid w:val="00AD00A5"/>
    <w:rsid w:val="00AD050D"/>
    <w:rsid w:val="00AD061E"/>
    <w:rsid w:val="00AD09EA"/>
    <w:rsid w:val="00AD0A18"/>
    <w:rsid w:val="00AD0EF7"/>
    <w:rsid w:val="00AD1284"/>
    <w:rsid w:val="00AD1550"/>
    <w:rsid w:val="00AD159E"/>
    <w:rsid w:val="00AD19A5"/>
    <w:rsid w:val="00AD1E8E"/>
    <w:rsid w:val="00AD1F4E"/>
    <w:rsid w:val="00AD2024"/>
    <w:rsid w:val="00AD205D"/>
    <w:rsid w:val="00AD2127"/>
    <w:rsid w:val="00AD2321"/>
    <w:rsid w:val="00AD2433"/>
    <w:rsid w:val="00AD25A3"/>
    <w:rsid w:val="00AD269B"/>
    <w:rsid w:val="00AD2A11"/>
    <w:rsid w:val="00AD2A9E"/>
    <w:rsid w:val="00AD30A2"/>
    <w:rsid w:val="00AD330A"/>
    <w:rsid w:val="00AD33F1"/>
    <w:rsid w:val="00AD36F0"/>
    <w:rsid w:val="00AD39D4"/>
    <w:rsid w:val="00AD3AF5"/>
    <w:rsid w:val="00AD41BB"/>
    <w:rsid w:val="00AD42B7"/>
    <w:rsid w:val="00AD4914"/>
    <w:rsid w:val="00AD4B1B"/>
    <w:rsid w:val="00AD4F7A"/>
    <w:rsid w:val="00AD5102"/>
    <w:rsid w:val="00AD5193"/>
    <w:rsid w:val="00AD5625"/>
    <w:rsid w:val="00AD5CEB"/>
    <w:rsid w:val="00AD5E17"/>
    <w:rsid w:val="00AD5E48"/>
    <w:rsid w:val="00AD5ED2"/>
    <w:rsid w:val="00AD5FCD"/>
    <w:rsid w:val="00AD6410"/>
    <w:rsid w:val="00AD657E"/>
    <w:rsid w:val="00AD65E9"/>
    <w:rsid w:val="00AD6828"/>
    <w:rsid w:val="00AD6908"/>
    <w:rsid w:val="00AD6BD0"/>
    <w:rsid w:val="00AD6F61"/>
    <w:rsid w:val="00AD703F"/>
    <w:rsid w:val="00AD717F"/>
    <w:rsid w:val="00AD7393"/>
    <w:rsid w:val="00AD74D9"/>
    <w:rsid w:val="00AD7574"/>
    <w:rsid w:val="00AD779A"/>
    <w:rsid w:val="00AD78AB"/>
    <w:rsid w:val="00AD7B20"/>
    <w:rsid w:val="00AE02BB"/>
    <w:rsid w:val="00AE02C3"/>
    <w:rsid w:val="00AE09E8"/>
    <w:rsid w:val="00AE0B69"/>
    <w:rsid w:val="00AE0ECC"/>
    <w:rsid w:val="00AE0F00"/>
    <w:rsid w:val="00AE10CF"/>
    <w:rsid w:val="00AE1349"/>
    <w:rsid w:val="00AE15A9"/>
    <w:rsid w:val="00AE19EC"/>
    <w:rsid w:val="00AE1A7C"/>
    <w:rsid w:val="00AE1CAF"/>
    <w:rsid w:val="00AE1CDE"/>
    <w:rsid w:val="00AE1D23"/>
    <w:rsid w:val="00AE1D79"/>
    <w:rsid w:val="00AE1FAB"/>
    <w:rsid w:val="00AE22FB"/>
    <w:rsid w:val="00AE234F"/>
    <w:rsid w:val="00AE289F"/>
    <w:rsid w:val="00AE2C16"/>
    <w:rsid w:val="00AE2CE9"/>
    <w:rsid w:val="00AE2DB3"/>
    <w:rsid w:val="00AE2F97"/>
    <w:rsid w:val="00AE310A"/>
    <w:rsid w:val="00AE3375"/>
    <w:rsid w:val="00AE387A"/>
    <w:rsid w:val="00AE42BD"/>
    <w:rsid w:val="00AE4AA9"/>
    <w:rsid w:val="00AE4B2D"/>
    <w:rsid w:val="00AE4CDC"/>
    <w:rsid w:val="00AE544B"/>
    <w:rsid w:val="00AE5681"/>
    <w:rsid w:val="00AE56F5"/>
    <w:rsid w:val="00AE5850"/>
    <w:rsid w:val="00AE644E"/>
    <w:rsid w:val="00AE6F26"/>
    <w:rsid w:val="00AE6F90"/>
    <w:rsid w:val="00AE7182"/>
    <w:rsid w:val="00AE71E9"/>
    <w:rsid w:val="00AE737C"/>
    <w:rsid w:val="00AE78D8"/>
    <w:rsid w:val="00AE7D55"/>
    <w:rsid w:val="00AF009E"/>
    <w:rsid w:val="00AF024D"/>
    <w:rsid w:val="00AF0603"/>
    <w:rsid w:val="00AF06CF"/>
    <w:rsid w:val="00AF0B5F"/>
    <w:rsid w:val="00AF124B"/>
    <w:rsid w:val="00AF187C"/>
    <w:rsid w:val="00AF1B52"/>
    <w:rsid w:val="00AF1C60"/>
    <w:rsid w:val="00AF2524"/>
    <w:rsid w:val="00AF255A"/>
    <w:rsid w:val="00AF2A43"/>
    <w:rsid w:val="00AF2E80"/>
    <w:rsid w:val="00AF3563"/>
    <w:rsid w:val="00AF3582"/>
    <w:rsid w:val="00AF3955"/>
    <w:rsid w:val="00AF395B"/>
    <w:rsid w:val="00AF3BA9"/>
    <w:rsid w:val="00AF3BB8"/>
    <w:rsid w:val="00AF3C70"/>
    <w:rsid w:val="00AF3C7B"/>
    <w:rsid w:val="00AF419C"/>
    <w:rsid w:val="00AF431D"/>
    <w:rsid w:val="00AF44F9"/>
    <w:rsid w:val="00AF48EE"/>
    <w:rsid w:val="00AF4A11"/>
    <w:rsid w:val="00AF4B0E"/>
    <w:rsid w:val="00AF4B31"/>
    <w:rsid w:val="00AF4B85"/>
    <w:rsid w:val="00AF4C50"/>
    <w:rsid w:val="00AF4CFF"/>
    <w:rsid w:val="00AF4E1C"/>
    <w:rsid w:val="00AF4F4E"/>
    <w:rsid w:val="00AF5012"/>
    <w:rsid w:val="00AF5031"/>
    <w:rsid w:val="00AF5666"/>
    <w:rsid w:val="00AF5A10"/>
    <w:rsid w:val="00AF5BBA"/>
    <w:rsid w:val="00AF5ED6"/>
    <w:rsid w:val="00AF5EDD"/>
    <w:rsid w:val="00AF6164"/>
    <w:rsid w:val="00AF65B4"/>
    <w:rsid w:val="00AF70BC"/>
    <w:rsid w:val="00AF7455"/>
    <w:rsid w:val="00AF748C"/>
    <w:rsid w:val="00AF77E3"/>
    <w:rsid w:val="00AF7803"/>
    <w:rsid w:val="00AF7A40"/>
    <w:rsid w:val="00AF7B0D"/>
    <w:rsid w:val="00AF7B85"/>
    <w:rsid w:val="00AF7D20"/>
    <w:rsid w:val="00B002A8"/>
    <w:rsid w:val="00B006D7"/>
    <w:rsid w:val="00B00840"/>
    <w:rsid w:val="00B01140"/>
    <w:rsid w:val="00B01DF5"/>
    <w:rsid w:val="00B01F8D"/>
    <w:rsid w:val="00B0204A"/>
    <w:rsid w:val="00B0253B"/>
    <w:rsid w:val="00B025CC"/>
    <w:rsid w:val="00B02844"/>
    <w:rsid w:val="00B02C23"/>
    <w:rsid w:val="00B02E53"/>
    <w:rsid w:val="00B02F26"/>
    <w:rsid w:val="00B0339A"/>
    <w:rsid w:val="00B034CD"/>
    <w:rsid w:val="00B03DFE"/>
    <w:rsid w:val="00B03EA2"/>
    <w:rsid w:val="00B042EB"/>
    <w:rsid w:val="00B043BD"/>
    <w:rsid w:val="00B046AC"/>
    <w:rsid w:val="00B0475A"/>
    <w:rsid w:val="00B04A5A"/>
    <w:rsid w:val="00B05228"/>
    <w:rsid w:val="00B057C4"/>
    <w:rsid w:val="00B05969"/>
    <w:rsid w:val="00B05FF4"/>
    <w:rsid w:val="00B0613A"/>
    <w:rsid w:val="00B0634C"/>
    <w:rsid w:val="00B066A8"/>
    <w:rsid w:val="00B06A06"/>
    <w:rsid w:val="00B06A88"/>
    <w:rsid w:val="00B06B06"/>
    <w:rsid w:val="00B06C4C"/>
    <w:rsid w:val="00B074E0"/>
    <w:rsid w:val="00B07555"/>
    <w:rsid w:val="00B07A2A"/>
    <w:rsid w:val="00B10212"/>
    <w:rsid w:val="00B1036E"/>
    <w:rsid w:val="00B103AA"/>
    <w:rsid w:val="00B1056C"/>
    <w:rsid w:val="00B108B5"/>
    <w:rsid w:val="00B10988"/>
    <w:rsid w:val="00B10BC1"/>
    <w:rsid w:val="00B10D0E"/>
    <w:rsid w:val="00B111BE"/>
    <w:rsid w:val="00B1124D"/>
    <w:rsid w:val="00B11490"/>
    <w:rsid w:val="00B11724"/>
    <w:rsid w:val="00B11A40"/>
    <w:rsid w:val="00B11C31"/>
    <w:rsid w:val="00B121B6"/>
    <w:rsid w:val="00B12424"/>
    <w:rsid w:val="00B124F4"/>
    <w:rsid w:val="00B12921"/>
    <w:rsid w:val="00B12C87"/>
    <w:rsid w:val="00B12F6D"/>
    <w:rsid w:val="00B132E0"/>
    <w:rsid w:val="00B133D9"/>
    <w:rsid w:val="00B13499"/>
    <w:rsid w:val="00B135BE"/>
    <w:rsid w:val="00B13715"/>
    <w:rsid w:val="00B1385A"/>
    <w:rsid w:val="00B1387E"/>
    <w:rsid w:val="00B138E1"/>
    <w:rsid w:val="00B13979"/>
    <w:rsid w:val="00B13999"/>
    <w:rsid w:val="00B13A66"/>
    <w:rsid w:val="00B13B80"/>
    <w:rsid w:val="00B13BAE"/>
    <w:rsid w:val="00B13C9C"/>
    <w:rsid w:val="00B13DF5"/>
    <w:rsid w:val="00B13F27"/>
    <w:rsid w:val="00B1405A"/>
    <w:rsid w:val="00B14328"/>
    <w:rsid w:val="00B1454E"/>
    <w:rsid w:val="00B14680"/>
    <w:rsid w:val="00B14696"/>
    <w:rsid w:val="00B146AA"/>
    <w:rsid w:val="00B147CD"/>
    <w:rsid w:val="00B147F5"/>
    <w:rsid w:val="00B14CFE"/>
    <w:rsid w:val="00B15155"/>
    <w:rsid w:val="00B152A9"/>
    <w:rsid w:val="00B1540B"/>
    <w:rsid w:val="00B15763"/>
    <w:rsid w:val="00B1590B"/>
    <w:rsid w:val="00B15DF7"/>
    <w:rsid w:val="00B16415"/>
    <w:rsid w:val="00B1649D"/>
    <w:rsid w:val="00B164BA"/>
    <w:rsid w:val="00B1693E"/>
    <w:rsid w:val="00B16C26"/>
    <w:rsid w:val="00B16F68"/>
    <w:rsid w:val="00B17053"/>
    <w:rsid w:val="00B1720D"/>
    <w:rsid w:val="00B1728B"/>
    <w:rsid w:val="00B17648"/>
    <w:rsid w:val="00B179FA"/>
    <w:rsid w:val="00B17C2A"/>
    <w:rsid w:val="00B17CC1"/>
    <w:rsid w:val="00B20125"/>
    <w:rsid w:val="00B201D9"/>
    <w:rsid w:val="00B202B8"/>
    <w:rsid w:val="00B204F7"/>
    <w:rsid w:val="00B20708"/>
    <w:rsid w:val="00B20A39"/>
    <w:rsid w:val="00B20EE8"/>
    <w:rsid w:val="00B2110D"/>
    <w:rsid w:val="00B21BB0"/>
    <w:rsid w:val="00B21BBA"/>
    <w:rsid w:val="00B21FB6"/>
    <w:rsid w:val="00B2219D"/>
    <w:rsid w:val="00B2227B"/>
    <w:rsid w:val="00B22363"/>
    <w:rsid w:val="00B224EB"/>
    <w:rsid w:val="00B228A2"/>
    <w:rsid w:val="00B229FD"/>
    <w:rsid w:val="00B22F59"/>
    <w:rsid w:val="00B23111"/>
    <w:rsid w:val="00B23549"/>
    <w:rsid w:val="00B237B4"/>
    <w:rsid w:val="00B239B2"/>
    <w:rsid w:val="00B23BB7"/>
    <w:rsid w:val="00B23DED"/>
    <w:rsid w:val="00B24643"/>
    <w:rsid w:val="00B24793"/>
    <w:rsid w:val="00B24A27"/>
    <w:rsid w:val="00B24CEF"/>
    <w:rsid w:val="00B24D19"/>
    <w:rsid w:val="00B24FFF"/>
    <w:rsid w:val="00B251AD"/>
    <w:rsid w:val="00B255F1"/>
    <w:rsid w:val="00B25654"/>
    <w:rsid w:val="00B258ED"/>
    <w:rsid w:val="00B262C6"/>
    <w:rsid w:val="00B2700E"/>
    <w:rsid w:val="00B2710E"/>
    <w:rsid w:val="00B271A5"/>
    <w:rsid w:val="00B27289"/>
    <w:rsid w:val="00B27363"/>
    <w:rsid w:val="00B2736A"/>
    <w:rsid w:val="00B273A2"/>
    <w:rsid w:val="00B273D9"/>
    <w:rsid w:val="00B274DD"/>
    <w:rsid w:val="00B27733"/>
    <w:rsid w:val="00B2796A"/>
    <w:rsid w:val="00B27C0A"/>
    <w:rsid w:val="00B27F03"/>
    <w:rsid w:val="00B27F1A"/>
    <w:rsid w:val="00B27FCB"/>
    <w:rsid w:val="00B30047"/>
    <w:rsid w:val="00B300B7"/>
    <w:rsid w:val="00B300C9"/>
    <w:rsid w:val="00B303C3"/>
    <w:rsid w:val="00B30415"/>
    <w:rsid w:val="00B3050C"/>
    <w:rsid w:val="00B3077E"/>
    <w:rsid w:val="00B30F3D"/>
    <w:rsid w:val="00B30F45"/>
    <w:rsid w:val="00B310EB"/>
    <w:rsid w:val="00B3136B"/>
    <w:rsid w:val="00B315B9"/>
    <w:rsid w:val="00B31683"/>
    <w:rsid w:val="00B31AD4"/>
    <w:rsid w:val="00B31F22"/>
    <w:rsid w:val="00B31F46"/>
    <w:rsid w:val="00B32121"/>
    <w:rsid w:val="00B3215B"/>
    <w:rsid w:val="00B32610"/>
    <w:rsid w:val="00B327EF"/>
    <w:rsid w:val="00B32ABB"/>
    <w:rsid w:val="00B32C86"/>
    <w:rsid w:val="00B32ED6"/>
    <w:rsid w:val="00B32F50"/>
    <w:rsid w:val="00B3319E"/>
    <w:rsid w:val="00B33369"/>
    <w:rsid w:val="00B33B06"/>
    <w:rsid w:val="00B33CAE"/>
    <w:rsid w:val="00B3413D"/>
    <w:rsid w:val="00B3416D"/>
    <w:rsid w:val="00B34668"/>
    <w:rsid w:val="00B34D0A"/>
    <w:rsid w:val="00B34DA7"/>
    <w:rsid w:val="00B34E86"/>
    <w:rsid w:val="00B34EDD"/>
    <w:rsid w:val="00B35003"/>
    <w:rsid w:val="00B3511C"/>
    <w:rsid w:val="00B35138"/>
    <w:rsid w:val="00B3516C"/>
    <w:rsid w:val="00B35558"/>
    <w:rsid w:val="00B35F7A"/>
    <w:rsid w:val="00B36C3F"/>
    <w:rsid w:val="00B36C82"/>
    <w:rsid w:val="00B37101"/>
    <w:rsid w:val="00B372B5"/>
    <w:rsid w:val="00B372BA"/>
    <w:rsid w:val="00B3778F"/>
    <w:rsid w:val="00B3792C"/>
    <w:rsid w:val="00B40172"/>
    <w:rsid w:val="00B40405"/>
    <w:rsid w:val="00B40488"/>
    <w:rsid w:val="00B40552"/>
    <w:rsid w:val="00B40CB6"/>
    <w:rsid w:val="00B41007"/>
    <w:rsid w:val="00B414C9"/>
    <w:rsid w:val="00B418CC"/>
    <w:rsid w:val="00B41982"/>
    <w:rsid w:val="00B41B40"/>
    <w:rsid w:val="00B41EE6"/>
    <w:rsid w:val="00B42566"/>
    <w:rsid w:val="00B425EA"/>
    <w:rsid w:val="00B42778"/>
    <w:rsid w:val="00B4289E"/>
    <w:rsid w:val="00B42CB3"/>
    <w:rsid w:val="00B42D81"/>
    <w:rsid w:val="00B4356A"/>
    <w:rsid w:val="00B436A0"/>
    <w:rsid w:val="00B43DE5"/>
    <w:rsid w:val="00B43F1C"/>
    <w:rsid w:val="00B441CA"/>
    <w:rsid w:val="00B442FB"/>
    <w:rsid w:val="00B443DA"/>
    <w:rsid w:val="00B4446C"/>
    <w:rsid w:val="00B446A4"/>
    <w:rsid w:val="00B44901"/>
    <w:rsid w:val="00B449B3"/>
    <w:rsid w:val="00B44A15"/>
    <w:rsid w:val="00B44AF8"/>
    <w:rsid w:val="00B44C5C"/>
    <w:rsid w:val="00B44DB8"/>
    <w:rsid w:val="00B44F27"/>
    <w:rsid w:val="00B44FF2"/>
    <w:rsid w:val="00B450AD"/>
    <w:rsid w:val="00B451ED"/>
    <w:rsid w:val="00B45244"/>
    <w:rsid w:val="00B452DC"/>
    <w:rsid w:val="00B455A2"/>
    <w:rsid w:val="00B4611E"/>
    <w:rsid w:val="00B46197"/>
    <w:rsid w:val="00B4619C"/>
    <w:rsid w:val="00B466B2"/>
    <w:rsid w:val="00B469A2"/>
    <w:rsid w:val="00B46B95"/>
    <w:rsid w:val="00B46D6E"/>
    <w:rsid w:val="00B473D4"/>
    <w:rsid w:val="00B47AFE"/>
    <w:rsid w:val="00B47B1C"/>
    <w:rsid w:val="00B50328"/>
    <w:rsid w:val="00B50475"/>
    <w:rsid w:val="00B50557"/>
    <w:rsid w:val="00B50747"/>
    <w:rsid w:val="00B50755"/>
    <w:rsid w:val="00B50917"/>
    <w:rsid w:val="00B50B38"/>
    <w:rsid w:val="00B50EA4"/>
    <w:rsid w:val="00B51055"/>
    <w:rsid w:val="00B51073"/>
    <w:rsid w:val="00B510D5"/>
    <w:rsid w:val="00B51540"/>
    <w:rsid w:val="00B51943"/>
    <w:rsid w:val="00B5198C"/>
    <w:rsid w:val="00B527F7"/>
    <w:rsid w:val="00B52932"/>
    <w:rsid w:val="00B52A75"/>
    <w:rsid w:val="00B52A76"/>
    <w:rsid w:val="00B52F8F"/>
    <w:rsid w:val="00B53063"/>
    <w:rsid w:val="00B5379B"/>
    <w:rsid w:val="00B538CD"/>
    <w:rsid w:val="00B539B4"/>
    <w:rsid w:val="00B53A36"/>
    <w:rsid w:val="00B53AA1"/>
    <w:rsid w:val="00B53CC5"/>
    <w:rsid w:val="00B54001"/>
    <w:rsid w:val="00B542E8"/>
    <w:rsid w:val="00B543FA"/>
    <w:rsid w:val="00B5489B"/>
    <w:rsid w:val="00B54A48"/>
    <w:rsid w:val="00B54BBE"/>
    <w:rsid w:val="00B54D67"/>
    <w:rsid w:val="00B54F07"/>
    <w:rsid w:val="00B552E5"/>
    <w:rsid w:val="00B555A0"/>
    <w:rsid w:val="00B55677"/>
    <w:rsid w:val="00B55C9C"/>
    <w:rsid w:val="00B56255"/>
    <w:rsid w:val="00B56758"/>
    <w:rsid w:val="00B5687B"/>
    <w:rsid w:val="00B56D08"/>
    <w:rsid w:val="00B56F8F"/>
    <w:rsid w:val="00B574C5"/>
    <w:rsid w:val="00B57B14"/>
    <w:rsid w:val="00B57F19"/>
    <w:rsid w:val="00B608A1"/>
    <w:rsid w:val="00B60968"/>
    <w:rsid w:val="00B60BA1"/>
    <w:rsid w:val="00B60E20"/>
    <w:rsid w:val="00B61071"/>
    <w:rsid w:val="00B61286"/>
    <w:rsid w:val="00B61618"/>
    <w:rsid w:val="00B61848"/>
    <w:rsid w:val="00B6193E"/>
    <w:rsid w:val="00B61964"/>
    <w:rsid w:val="00B61BA9"/>
    <w:rsid w:val="00B61BB3"/>
    <w:rsid w:val="00B625E3"/>
    <w:rsid w:val="00B62621"/>
    <w:rsid w:val="00B627D5"/>
    <w:rsid w:val="00B62A6B"/>
    <w:rsid w:val="00B62D7F"/>
    <w:rsid w:val="00B62DB9"/>
    <w:rsid w:val="00B62EA6"/>
    <w:rsid w:val="00B630D8"/>
    <w:rsid w:val="00B631D7"/>
    <w:rsid w:val="00B63428"/>
    <w:rsid w:val="00B63622"/>
    <w:rsid w:val="00B63AA0"/>
    <w:rsid w:val="00B640E5"/>
    <w:rsid w:val="00B642CB"/>
    <w:rsid w:val="00B642F2"/>
    <w:rsid w:val="00B645A0"/>
    <w:rsid w:val="00B64902"/>
    <w:rsid w:val="00B6518A"/>
    <w:rsid w:val="00B65266"/>
    <w:rsid w:val="00B654E6"/>
    <w:rsid w:val="00B65713"/>
    <w:rsid w:val="00B657F8"/>
    <w:rsid w:val="00B65934"/>
    <w:rsid w:val="00B65B29"/>
    <w:rsid w:val="00B65B5F"/>
    <w:rsid w:val="00B65B6D"/>
    <w:rsid w:val="00B65F63"/>
    <w:rsid w:val="00B66069"/>
    <w:rsid w:val="00B660C6"/>
    <w:rsid w:val="00B66206"/>
    <w:rsid w:val="00B662C9"/>
    <w:rsid w:val="00B66800"/>
    <w:rsid w:val="00B6691A"/>
    <w:rsid w:val="00B672B4"/>
    <w:rsid w:val="00B674DB"/>
    <w:rsid w:val="00B67858"/>
    <w:rsid w:val="00B679AD"/>
    <w:rsid w:val="00B67A02"/>
    <w:rsid w:val="00B67A0E"/>
    <w:rsid w:val="00B67A19"/>
    <w:rsid w:val="00B67AD5"/>
    <w:rsid w:val="00B7022B"/>
    <w:rsid w:val="00B70319"/>
    <w:rsid w:val="00B7077E"/>
    <w:rsid w:val="00B70798"/>
    <w:rsid w:val="00B70BEF"/>
    <w:rsid w:val="00B70CA1"/>
    <w:rsid w:val="00B70DFA"/>
    <w:rsid w:val="00B71496"/>
    <w:rsid w:val="00B71498"/>
    <w:rsid w:val="00B7174B"/>
    <w:rsid w:val="00B719FC"/>
    <w:rsid w:val="00B71C9E"/>
    <w:rsid w:val="00B71D94"/>
    <w:rsid w:val="00B71F51"/>
    <w:rsid w:val="00B72110"/>
    <w:rsid w:val="00B7234F"/>
    <w:rsid w:val="00B723CA"/>
    <w:rsid w:val="00B72441"/>
    <w:rsid w:val="00B72679"/>
    <w:rsid w:val="00B72871"/>
    <w:rsid w:val="00B7291F"/>
    <w:rsid w:val="00B72ADE"/>
    <w:rsid w:val="00B72BA3"/>
    <w:rsid w:val="00B72C96"/>
    <w:rsid w:val="00B72E2A"/>
    <w:rsid w:val="00B731B4"/>
    <w:rsid w:val="00B7321A"/>
    <w:rsid w:val="00B733D6"/>
    <w:rsid w:val="00B733D8"/>
    <w:rsid w:val="00B733DB"/>
    <w:rsid w:val="00B735E4"/>
    <w:rsid w:val="00B737F3"/>
    <w:rsid w:val="00B73B4F"/>
    <w:rsid w:val="00B73DB2"/>
    <w:rsid w:val="00B73E04"/>
    <w:rsid w:val="00B73E78"/>
    <w:rsid w:val="00B73F4F"/>
    <w:rsid w:val="00B740BE"/>
    <w:rsid w:val="00B742A6"/>
    <w:rsid w:val="00B74497"/>
    <w:rsid w:val="00B746B3"/>
    <w:rsid w:val="00B747A0"/>
    <w:rsid w:val="00B7486E"/>
    <w:rsid w:val="00B7493D"/>
    <w:rsid w:val="00B74B87"/>
    <w:rsid w:val="00B74BD0"/>
    <w:rsid w:val="00B74C50"/>
    <w:rsid w:val="00B7506A"/>
    <w:rsid w:val="00B7510F"/>
    <w:rsid w:val="00B751F6"/>
    <w:rsid w:val="00B752A3"/>
    <w:rsid w:val="00B75C1C"/>
    <w:rsid w:val="00B75F30"/>
    <w:rsid w:val="00B7602E"/>
    <w:rsid w:val="00B7608D"/>
    <w:rsid w:val="00B76666"/>
    <w:rsid w:val="00B767FA"/>
    <w:rsid w:val="00B7683D"/>
    <w:rsid w:val="00B768E3"/>
    <w:rsid w:val="00B772D2"/>
    <w:rsid w:val="00B773D9"/>
    <w:rsid w:val="00B77474"/>
    <w:rsid w:val="00B77504"/>
    <w:rsid w:val="00B77A35"/>
    <w:rsid w:val="00B77C64"/>
    <w:rsid w:val="00B77D55"/>
    <w:rsid w:val="00B77DC6"/>
    <w:rsid w:val="00B77E5B"/>
    <w:rsid w:val="00B77F41"/>
    <w:rsid w:val="00B80038"/>
    <w:rsid w:val="00B801FB"/>
    <w:rsid w:val="00B80337"/>
    <w:rsid w:val="00B803E3"/>
    <w:rsid w:val="00B804CC"/>
    <w:rsid w:val="00B8055C"/>
    <w:rsid w:val="00B806F0"/>
    <w:rsid w:val="00B80AC3"/>
    <w:rsid w:val="00B80C0E"/>
    <w:rsid w:val="00B8110A"/>
    <w:rsid w:val="00B81148"/>
    <w:rsid w:val="00B8115C"/>
    <w:rsid w:val="00B81351"/>
    <w:rsid w:val="00B813C0"/>
    <w:rsid w:val="00B813DF"/>
    <w:rsid w:val="00B81478"/>
    <w:rsid w:val="00B81984"/>
    <w:rsid w:val="00B81B55"/>
    <w:rsid w:val="00B81CE5"/>
    <w:rsid w:val="00B8204A"/>
    <w:rsid w:val="00B82243"/>
    <w:rsid w:val="00B82397"/>
    <w:rsid w:val="00B8243E"/>
    <w:rsid w:val="00B82497"/>
    <w:rsid w:val="00B8309B"/>
    <w:rsid w:val="00B83393"/>
    <w:rsid w:val="00B83548"/>
    <w:rsid w:val="00B83587"/>
    <w:rsid w:val="00B83A72"/>
    <w:rsid w:val="00B84013"/>
    <w:rsid w:val="00B84093"/>
    <w:rsid w:val="00B844EA"/>
    <w:rsid w:val="00B84688"/>
    <w:rsid w:val="00B8505F"/>
    <w:rsid w:val="00B8520D"/>
    <w:rsid w:val="00B85335"/>
    <w:rsid w:val="00B854A9"/>
    <w:rsid w:val="00B8557F"/>
    <w:rsid w:val="00B85AAD"/>
    <w:rsid w:val="00B85DCE"/>
    <w:rsid w:val="00B85F05"/>
    <w:rsid w:val="00B85FB6"/>
    <w:rsid w:val="00B86019"/>
    <w:rsid w:val="00B86044"/>
    <w:rsid w:val="00B862F7"/>
    <w:rsid w:val="00B8647E"/>
    <w:rsid w:val="00B864AF"/>
    <w:rsid w:val="00B87046"/>
    <w:rsid w:val="00B872B3"/>
    <w:rsid w:val="00B8761D"/>
    <w:rsid w:val="00B87659"/>
    <w:rsid w:val="00B876E3"/>
    <w:rsid w:val="00B878DE"/>
    <w:rsid w:val="00B90349"/>
    <w:rsid w:val="00B905E0"/>
    <w:rsid w:val="00B90C59"/>
    <w:rsid w:val="00B90E66"/>
    <w:rsid w:val="00B91193"/>
    <w:rsid w:val="00B91390"/>
    <w:rsid w:val="00B913EF"/>
    <w:rsid w:val="00B91514"/>
    <w:rsid w:val="00B91767"/>
    <w:rsid w:val="00B918CE"/>
    <w:rsid w:val="00B91A0D"/>
    <w:rsid w:val="00B91CCC"/>
    <w:rsid w:val="00B91DDB"/>
    <w:rsid w:val="00B921CA"/>
    <w:rsid w:val="00B92426"/>
    <w:rsid w:val="00B9268C"/>
    <w:rsid w:val="00B9283B"/>
    <w:rsid w:val="00B92BE8"/>
    <w:rsid w:val="00B92C50"/>
    <w:rsid w:val="00B92E5C"/>
    <w:rsid w:val="00B931FB"/>
    <w:rsid w:val="00B932F4"/>
    <w:rsid w:val="00B9336F"/>
    <w:rsid w:val="00B93614"/>
    <w:rsid w:val="00B93FD1"/>
    <w:rsid w:val="00B94EB0"/>
    <w:rsid w:val="00B951FB"/>
    <w:rsid w:val="00B9559E"/>
    <w:rsid w:val="00B956B8"/>
    <w:rsid w:val="00B958EC"/>
    <w:rsid w:val="00B95AD7"/>
    <w:rsid w:val="00B95B29"/>
    <w:rsid w:val="00B95BD1"/>
    <w:rsid w:val="00B95C49"/>
    <w:rsid w:val="00B96139"/>
    <w:rsid w:val="00B96403"/>
    <w:rsid w:val="00B9647A"/>
    <w:rsid w:val="00B96620"/>
    <w:rsid w:val="00B96707"/>
    <w:rsid w:val="00B96A1A"/>
    <w:rsid w:val="00B96C41"/>
    <w:rsid w:val="00B97394"/>
    <w:rsid w:val="00B974ED"/>
    <w:rsid w:val="00B97956"/>
    <w:rsid w:val="00B97A00"/>
    <w:rsid w:val="00B97A1E"/>
    <w:rsid w:val="00B97AA2"/>
    <w:rsid w:val="00B97AF9"/>
    <w:rsid w:val="00B97BEE"/>
    <w:rsid w:val="00BA0176"/>
    <w:rsid w:val="00BA0280"/>
    <w:rsid w:val="00BA07C4"/>
    <w:rsid w:val="00BA0AF5"/>
    <w:rsid w:val="00BA0D15"/>
    <w:rsid w:val="00BA1191"/>
    <w:rsid w:val="00BA1294"/>
    <w:rsid w:val="00BA1313"/>
    <w:rsid w:val="00BA153A"/>
    <w:rsid w:val="00BA164D"/>
    <w:rsid w:val="00BA17A6"/>
    <w:rsid w:val="00BA1AB6"/>
    <w:rsid w:val="00BA1B3A"/>
    <w:rsid w:val="00BA1B6B"/>
    <w:rsid w:val="00BA1D5D"/>
    <w:rsid w:val="00BA1E00"/>
    <w:rsid w:val="00BA1E41"/>
    <w:rsid w:val="00BA2036"/>
    <w:rsid w:val="00BA2317"/>
    <w:rsid w:val="00BA24BD"/>
    <w:rsid w:val="00BA26B8"/>
    <w:rsid w:val="00BA2DF2"/>
    <w:rsid w:val="00BA32A0"/>
    <w:rsid w:val="00BA32E6"/>
    <w:rsid w:val="00BA39B0"/>
    <w:rsid w:val="00BA3EFE"/>
    <w:rsid w:val="00BA4AC8"/>
    <w:rsid w:val="00BA4D80"/>
    <w:rsid w:val="00BA4E41"/>
    <w:rsid w:val="00BA4EE1"/>
    <w:rsid w:val="00BA5082"/>
    <w:rsid w:val="00BA5089"/>
    <w:rsid w:val="00BA5113"/>
    <w:rsid w:val="00BA5248"/>
    <w:rsid w:val="00BA5367"/>
    <w:rsid w:val="00BA598B"/>
    <w:rsid w:val="00BA59F4"/>
    <w:rsid w:val="00BA5A0C"/>
    <w:rsid w:val="00BA5AA5"/>
    <w:rsid w:val="00BA5C6B"/>
    <w:rsid w:val="00BA5ECE"/>
    <w:rsid w:val="00BA5F11"/>
    <w:rsid w:val="00BA5FDE"/>
    <w:rsid w:val="00BA6235"/>
    <w:rsid w:val="00BA6454"/>
    <w:rsid w:val="00BA64D2"/>
    <w:rsid w:val="00BA6772"/>
    <w:rsid w:val="00BA6B90"/>
    <w:rsid w:val="00BA6F9B"/>
    <w:rsid w:val="00BA6FA3"/>
    <w:rsid w:val="00BA72C4"/>
    <w:rsid w:val="00BA73B0"/>
    <w:rsid w:val="00BA754D"/>
    <w:rsid w:val="00BA77F6"/>
    <w:rsid w:val="00BA7921"/>
    <w:rsid w:val="00BA7A54"/>
    <w:rsid w:val="00BB0097"/>
    <w:rsid w:val="00BB0378"/>
    <w:rsid w:val="00BB03B2"/>
    <w:rsid w:val="00BB05D9"/>
    <w:rsid w:val="00BB0610"/>
    <w:rsid w:val="00BB06DB"/>
    <w:rsid w:val="00BB0A90"/>
    <w:rsid w:val="00BB0AEF"/>
    <w:rsid w:val="00BB0CB3"/>
    <w:rsid w:val="00BB0D54"/>
    <w:rsid w:val="00BB0DBF"/>
    <w:rsid w:val="00BB0F9F"/>
    <w:rsid w:val="00BB14A8"/>
    <w:rsid w:val="00BB15D5"/>
    <w:rsid w:val="00BB2263"/>
    <w:rsid w:val="00BB22CF"/>
    <w:rsid w:val="00BB2495"/>
    <w:rsid w:val="00BB25D0"/>
    <w:rsid w:val="00BB26D6"/>
    <w:rsid w:val="00BB27CC"/>
    <w:rsid w:val="00BB2AAC"/>
    <w:rsid w:val="00BB2AB4"/>
    <w:rsid w:val="00BB2CDA"/>
    <w:rsid w:val="00BB341E"/>
    <w:rsid w:val="00BB37C5"/>
    <w:rsid w:val="00BB3A06"/>
    <w:rsid w:val="00BB3A9F"/>
    <w:rsid w:val="00BB3C61"/>
    <w:rsid w:val="00BB3CED"/>
    <w:rsid w:val="00BB3D17"/>
    <w:rsid w:val="00BB3FA0"/>
    <w:rsid w:val="00BB46D1"/>
    <w:rsid w:val="00BB4736"/>
    <w:rsid w:val="00BB4837"/>
    <w:rsid w:val="00BB50ED"/>
    <w:rsid w:val="00BB52F5"/>
    <w:rsid w:val="00BB55FD"/>
    <w:rsid w:val="00BB6186"/>
    <w:rsid w:val="00BB618C"/>
    <w:rsid w:val="00BB622E"/>
    <w:rsid w:val="00BB6360"/>
    <w:rsid w:val="00BB6773"/>
    <w:rsid w:val="00BB67C4"/>
    <w:rsid w:val="00BB67E7"/>
    <w:rsid w:val="00BB6A0F"/>
    <w:rsid w:val="00BB6F1E"/>
    <w:rsid w:val="00BB72C6"/>
    <w:rsid w:val="00BB767E"/>
    <w:rsid w:val="00BB76B2"/>
    <w:rsid w:val="00BB787E"/>
    <w:rsid w:val="00BB7F3D"/>
    <w:rsid w:val="00BC04CD"/>
    <w:rsid w:val="00BC0687"/>
    <w:rsid w:val="00BC0A99"/>
    <w:rsid w:val="00BC0DD8"/>
    <w:rsid w:val="00BC0F0C"/>
    <w:rsid w:val="00BC10B7"/>
    <w:rsid w:val="00BC1145"/>
    <w:rsid w:val="00BC1520"/>
    <w:rsid w:val="00BC1E2A"/>
    <w:rsid w:val="00BC231C"/>
    <w:rsid w:val="00BC2BF3"/>
    <w:rsid w:val="00BC2C7C"/>
    <w:rsid w:val="00BC31BA"/>
    <w:rsid w:val="00BC31E2"/>
    <w:rsid w:val="00BC3213"/>
    <w:rsid w:val="00BC36A2"/>
    <w:rsid w:val="00BC377A"/>
    <w:rsid w:val="00BC39FF"/>
    <w:rsid w:val="00BC3AD9"/>
    <w:rsid w:val="00BC3D78"/>
    <w:rsid w:val="00BC3E8A"/>
    <w:rsid w:val="00BC3FAB"/>
    <w:rsid w:val="00BC4353"/>
    <w:rsid w:val="00BC436A"/>
    <w:rsid w:val="00BC44C1"/>
    <w:rsid w:val="00BC44F7"/>
    <w:rsid w:val="00BC4738"/>
    <w:rsid w:val="00BC49ED"/>
    <w:rsid w:val="00BC4B11"/>
    <w:rsid w:val="00BC4B26"/>
    <w:rsid w:val="00BC4D40"/>
    <w:rsid w:val="00BC4E0D"/>
    <w:rsid w:val="00BC51FF"/>
    <w:rsid w:val="00BC5470"/>
    <w:rsid w:val="00BC565B"/>
    <w:rsid w:val="00BC56F5"/>
    <w:rsid w:val="00BC599B"/>
    <w:rsid w:val="00BC5A09"/>
    <w:rsid w:val="00BC5CC2"/>
    <w:rsid w:val="00BC5D77"/>
    <w:rsid w:val="00BC5DD7"/>
    <w:rsid w:val="00BC62F1"/>
    <w:rsid w:val="00BC6434"/>
    <w:rsid w:val="00BC6782"/>
    <w:rsid w:val="00BC6D6D"/>
    <w:rsid w:val="00BC6EBE"/>
    <w:rsid w:val="00BC7296"/>
    <w:rsid w:val="00BC75AE"/>
    <w:rsid w:val="00BC763B"/>
    <w:rsid w:val="00BC771B"/>
    <w:rsid w:val="00BC791A"/>
    <w:rsid w:val="00BC7B53"/>
    <w:rsid w:val="00BC7BEC"/>
    <w:rsid w:val="00BC7D18"/>
    <w:rsid w:val="00BC7DF3"/>
    <w:rsid w:val="00BC7EAF"/>
    <w:rsid w:val="00BD01C7"/>
    <w:rsid w:val="00BD0335"/>
    <w:rsid w:val="00BD04F1"/>
    <w:rsid w:val="00BD081B"/>
    <w:rsid w:val="00BD0895"/>
    <w:rsid w:val="00BD09B0"/>
    <w:rsid w:val="00BD0A73"/>
    <w:rsid w:val="00BD0ACB"/>
    <w:rsid w:val="00BD0E7D"/>
    <w:rsid w:val="00BD1223"/>
    <w:rsid w:val="00BD14D4"/>
    <w:rsid w:val="00BD1702"/>
    <w:rsid w:val="00BD1A48"/>
    <w:rsid w:val="00BD1A9A"/>
    <w:rsid w:val="00BD20B6"/>
    <w:rsid w:val="00BD229B"/>
    <w:rsid w:val="00BD233D"/>
    <w:rsid w:val="00BD28FB"/>
    <w:rsid w:val="00BD2A62"/>
    <w:rsid w:val="00BD2B21"/>
    <w:rsid w:val="00BD2C3D"/>
    <w:rsid w:val="00BD2F33"/>
    <w:rsid w:val="00BD3265"/>
    <w:rsid w:val="00BD386A"/>
    <w:rsid w:val="00BD3D73"/>
    <w:rsid w:val="00BD40B6"/>
    <w:rsid w:val="00BD48C7"/>
    <w:rsid w:val="00BD48D7"/>
    <w:rsid w:val="00BD4B62"/>
    <w:rsid w:val="00BD4C7F"/>
    <w:rsid w:val="00BD4E84"/>
    <w:rsid w:val="00BD54B0"/>
    <w:rsid w:val="00BD5632"/>
    <w:rsid w:val="00BD59BE"/>
    <w:rsid w:val="00BD5BF8"/>
    <w:rsid w:val="00BD5D46"/>
    <w:rsid w:val="00BD6786"/>
    <w:rsid w:val="00BD6AB1"/>
    <w:rsid w:val="00BD6ABD"/>
    <w:rsid w:val="00BD6BEA"/>
    <w:rsid w:val="00BD6EAB"/>
    <w:rsid w:val="00BD70CF"/>
    <w:rsid w:val="00BD751B"/>
    <w:rsid w:val="00BD75A2"/>
    <w:rsid w:val="00BD7868"/>
    <w:rsid w:val="00BD7A3C"/>
    <w:rsid w:val="00BD7C69"/>
    <w:rsid w:val="00BD7C86"/>
    <w:rsid w:val="00BD7CE2"/>
    <w:rsid w:val="00BE00AF"/>
    <w:rsid w:val="00BE0715"/>
    <w:rsid w:val="00BE0833"/>
    <w:rsid w:val="00BE093F"/>
    <w:rsid w:val="00BE0C8C"/>
    <w:rsid w:val="00BE13B3"/>
    <w:rsid w:val="00BE15E3"/>
    <w:rsid w:val="00BE17D0"/>
    <w:rsid w:val="00BE1904"/>
    <w:rsid w:val="00BE1C50"/>
    <w:rsid w:val="00BE1D97"/>
    <w:rsid w:val="00BE21FD"/>
    <w:rsid w:val="00BE2478"/>
    <w:rsid w:val="00BE269A"/>
    <w:rsid w:val="00BE2AFD"/>
    <w:rsid w:val="00BE2C1A"/>
    <w:rsid w:val="00BE2C93"/>
    <w:rsid w:val="00BE3075"/>
    <w:rsid w:val="00BE3153"/>
    <w:rsid w:val="00BE327E"/>
    <w:rsid w:val="00BE34AA"/>
    <w:rsid w:val="00BE3B69"/>
    <w:rsid w:val="00BE3E92"/>
    <w:rsid w:val="00BE4160"/>
    <w:rsid w:val="00BE4787"/>
    <w:rsid w:val="00BE4815"/>
    <w:rsid w:val="00BE488B"/>
    <w:rsid w:val="00BE4BDD"/>
    <w:rsid w:val="00BE4FE0"/>
    <w:rsid w:val="00BE5617"/>
    <w:rsid w:val="00BE603D"/>
    <w:rsid w:val="00BE6447"/>
    <w:rsid w:val="00BE6B0C"/>
    <w:rsid w:val="00BE6FEA"/>
    <w:rsid w:val="00BE7123"/>
    <w:rsid w:val="00BE715C"/>
    <w:rsid w:val="00BE7490"/>
    <w:rsid w:val="00BE75A1"/>
    <w:rsid w:val="00BE76AC"/>
    <w:rsid w:val="00BE77AE"/>
    <w:rsid w:val="00BE7AF5"/>
    <w:rsid w:val="00BE7B6C"/>
    <w:rsid w:val="00BF087C"/>
    <w:rsid w:val="00BF0B11"/>
    <w:rsid w:val="00BF0C0B"/>
    <w:rsid w:val="00BF0CD9"/>
    <w:rsid w:val="00BF0CF4"/>
    <w:rsid w:val="00BF0DB6"/>
    <w:rsid w:val="00BF0F05"/>
    <w:rsid w:val="00BF1366"/>
    <w:rsid w:val="00BF13E1"/>
    <w:rsid w:val="00BF14A5"/>
    <w:rsid w:val="00BF14BF"/>
    <w:rsid w:val="00BF1F9C"/>
    <w:rsid w:val="00BF26FF"/>
    <w:rsid w:val="00BF285D"/>
    <w:rsid w:val="00BF2AE7"/>
    <w:rsid w:val="00BF2C93"/>
    <w:rsid w:val="00BF2CE4"/>
    <w:rsid w:val="00BF352F"/>
    <w:rsid w:val="00BF3566"/>
    <w:rsid w:val="00BF3BF6"/>
    <w:rsid w:val="00BF3D3D"/>
    <w:rsid w:val="00BF42A8"/>
    <w:rsid w:val="00BF42B7"/>
    <w:rsid w:val="00BF43EE"/>
    <w:rsid w:val="00BF45EE"/>
    <w:rsid w:val="00BF4708"/>
    <w:rsid w:val="00BF4854"/>
    <w:rsid w:val="00BF5138"/>
    <w:rsid w:val="00BF5444"/>
    <w:rsid w:val="00BF57BD"/>
    <w:rsid w:val="00BF5906"/>
    <w:rsid w:val="00BF5E1F"/>
    <w:rsid w:val="00BF60CE"/>
    <w:rsid w:val="00BF671A"/>
    <w:rsid w:val="00BF6870"/>
    <w:rsid w:val="00BF6A59"/>
    <w:rsid w:val="00BF6B57"/>
    <w:rsid w:val="00BF6B73"/>
    <w:rsid w:val="00BF7426"/>
    <w:rsid w:val="00BF7D9F"/>
    <w:rsid w:val="00C000DC"/>
    <w:rsid w:val="00C00137"/>
    <w:rsid w:val="00C004D4"/>
    <w:rsid w:val="00C008EC"/>
    <w:rsid w:val="00C00A02"/>
    <w:rsid w:val="00C011DD"/>
    <w:rsid w:val="00C019A8"/>
    <w:rsid w:val="00C01AEB"/>
    <w:rsid w:val="00C020E3"/>
    <w:rsid w:val="00C0230F"/>
    <w:rsid w:val="00C0286F"/>
    <w:rsid w:val="00C02C93"/>
    <w:rsid w:val="00C03287"/>
    <w:rsid w:val="00C03530"/>
    <w:rsid w:val="00C03B88"/>
    <w:rsid w:val="00C041A9"/>
    <w:rsid w:val="00C042AD"/>
    <w:rsid w:val="00C046E2"/>
    <w:rsid w:val="00C047F3"/>
    <w:rsid w:val="00C04C77"/>
    <w:rsid w:val="00C04D21"/>
    <w:rsid w:val="00C04EBB"/>
    <w:rsid w:val="00C04EEB"/>
    <w:rsid w:val="00C05199"/>
    <w:rsid w:val="00C05240"/>
    <w:rsid w:val="00C0526D"/>
    <w:rsid w:val="00C05324"/>
    <w:rsid w:val="00C0545E"/>
    <w:rsid w:val="00C054C0"/>
    <w:rsid w:val="00C05586"/>
    <w:rsid w:val="00C05612"/>
    <w:rsid w:val="00C056B5"/>
    <w:rsid w:val="00C057E8"/>
    <w:rsid w:val="00C0586F"/>
    <w:rsid w:val="00C05959"/>
    <w:rsid w:val="00C059AF"/>
    <w:rsid w:val="00C05A45"/>
    <w:rsid w:val="00C06078"/>
    <w:rsid w:val="00C065FC"/>
    <w:rsid w:val="00C066BA"/>
    <w:rsid w:val="00C068F8"/>
    <w:rsid w:val="00C06B6E"/>
    <w:rsid w:val="00C06E9B"/>
    <w:rsid w:val="00C07258"/>
    <w:rsid w:val="00C07261"/>
    <w:rsid w:val="00C073EC"/>
    <w:rsid w:val="00C07803"/>
    <w:rsid w:val="00C079E8"/>
    <w:rsid w:val="00C07B2D"/>
    <w:rsid w:val="00C10470"/>
    <w:rsid w:val="00C1057D"/>
    <w:rsid w:val="00C106D5"/>
    <w:rsid w:val="00C11245"/>
    <w:rsid w:val="00C116F8"/>
    <w:rsid w:val="00C11CBE"/>
    <w:rsid w:val="00C1243A"/>
    <w:rsid w:val="00C12657"/>
    <w:rsid w:val="00C1292E"/>
    <w:rsid w:val="00C129E7"/>
    <w:rsid w:val="00C12B58"/>
    <w:rsid w:val="00C12C48"/>
    <w:rsid w:val="00C12CD8"/>
    <w:rsid w:val="00C12F51"/>
    <w:rsid w:val="00C13219"/>
    <w:rsid w:val="00C13274"/>
    <w:rsid w:val="00C136B7"/>
    <w:rsid w:val="00C136D1"/>
    <w:rsid w:val="00C1375E"/>
    <w:rsid w:val="00C13A5B"/>
    <w:rsid w:val="00C13CB8"/>
    <w:rsid w:val="00C13D2A"/>
    <w:rsid w:val="00C13F3C"/>
    <w:rsid w:val="00C143AE"/>
    <w:rsid w:val="00C1440E"/>
    <w:rsid w:val="00C144CD"/>
    <w:rsid w:val="00C14704"/>
    <w:rsid w:val="00C1488D"/>
    <w:rsid w:val="00C14A9F"/>
    <w:rsid w:val="00C14B9C"/>
    <w:rsid w:val="00C14DCF"/>
    <w:rsid w:val="00C14E20"/>
    <w:rsid w:val="00C1518B"/>
    <w:rsid w:val="00C152D1"/>
    <w:rsid w:val="00C152D3"/>
    <w:rsid w:val="00C1545C"/>
    <w:rsid w:val="00C155B5"/>
    <w:rsid w:val="00C15648"/>
    <w:rsid w:val="00C15AF2"/>
    <w:rsid w:val="00C15C23"/>
    <w:rsid w:val="00C15E74"/>
    <w:rsid w:val="00C163DC"/>
    <w:rsid w:val="00C166CD"/>
    <w:rsid w:val="00C16A41"/>
    <w:rsid w:val="00C16BA7"/>
    <w:rsid w:val="00C16FF7"/>
    <w:rsid w:val="00C17718"/>
    <w:rsid w:val="00C17A3C"/>
    <w:rsid w:val="00C17AC1"/>
    <w:rsid w:val="00C17E4C"/>
    <w:rsid w:val="00C17F2D"/>
    <w:rsid w:val="00C202F0"/>
    <w:rsid w:val="00C2062C"/>
    <w:rsid w:val="00C20A98"/>
    <w:rsid w:val="00C20AB7"/>
    <w:rsid w:val="00C20CD0"/>
    <w:rsid w:val="00C20CD8"/>
    <w:rsid w:val="00C21181"/>
    <w:rsid w:val="00C215DC"/>
    <w:rsid w:val="00C21750"/>
    <w:rsid w:val="00C21A24"/>
    <w:rsid w:val="00C21E05"/>
    <w:rsid w:val="00C21E88"/>
    <w:rsid w:val="00C22772"/>
    <w:rsid w:val="00C227CB"/>
    <w:rsid w:val="00C228BB"/>
    <w:rsid w:val="00C22AC5"/>
    <w:rsid w:val="00C22C60"/>
    <w:rsid w:val="00C22EE1"/>
    <w:rsid w:val="00C233F6"/>
    <w:rsid w:val="00C235C2"/>
    <w:rsid w:val="00C23600"/>
    <w:rsid w:val="00C23B0E"/>
    <w:rsid w:val="00C23E23"/>
    <w:rsid w:val="00C24005"/>
    <w:rsid w:val="00C242CE"/>
    <w:rsid w:val="00C24531"/>
    <w:rsid w:val="00C2462C"/>
    <w:rsid w:val="00C24ECB"/>
    <w:rsid w:val="00C25017"/>
    <w:rsid w:val="00C25058"/>
    <w:rsid w:val="00C251C1"/>
    <w:rsid w:val="00C257EE"/>
    <w:rsid w:val="00C25A6D"/>
    <w:rsid w:val="00C25B34"/>
    <w:rsid w:val="00C25D26"/>
    <w:rsid w:val="00C25D3B"/>
    <w:rsid w:val="00C25D92"/>
    <w:rsid w:val="00C25E16"/>
    <w:rsid w:val="00C26011"/>
    <w:rsid w:val="00C2636D"/>
    <w:rsid w:val="00C2640C"/>
    <w:rsid w:val="00C2650E"/>
    <w:rsid w:val="00C267D3"/>
    <w:rsid w:val="00C26E17"/>
    <w:rsid w:val="00C27126"/>
    <w:rsid w:val="00C27135"/>
    <w:rsid w:val="00C27166"/>
    <w:rsid w:val="00C27407"/>
    <w:rsid w:val="00C276B7"/>
    <w:rsid w:val="00C2773A"/>
    <w:rsid w:val="00C27746"/>
    <w:rsid w:val="00C27889"/>
    <w:rsid w:val="00C27F58"/>
    <w:rsid w:val="00C304AE"/>
    <w:rsid w:val="00C30526"/>
    <w:rsid w:val="00C30797"/>
    <w:rsid w:val="00C307DA"/>
    <w:rsid w:val="00C3089F"/>
    <w:rsid w:val="00C30AAD"/>
    <w:rsid w:val="00C3110A"/>
    <w:rsid w:val="00C3158C"/>
    <w:rsid w:val="00C3185F"/>
    <w:rsid w:val="00C318B4"/>
    <w:rsid w:val="00C31A1B"/>
    <w:rsid w:val="00C31FE0"/>
    <w:rsid w:val="00C3226F"/>
    <w:rsid w:val="00C32514"/>
    <w:rsid w:val="00C33494"/>
    <w:rsid w:val="00C33634"/>
    <w:rsid w:val="00C33726"/>
    <w:rsid w:val="00C33A9B"/>
    <w:rsid w:val="00C33DA5"/>
    <w:rsid w:val="00C33E55"/>
    <w:rsid w:val="00C34252"/>
    <w:rsid w:val="00C34339"/>
    <w:rsid w:val="00C344FD"/>
    <w:rsid w:val="00C346EE"/>
    <w:rsid w:val="00C3473B"/>
    <w:rsid w:val="00C348B3"/>
    <w:rsid w:val="00C349EB"/>
    <w:rsid w:val="00C34A5C"/>
    <w:rsid w:val="00C34E26"/>
    <w:rsid w:val="00C34ECE"/>
    <w:rsid w:val="00C3512D"/>
    <w:rsid w:val="00C356A1"/>
    <w:rsid w:val="00C356FF"/>
    <w:rsid w:val="00C35C1C"/>
    <w:rsid w:val="00C36135"/>
    <w:rsid w:val="00C361C8"/>
    <w:rsid w:val="00C36266"/>
    <w:rsid w:val="00C3647D"/>
    <w:rsid w:val="00C36652"/>
    <w:rsid w:val="00C3677A"/>
    <w:rsid w:val="00C36876"/>
    <w:rsid w:val="00C371E1"/>
    <w:rsid w:val="00C374F7"/>
    <w:rsid w:val="00C374FA"/>
    <w:rsid w:val="00C376DE"/>
    <w:rsid w:val="00C3784C"/>
    <w:rsid w:val="00C37A54"/>
    <w:rsid w:val="00C37C48"/>
    <w:rsid w:val="00C37C86"/>
    <w:rsid w:val="00C4066F"/>
    <w:rsid w:val="00C40952"/>
    <w:rsid w:val="00C40BE0"/>
    <w:rsid w:val="00C40CC5"/>
    <w:rsid w:val="00C40E0C"/>
    <w:rsid w:val="00C40EAF"/>
    <w:rsid w:val="00C41075"/>
    <w:rsid w:val="00C41206"/>
    <w:rsid w:val="00C4151C"/>
    <w:rsid w:val="00C41857"/>
    <w:rsid w:val="00C41A85"/>
    <w:rsid w:val="00C42416"/>
    <w:rsid w:val="00C42C9C"/>
    <w:rsid w:val="00C43451"/>
    <w:rsid w:val="00C43724"/>
    <w:rsid w:val="00C43B38"/>
    <w:rsid w:val="00C442D5"/>
    <w:rsid w:val="00C446A1"/>
    <w:rsid w:val="00C44741"/>
    <w:rsid w:val="00C44A19"/>
    <w:rsid w:val="00C44ACE"/>
    <w:rsid w:val="00C44DC8"/>
    <w:rsid w:val="00C450AF"/>
    <w:rsid w:val="00C455EC"/>
    <w:rsid w:val="00C45840"/>
    <w:rsid w:val="00C4606A"/>
    <w:rsid w:val="00C46773"/>
    <w:rsid w:val="00C46794"/>
    <w:rsid w:val="00C468A0"/>
    <w:rsid w:val="00C46AF2"/>
    <w:rsid w:val="00C46B83"/>
    <w:rsid w:val="00C46C1C"/>
    <w:rsid w:val="00C46C38"/>
    <w:rsid w:val="00C47225"/>
    <w:rsid w:val="00C474A3"/>
    <w:rsid w:val="00C474A6"/>
    <w:rsid w:val="00C476AD"/>
    <w:rsid w:val="00C476B1"/>
    <w:rsid w:val="00C478F7"/>
    <w:rsid w:val="00C47A17"/>
    <w:rsid w:val="00C47DFA"/>
    <w:rsid w:val="00C50075"/>
    <w:rsid w:val="00C50136"/>
    <w:rsid w:val="00C50A47"/>
    <w:rsid w:val="00C50B57"/>
    <w:rsid w:val="00C50BDF"/>
    <w:rsid w:val="00C50C64"/>
    <w:rsid w:val="00C50D16"/>
    <w:rsid w:val="00C50F90"/>
    <w:rsid w:val="00C50FF7"/>
    <w:rsid w:val="00C510B0"/>
    <w:rsid w:val="00C51163"/>
    <w:rsid w:val="00C511FF"/>
    <w:rsid w:val="00C5147A"/>
    <w:rsid w:val="00C51540"/>
    <w:rsid w:val="00C51742"/>
    <w:rsid w:val="00C5174D"/>
    <w:rsid w:val="00C51C74"/>
    <w:rsid w:val="00C51DF1"/>
    <w:rsid w:val="00C51F93"/>
    <w:rsid w:val="00C5263E"/>
    <w:rsid w:val="00C52779"/>
    <w:rsid w:val="00C529E3"/>
    <w:rsid w:val="00C52BF5"/>
    <w:rsid w:val="00C52CEF"/>
    <w:rsid w:val="00C53123"/>
    <w:rsid w:val="00C532A6"/>
    <w:rsid w:val="00C537BD"/>
    <w:rsid w:val="00C53BFA"/>
    <w:rsid w:val="00C53D75"/>
    <w:rsid w:val="00C53DFD"/>
    <w:rsid w:val="00C53F64"/>
    <w:rsid w:val="00C5409B"/>
    <w:rsid w:val="00C5417B"/>
    <w:rsid w:val="00C542BB"/>
    <w:rsid w:val="00C542DB"/>
    <w:rsid w:val="00C544E5"/>
    <w:rsid w:val="00C5473B"/>
    <w:rsid w:val="00C549D8"/>
    <w:rsid w:val="00C54E55"/>
    <w:rsid w:val="00C54F08"/>
    <w:rsid w:val="00C54FDA"/>
    <w:rsid w:val="00C55514"/>
    <w:rsid w:val="00C55594"/>
    <w:rsid w:val="00C5565F"/>
    <w:rsid w:val="00C5568A"/>
    <w:rsid w:val="00C55A7A"/>
    <w:rsid w:val="00C55A85"/>
    <w:rsid w:val="00C55C2E"/>
    <w:rsid w:val="00C55C9C"/>
    <w:rsid w:val="00C55D29"/>
    <w:rsid w:val="00C560E3"/>
    <w:rsid w:val="00C561EF"/>
    <w:rsid w:val="00C562FB"/>
    <w:rsid w:val="00C56672"/>
    <w:rsid w:val="00C56729"/>
    <w:rsid w:val="00C56CFE"/>
    <w:rsid w:val="00C56E55"/>
    <w:rsid w:val="00C570A6"/>
    <w:rsid w:val="00C5714C"/>
    <w:rsid w:val="00C572DE"/>
    <w:rsid w:val="00C57B2B"/>
    <w:rsid w:val="00C57DE0"/>
    <w:rsid w:val="00C57F8F"/>
    <w:rsid w:val="00C57FA3"/>
    <w:rsid w:val="00C600DB"/>
    <w:rsid w:val="00C6039C"/>
    <w:rsid w:val="00C60BD5"/>
    <w:rsid w:val="00C60C17"/>
    <w:rsid w:val="00C60E46"/>
    <w:rsid w:val="00C6101A"/>
    <w:rsid w:val="00C61103"/>
    <w:rsid w:val="00C613E1"/>
    <w:rsid w:val="00C61AF4"/>
    <w:rsid w:val="00C61B61"/>
    <w:rsid w:val="00C61C9F"/>
    <w:rsid w:val="00C61DA4"/>
    <w:rsid w:val="00C61E84"/>
    <w:rsid w:val="00C622F9"/>
    <w:rsid w:val="00C62446"/>
    <w:rsid w:val="00C62698"/>
    <w:rsid w:val="00C62B40"/>
    <w:rsid w:val="00C62B46"/>
    <w:rsid w:val="00C6359C"/>
    <w:rsid w:val="00C63712"/>
    <w:rsid w:val="00C63862"/>
    <w:rsid w:val="00C63A6F"/>
    <w:rsid w:val="00C63D39"/>
    <w:rsid w:val="00C64163"/>
    <w:rsid w:val="00C64781"/>
    <w:rsid w:val="00C64B0F"/>
    <w:rsid w:val="00C64DBF"/>
    <w:rsid w:val="00C64FB3"/>
    <w:rsid w:val="00C65212"/>
    <w:rsid w:val="00C65506"/>
    <w:rsid w:val="00C659D4"/>
    <w:rsid w:val="00C65B85"/>
    <w:rsid w:val="00C66077"/>
    <w:rsid w:val="00C66155"/>
    <w:rsid w:val="00C66400"/>
    <w:rsid w:val="00C6666A"/>
    <w:rsid w:val="00C666B6"/>
    <w:rsid w:val="00C666D5"/>
    <w:rsid w:val="00C66A6B"/>
    <w:rsid w:val="00C66E70"/>
    <w:rsid w:val="00C66FC6"/>
    <w:rsid w:val="00C670E1"/>
    <w:rsid w:val="00C67137"/>
    <w:rsid w:val="00C671BA"/>
    <w:rsid w:val="00C67580"/>
    <w:rsid w:val="00C67612"/>
    <w:rsid w:val="00C7025E"/>
    <w:rsid w:val="00C703F9"/>
    <w:rsid w:val="00C70561"/>
    <w:rsid w:val="00C70983"/>
    <w:rsid w:val="00C70BB5"/>
    <w:rsid w:val="00C70BEC"/>
    <w:rsid w:val="00C70CE5"/>
    <w:rsid w:val="00C713C8"/>
    <w:rsid w:val="00C71531"/>
    <w:rsid w:val="00C71663"/>
    <w:rsid w:val="00C7175A"/>
    <w:rsid w:val="00C71AB8"/>
    <w:rsid w:val="00C71C96"/>
    <w:rsid w:val="00C71D19"/>
    <w:rsid w:val="00C7217D"/>
    <w:rsid w:val="00C7283D"/>
    <w:rsid w:val="00C72983"/>
    <w:rsid w:val="00C72BFB"/>
    <w:rsid w:val="00C72F8A"/>
    <w:rsid w:val="00C73215"/>
    <w:rsid w:val="00C73256"/>
    <w:rsid w:val="00C7358F"/>
    <w:rsid w:val="00C738C3"/>
    <w:rsid w:val="00C739E6"/>
    <w:rsid w:val="00C73E29"/>
    <w:rsid w:val="00C74137"/>
    <w:rsid w:val="00C74467"/>
    <w:rsid w:val="00C744A0"/>
    <w:rsid w:val="00C744D7"/>
    <w:rsid w:val="00C74A83"/>
    <w:rsid w:val="00C74BC5"/>
    <w:rsid w:val="00C74BFD"/>
    <w:rsid w:val="00C74D6D"/>
    <w:rsid w:val="00C74F4B"/>
    <w:rsid w:val="00C74FB4"/>
    <w:rsid w:val="00C752D7"/>
    <w:rsid w:val="00C75312"/>
    <w:rsid w:val="00C755B6"/>
    <w:rsid w:val="00C75975"/>
    <w:rsid w:val="00C75C0E"/>
    <w:rsid w:val="00C75C42"/>
    <w:rsid w:val="00C75CD3"/>
    <w:rsid w:val="00C75F35"/>
    <w:rsid w:val="00C76395"/>
    <w:rsid w:val="00C76866"/>
    <w:rsid w:val="00C7698C"/>
    <w:rsid w:val="00C7709E"/>
    <w:rsid w:val="00C7711B"/>
    <w:rsid w:val="00C771CE"/>
    <w:rsid w:val="00C77450"/>
    <w:rsid w:val="00C7765C"/>
    <w:rsid w:val="00C77733"/>
    <w:rsid w:val="00C777B3"/>
    <w:rsid w:val="00C77C90"/>
    <w:rsid w:val="00C77F2D"/>
    <w:rsid w:val="00C80316"/>
    <w:rsid w:val="00C80338"/>
    <w:rsid w:val="00C803BC"/>
    <w:rsid w:val="00C8043A"/>
    <w:rsid w:val="00C805FD"/>
    <w:rsid w:val="00C80858"/>
    <w:rsid w:val="00C8094C"/>
    <w:rsid w:val="00C80995"/>
    <w:rsid w:val="00C80FE4"/>
    <w:rsid w:val="00C81006"/>
    <w:rsid w:val="00C8100C"/>
    <w:rsid w:val="00C810D3"/>
    <w:rsid w:val="00C81163"/>
    <w:rsid w:val="00C812C7"/>
    <w:rsid w:val="00C815DE"/>
    <w:rsid w:val="00C8170D"/>
    <w:rsid w:val="00C8173C"/>
    <w:rsid w:val="00C817DA"/>
    <w:rsid w:val="00C818D1"/>
    <w:rsid w:val="00C81A92"/>
    <w:rsid w:val="00C81B12"/>
    <w:rsid w:val="00C81F1F"/>
    <w:rsid w:val="00C82043"/>
    <w:rsid w:val="00C8219E"/>
    <w:rsid w:val="00C82222"/>
    <w:rsid w:val="00C82415"/>
    <w:rsid w:val="00C8260E"/>
    <w:rsid w:val="00C82857"/>
    <w:rsid w:val="00C82B2A"/>
    <w:rsid w:val="00C82CD1"/>
    <w:rsid w:val="00C82D59"/>
    <w:rsid w:val="00C82F8B"/>
    <w:rsid w:val="00C835FA"/>
    <w:rsid w:val="00C83A23"/>
    <w:rsid w:val="00C83AC9"/>
    <w:rsid w:val="00C83B10"/>
    <w:rsid w:val="00C84227"/>
    <w:rsid w:val="00C842EE"/>
    <w:rsid w:val="00C844F7"/>
    <w:rsid w:val="00C84527"/>
    <w:rsid w:val="00C84820"/>
    <w:rsid w:val="00C8483F"/>
    <w:rsid w:val="00C84883"/>
    <w:rsid w:val="00C848C5"/>
    <w:rsid w:val="00C84DD2"/>
    <w:rsid w:val="00C85042"/>
    <w:rsid w:val="00C851B4"/>
    <w:rsid w:val="00C85325"/>
    <w:rsid w:val="00C85585"/>
    <w:rsid w:val="00C855A1"/>
    <w:rsid w:val="00C857F3"/>
    <w:rsid w:val="00C8583E"/>
    <w:rsid w:val="00C8591E"/>
    <w:rsid w:val="00C85A6A"/>
    <w:rsid w:val="00C85CB9"/>
    <w:rsid w:val="00C85F2B"/>
    <w:rsid w:val="00C860EB"/>
    <w:rsid w:val="00C8646F"/>
    <w:rsid w:val="00C866BF"/>
    <w:rsid w:val="00C86721"/>
    <w:rsid w:val="00C86733"/>
    <w:rsid w:val="00C86749"/>
    <w:rsid w:val="00C8692C"/>
    <w:rsid w:val="00C869AA"/>
    <w:rsid w:val="00C86A2D"/>
    <w:rsid w:val="00C86BF3"/>
    <w:rsid w:val="00C86C1C"/>
    <w:rsid w:val="00C87054"/>
    <w:rsid w:val="00C8718D"/>
    <w:rsid w:val="00C8726B"/>
    <w:rsid w:val="00C87AB9"/>
    <w:rsid w:val="00C87FA7"/>
    <w:rsid w:val="00C87FC1"/>
    <w:rsid w:val="00C9103B"/>
    <w:rsid w:val="00C912BB"/>
    <w:rsid w:val="00C91D75"/>
    <w:rsid w:val="00C922CB"/>
    <w:rsid w:val="00C924B3"/>
    <w:rsid w:val="00C925C7"/>
    <w:rsid w:val="00C92617"/>
    <w:rsid w:val="00C926B6"/>
    <w:rsid w:val="00C926D7"/>
    <w:rsid w:val="00C9276F"/>
    <w:rsid w:val="00C9280E"/>
    <w:rsid w:val="00C928B2"/>
    <w:rsid w:val="00C92963"/>
    <w:rsid w:val="00C92B8F"/>
    <w:rsid w:val="00C92BD6"/>
    <w:rsid w:val="00C92C74"/>
    <w:rsid w:val="00C92D2E"/>
    <w:rsid w:val="00C92D8C"/>
    <w:rsid w:val="00C92F0E"/>
    <w:rsid w:val="00C931BD"/>
    <w:rsid w:val="00C9328D"/>
    <w:rsid w:val="00C932A3"/>
    <w:rsid w:val="00C932B2"/>
    <w:rsid w:val="00C934B2"/>
    <w:rsid w:val="00C93A85"/>
    <w:rsid w:val="00C93AE2"/>
    <w:rsid w:val="00C93C4E"/>
    <w:rsid w:val="00C93C52"/>
    <w:rsid w:val="00C942A9"/>
    <w:rsid w:val="00C943D7"/>
    <w:rsid w:val="00C94853"/>
    <w:rsid w:val="00C9499A"/>
    <w:rsid w:val="00C94A45"/>
    <w:rsid w:val="00C94AB0"/>
    <w:rsid w:val="00C94BE9"/>
    <w:rsid w:val="00C9528A"/>
    <w:rsid w:val="00C9540B"/>
    <w:rsid w:val="00C958CF"/>
    <w:rsid w:val="00C95B61"/>
    <w:rsid w:val="00C95BEA"/>
    <w:rsid w:val="00C96101"/>
    <w:rsid w:val="00C9621F"/>
    <w:rsid w:val="00C96458"/>
    <w:rsid w:val="00C96510"/>
    <w:rsid w:val="00C96925"/>
    <w:rsid w:val="00C9699E"/>
    <w:rsid w:val="00C96A2A"/>
    <w:rsid w:val="00C96A9A"/>
    <w:rsid w:val="00C96C3B"/>
    <w:rsid w:val="00C96C3F"/>
    <w:rsid w:val="00C96D2D"/>
    <w:rsid w:val="00C96F56"/>
    <w:rsid w:val="00C9728D"/>
    <w:rsid w:val="00C974C8"/>
    <w:rsid w:val="00C97DBA"/>
    <w:rsid w:val="00CA06C6"/>
    <w:rsid w:val="00CA0C5F"/>
    <w:rsid w:val="00CA1064"/>
    <w:rsid w:val="00CA1147"/>
    <w:rsid w:val="00CA1652"/>
    <w:rsid w:val="00CA1689"/>
    <w:rsid w:val="00CA178E"/>
    <w:rsid w:val="00CA1951"/>
    <w:rsid w:val="00CA1BFC"/>
    <w:rsid w:val="00CA20DE"/>
    <w:rsid w:val="00CA2354"/>
    <w:rsid w:val="00CA2717"/>
    <w:rsid w:val="00CA2C1B"/>
    <w:rsid w:val="00CA2E83"/>
    <w:rsid w:val="00CA325D"/>
    <w:rsid w:val="00CA3700"/>
    <w:rsid w:val="00CA3B41"/>
    <w:rsid w:val="00CA3FD4"/>
    <w:rsid w:val="00CA4119"/>
    <w:rsid w:val="00CA42BB"/>
    <w:rsid w:val="00CA4852"/>
    <w:rsid w:val="00CA48A0"/>
    <w:rsid w:val="00CA4CF5"/>
    <w:rsid w:val="00CA4E3D"/>
    <w:rsid w:val="00CA520C"/>
    <w:rsid w:val="00CA5283"/>
    <w:rsid w:val="00CA5410"/>
    <w:rsid w:val="00CA5525"/>
    <w:rsid w:val="00CA56D9"/>
    <w:rsid w:val="00CA5CEF"/>
    <w:rsid w:val="00CA5EF7"/>
    <w:rsid w:val="00CA64BD"/>
    <w:rsid w:val="00CA654D"/>
    <w:rsid w:val="00CA66F3"/>
    <w:rsid w:val="00CA67DB"/>
    <w:rsid w:val="00CA6857"/>
    <w:rsid w:val="00CA69BC"/>
    <w:rsid w:val="00CA6A1B"/>
    <w:rsid w:val="00CA72C2"/>
    <w:rsid w:val="00CA744F"/>
    <w:rsid w:val="00CA7B18"/>
    <w:rsid w:val="00CA7B3A"/>
    <w:rsid w:val="00CA7CAB"/>
    <w:rsid w:val="00CA7FAC"/>
    <w:rsid w:val="00CB041B"/>
    <w:rsid w:val="00CB0462"/>
    <w:rsid w:val="00CB04EC"/>
    <w:rsid w:val="00CB052D"/>
    <w:rsid w:val="00CB0542"/>
    <w:rsid w:val="00CB0598"/>
    <w:rsid w:val="00CB08F1"/>
    <w:rsid w:val="00CB0A43"/>
    <w:rsid w:val="00CB0B54"/>
    <w:rsid w:val="00CB0E29"/>
    <w:rsid w:val="00CB0E5C"/>
    <w:rsid w:val="00CB17C6"/>
    <w:rsid w:val="00CB19C0"/>
    <w:rsid w:val="00CB1C21"/>
    <w:rsid w:val="00CB1CD5"/>
    <w:rsid w:val="00CB1E6C"/>
    <w:rsid w:val="00CB1FE9"/>
    <w:rsid w:val="00CB2060"/>
    <w:rsid w:val="00CB207A"/>
    <w:rsid w:val="00CB2257"/>
    <w:rsid w:val="00CB2410"/>
    <w:rsid w:val="00CB24DB"/>
    <w:rsid w:val="00CB24F9"/>
    <w:rsid w:val="00CB275A"/>
    <w:rsid w:val="00CB27BF"/>
    <w:rsid w:val="00CB29EA"/>
    <w:rsid w:val="00CB337F"/>
    <w:rsid w:val="00CB358C"/>
    <w:rsid w:val="00CB35C0"/>
    <w:rsid w:val="00CB3B9D"/>
    <w:rsid w:val="00CB3E63"/>
    <w:rsid w:val="00CB3F62"/>
    <w:rsid w:val="00CB4024"/>
    <w:rsid w:val="00CB45D7"/>
    <w:rsid w:val="00CB48BE"/>
    <w:rsid w:val="00CB4E87"/>
    <w:rsid w:val="00CB4F32"/>
    <w:rsid w:val="00CB5014"/>
    <w:rsid w:val="00CB52BB"/>
    <w:rsid w:val="00CB541B"/>
    <w:rsid w:val="00CB5493"/>
    <w:rsid w:val="00CB55FC"/>
    <w:rsid w:val="00CB566A"/>
    <w:rsid w:val="00CB58E3"/>
    <w:rsid w:val="00CB5EAC"/>
    <w:rsid w:val="00CB5F6E"/>
    <w:rsid w:val="00CB6338"/>
    <w:rsid w:val="00CB6609"/>
    <w:rsid w:val="00CB6C2F"/>
    <w:rsid w:val="00CB6ECF"/>
    <w:rsid w:val="00CB71D7"/>
    <w:rsid w:val="00CB7330"/>
    <w:rsid w:val="00CB7AF9"/>
    <w:rsid w:val="00CB7B52"/>
    <w:rsid w:val="00CB7CDC"/>
    <w:rsid w:val="00CB7DB9"/>
    <w:rsid w:val="00CB7EEC"/>
    <w:rsid w:val="00CC0133"/>
    <w:rsid w:val="00CC06C7"/>
    <w:rsid w:val="00CC07A0"/>
    <w:rsid w:val="00CC07CB"/>
    <w:rsid w:val="00CC0C7F"/>
    <w:rsid w:val="00CC0CCA"/>
    <w:rsid w:val="00CC119B"/>
    <w:rsid w:val="00CC1478"/>
    <w:rsid w:val="00CC1644"/>
    <w:rsid w:val="00CC1740"/>
    <w:rsid w:val="00CC19E7"/>
    <w:rsid w:val="00CC1D48"/>
    <w:rsid w:val="00CC1FFC"/>
    <w:rsid w:val="00CC2049"/>
    <w:rsid w:val="00CC20CE"/>
    <w:rsid w:val="00CC2127"/>
    <w:rsid w:val="00CC229D"/>
    <w:rsid w:val="00CC23F3"/>
    <w:rsid w:val="00CC252D"/>
    <w:rsid w:val="00CC258D"/>
    <w:rsid w:val="00CC28EC"/>
    <w:rsid w:val="00CC29B9"/>
    <w:rsid w:val="00CC2A20"/>
    <w:rsid w:val="00CC2C64"/>
    <w:rsid w:val="00CC2C99"/>
    <w:rsid w:val="00CC2D18"/>
    <w:rsid w:val="00CC2E1B"/>
    <w:rsid w:val="00CC2F5D"/>
    <w:rsid w:val="00CC2F94"/>
    <w:rsid w:val="00CC317D"/>
    <w:rsid w:val="00CC3262"/>
    <w:rsid w:val="00CC330A"/>
    <w:rsid w:val="00CC34B8"/>
    <w:rsid w:val="00CC3BE0"/>
    <w:rsid w:val="00CC3C69"/>
    <w:rsid w:val="00CC4698"/>
    <w:rsid w:val="00CC4E16"/>
    <w:rsid w:val="00CC5197"/>
    <w:rsid w:val="00CC542A"/>
    <w:rsid w:val="00CC5EF6"/>
    <w:rsid w:val="00CC6151"/>
    <w:rsid w:val="00CC6178"/>
    <w:rsid w:val="00CC64B3"/>
    <w:rsid w:val="00CC6504"/>
    <w:rsid w:val="00CC6574"/>
    <w:rsid w:val="00CC65CD"/>
    <w:rsid w:val="00CC6B1E"/>
    <w:rsid w:val="00CC6B47"/>
    <w:rsid w:val="00CC6C66"/>
    <w:rsid w:val="00CC6CD1"/>
    <w:rsid w:val="00CC6D76"/>
    <w:rsid w:val="00CC703F"/>
    <w:rsid w:val="00CC708E"/>
    <w:rsid w:val="00CC7193"/>
    <w:rsid w:val="00CC7846"/>
    <w:rsid w:val="00CC7865"/>
    <w:rsid w:val="00CC792E"/>
    <w:rsid w:val="00CD0074"/>
    <w:rsid w:val="00CD04C3"/>
    <w:rsid w:val="00CD0724"/>
    <w:rsid w:val="00CD0785"/>
    <w:rsid w:val="00CD07F2"/>
    <w:rsid w:val="00CD08FA"/>
    <w:rsid w:val="00CD09B2"/>
    <w:rsid w:val="00CD0B5E"/>
    <w:rsid w:val="00CD0C96"/>
    <w:rsid w:val="00CD0F4E"/>
    <w:rsid w:val="00CD1082"/>
    <w:rsid w:val="00CD18BD"/>
    <w:rsid w:val="00CD19E1"/>
    <w:rsid w:val="00CD2299"/>
    <w:rsid w:val="00CD22DA"/>
    <w:rsid w:val="00CD24F6"/>
    <w:rsid w:val="00CD2543"/>
    <w:rsid w:val="00CD25D4"/>
    <w:rsid w:val="00CD26CA"/>
    <w:rsid w:val="00CD274C"/>
    <w:rsid w:val="00CD2A28"/>
    <w:rsid w:val="00CD2CF6"/>
    <w:rsid w:val="00CD2EC6"/>
    <w:rsid w:val="00CD381D"/>
    <w:rsid w:val="00CD38F4"/>
    <w:rsid w:val="00CD3CC9"/>
    <w:rsid w:val="00CD3E3E"/>
    <w:rsid w:val="00CD41CB"/>
    <w:rsid w:val="00CD4374"/>
    <w:rsid w:val="00CD4594"/>
    <w:rsid w:val="00CD469A"/>
    <w:rsid w:val="00CD475E"/>
    <w:rsid w:val="00CD4CE0"/>
    <w:rsid w:val="00CD4D13"/>
    <w:rsid w:val="00CD5238"/>
    <w:rsid w:val="00CD5439"/>
    <w:rsid w:val="00CD5817"/>
    <w:rsid w:val="00CD5899"/>
    <w:rsid w:val="00CD5968"/>
    <w:rsid w:val="00CD5969"/>
    <w:rsid w:val="00CD5A0C"/>
    <w:rsid w:val="00CD5AE2"/>
    <w:rsid w:val="00CD5B76"/>
    <w:rsid w:val="00CD5FE4"/>
    <w:rsid w:val="00CD651B"/>
    <w:rsid w:val="00CD6946"/>
    <w:rsid w:val="00CD6D4B"/>
    <w:rsid w:val="00CD6FCE"/>
    <w:rsid w:val="00CD7087"/>
    <w:rsid w:val="00CD7143"/>
    <w:rsid w:val="00CD719E"/>
    <w:rsid w:val="00CD730E"/>
    <w:rsid w:val="00CD753E"/>
    <w:rsid w:val="00CD75B7"/>
    <w:rsid w:val="00CD764D"/>
    <w:rsid w:val="00CD7B50"/>
    <w:rsid w:val="00CD7CF0"/>
    <w:rsid w:val="00CD7D83"/>
    <w:rsid w:val="00CE03C8"/>
    <w:rsid w:val="00CE03D9"/>
    <w:rsid w:val="00CE0471"/>
    <w:rsid w:val="00CE0B4D"/>
    <w:rsid w:val="00CE0F40"/>
    <w:rsid w:val="00CE0F49"/>
    <w:rsid w:val="00CE16FC"/>
    <w:rsid w:val="00CE1912"/>
    <w:rsid w:val="00CE1DF2"/>
    <w:rsid w:val="00CE2181"/>
    <w:rsid w:val="00CE2325"/>
    <w:rsid w:val="00CE2558"/>
    <w:rsid w:val="00CE2BA5"/>
    <w:rsid w:val="00CE2FB6"/>
    <w:rsid w:val="00CE31BB"/>
    <w:rsid w:val="00CE3494"/>
    <w:rsid w:val="00CE3799"/>
    <w:rsid w:val="00CE3E51"/>
    <w:rsid w:val="00CE3F8F"/>
    <w:rsid w:val="00CE3FC4"/>
    <w:rsid w:val="00CE4314"/>
    <w:rsid w:val="00CE4429"/>
    <w:rsid w:val="00CE48FD"/>
    <w:rsid w:val="00CE4C1C"/>
    <w:rsid w:val="00CE4FC7"/>
    <w:rsid w:val="00CE5051"/>
    <w:rsid w:val="00CE506A"/>
    <w:rsid w:val="00CE51EE"/>
    <w:rsid w:val="00CE52AD"/>
    <w:rsid w:val="00CE530A"/>
    <w:rsid w:val="00CE5874"/>
    <w:rsid w:val="00CE59BF"/>
    <w:rsid w:val="00CE59E9"/>
    <w:rsid w:val="00CE5AAA"/>
    <w:rsid w:val="00CE5B00"/>
    <w:rsid w:val="00CE5F04"/>
    <w:rsid w:val="00CE6006"/>
    <w:rsid w:val="00CE6108"/>
    <w:rsid w:val="00CE6297"/>
    <w:rsid w:val="00CE62BA"/>
    <w:rsid w:val="00CE659C"/>
    <w:rsid w:val="00CE6740"/>
    <w:rsid w:val="00CE6B44"/>
    <w:rsid w:val="00CE6C95"/>
    <w:rsid w:val="00CE6D51"/>
    <w:rsid w:val="00CE70F5"/>
    <w:rsid w:val="00CE7143"/>
    <w:rsid w:val="00CE75BA"/>
    <w:rsid w:val="00CE7DF1"/>
    <w:rsid w:val="00CF038B"/>
    <w:rsid w:val="00CF076B"/>
    <w:rsid w:val="00CF0A67"/>
    <w:rsid w:val="00CF0D8E"/>
    <w:rsid w:val="00CF0EB8"/>
    <w:rsid w:val="00CF0F7E"/>
    <w:rsid w:val="00CF11C3"/>
    <w:rsid w:val="00CF12EB"/>
    <w:rsid w:val="00CF173F"/>
    <w:rsid w:val="00CF1778"/>
    <w:rsid w:val="00CF190C"/>
    <w:rsid w:val="00CF1B2C"/>
    <w:rsid w:val="00CF1D59"/>
    <w:rsid w:val="00CF2A8F"/>
    <w:rsid w:val="00CF2EE6"/>
    <w:rsid w:val="00CF307B"/>
    <w:rsid w:val="00CF339A"/>
    <w:rsid w:val="00CF37E1"/>
    <w:rsid w:val="00CF3A64"/>
    <w:rsid w:val="00CF3B34"/>
    <w:rsid w:val="00CF3DE5"/>
    <w:rsid w:val="00CF3DF1"/>
    <w:rsid w:val="00CF3FDF"/>
    <w:rsid w:val="00CF40DD"/>
    <w:rsid w:val="00CF4178"/>
    <w:rsid w:val="00CF41E9"/>
    <w:rsid w:val="00CF42ED"/>
    <w:rsid w:val="00CF4395"/>
    <w:rsid w:val="00CF4676"/>
    <w:rsid w:val="00CF4835"/>
    <w:rsid w:val="00CF4841"/>
    <w:rsid w:val="00CF4A84"/>
    <w:rsid w:val="00CF4FE2"/>
    <w:rsid w:val="00CF5031"/>
    <w:rsid w:val="00CF5109"/>
    <w:rsid w:val="00CF546D"/>
    <w:rsid w:val="00CF5491"/>
    <w:rsid w:val="00CF54F6"/>
    <w:rsid w:val="00CF55AD"/>
    <w:rsid w:val="00CF5623"/>
    <w:rsid w:val="00CF5889"/>
    <w:rsid w:val="00CF5939"/>
    <w:rsid w:val="00CF5DD5"/>
    <w:rsid w:val="00CF5EFA"/>
    <w:rsid w:val="00CF5FCC"/>
    <w:rsid w:val="00CF6127"/>
    <w:rsid w:val="00CF673C"/>
    <w:rsid w:val="00CF6B2C"/>
    <w:rsid w:val="00CF6E90"/>
    <w:rsid w:val="00CF6EC3"/>
    <w:rsid w:val="00CF7052"/>
    <w:rsid w:val="00CF72B3"/>
    <w:rsid w:val="00CF75A1"/>
    <w:rsid w:val="00CF75EB"/>
    <w:rsid w:val="00CF76B6"/>
    <w:rsid w:val="00CF76FC"/>
    <w:rsid w:val="00CF7A6A"/>
    <w:rsid w:val="00CF7E40"/>
    <w:rsid w:val="00D00132"/>
    <w:rsid w:val="00D00136"/>
    <w:rsid w:val="00D00312"/>
    <w:rsid w:val="00D00703"/>
    <w:rsid w:val="00D00733"/>
    <w:rsid w:val="00D008ED"/>
    <w:rsid w:val="00D00AF8"/>
    <w:rsid w:val="00D00E5C"/>
    <w:rsid w:val="00D01128"/>
    <w:rsid w:val="00D011A0"/>
    <w:rsid w:val="00D013A3"/>
    <w:rsid w:val="00D013CE"/>
    <w:rsid w:val="00D01472"/>
    <w:rsid w:val="00D0162A"/>
    <w:rsid w:val="00D0171D"/>
    <w:rsid w:val="00D0175A"/>
    <w:rsid w:val="00D01AF4"/>
    <w:rsid w:val="00D01DE5"/>
    <w:rsid w:val="00D01E6C"/>
    <w:rsid w:val="00D01FA3"/>
    <w:rsid w:val="00D020AC"/>
    <w:rsid w:val="00D0216E"/>
    <w:rsid w:val="00D02C5A"/>
    <w:rsid w:val="00D0300B"/>
    <w:rsid w:val="00D032C1"/>
    <w:rsid w:val="00D035E1"/>
    <w:rsid w:val="00D03ABA"/>
    <w:rsid w:val="00D03ADE"/>
    <w:rsid w:val="00D03B2D"/>
    <w:rsid w:val="00D03CCB"/>
    <w:rsid w:val="00D03F5F"/>
    <w:rsid w:val="00D041F3"/>
    <w:rsid w:val="00D044F3"/>
    <w:rsid w:val="00D047D1"/>
    <w:rsid w:val="00D047DF"/>
    <w:rsid w:val="00D04A10"/>
    <w:rsid w:val="00D04D7A"/>
    <w:rsid w:val="00D04FF9"/>
    <w:rsid w:val="00D0525C"/>
    <w:rsid w:val="00D05372"/>
    <w:rsid w:val="00D0545B"/>
    <w:rsid w:val="00D055A8"/>
    <w:rsid w:val="00D059FC"/>
    <w:rsid w:val="00D05CE0"/>
    <w:rsid w:val="00D05DEC"/>
    <w:rsid w:val="00D06357"/>
    <w:rsid w:val="00D06402"/>
    <w:rsid w:val="00D067BA"/>
    <w:rsid w:val="00D06F0B"/>
    <w:rsid w:val="00D07A26"/>
    <w:rsid w:val="00D1009D"/>
    <w:rsid w:val="00D1045F"/>
    <w:rsid w:val="00D10A4F"/>
    <w:rsid w:val="00D10AF0"/>
    <w:rsid w:val="00D113CF"/>
    <w:rsid w:val="00D1145C"/>
    <w:rsid w:val="00D114BC"/>
    <w:rsid w:val="00D115D2"/>
    <w:rsid w:val="00D11705"/>
    <w:rsid w:val="00D119CC"/>
    <w:rsid w:val="00D11B26"/>
    <w:rsid w:val="00D11D79"/>
    <w:rsid w:val="00D12664"/>
    <w:rsid w:val="00D1281D"/>
    <w:rsid w:val="00D1293D"/>
    <w:rsid w:val="00D12E2E"/>
    <w:rsid w:val="00D13276"/>
    <w:rsid w:val="00D136A6"/>
    <w:rsid w:val="00D13731"/>
    <w:rsid w:val="00D137B3"/>
    <w:rsid w:val="00D137E8"/>
    <w:rsid w:val="00D13A24"/>
    <w:rsid w:val="00D13C4D"/>
    <w:rsid w:val="00D13D7A"/>
    <w:rsid w:val="00D1416B"/>
    <w:rsid w:val="00D14480"/>
    <w:rsid w:val="00D147FC"/>
    <w:rsid w:val="00D1481E"/>
    <w:rsid w:val="00D14D7E"/>
    <w:rsid w:val="00D14ECA"/>
    <w:rsid w:val="00D14F5E"/>
    <w:rsid w:val="00D14FF5"/>
    <w:rsid w:val="00D15112"/>
    <w:rsid w:val="00D1638B"/>
    <w:rsid w:val="00D16464"/>
    <w:rsid w:val="00D1657A"/>
    <w:rsid w:val="00D16757"/>
    <w:rsid w:val="00D16B83"/>
    <w:rsid w:val="00D16EAF"/>
    <w:rsid w:val="00D17037"/>
    <w:rsid w:val="00D170E3"/>
    <w:rsid w:val="00D170FB"/>
    <w:rsid w:val="00D17314"/>
    <w:rsid w:val="00D17680"/>
    <w:rsid w:val="00D176DF"/>
    <w:rsid w:val="00D17751"/>
    <w:rsid w:val="00D17777"/>
    <w:rsid w:val="00D17AB9"/>
    <w:rsid w:val="00D17E89"/>
    <w:rsid w:val="00D2001E"/>
    <w:rsid w:val="00D212F1"/>
    <w:rsid w:val="00D21451"/>
    <w:rsid w:val="00D21BE9"/>
    <w:rsid w:val="00D22129"/>
    <w:rsid w:val="00D22180"/>
    <w:rsid w:val="00D22655"/>
    <w:rsid w:val="00D22683"/>
    <w:rsid w:val="00D22841"/>
    <w:rsid w:val="00D228B5"/>
    <w:rsid w:val="00D22925"/>
    <w:rsid w:val="00D22C39"/>
    <w:rsid w:val="00D22C79"/>
    <w:rsid w:val="00D22CB1"/>
    <w:rsid w:val="00D22D1C"/>
    <w:rsid w:val="00D22DA9"/>
    <w:rsid w:val="00D23005"/>
    <w:rsid w:val="00D23810"/>
    <w:rsid w:val="00D2397E"/>
    <w:rsid w:val="00D23AB9"/>
    <w:rsid w:val="00D23C6E"/>
    <w:rsid w:val="00D23EAA"/>
    <w:rsid w:val="00D23EC9"/>
    <w:rsid w:val="00D24024"/>
    <w:rsid w:val="00D243A9"/>
    <w:rsid w:val="00D246A8"/>
    <w:rsid w:val="00D246E7"/>
    <w:rsid w:val="00D246F4"/>
    <w:rsid w:val="00D2490C"/>
    <w:rsid w:val="00D24932"/>
    <w:rsid w:val="00D2496A"/>
    <w:rsid w:val="00D24D34"/>
    <w:rsid w:val="00D24D7C"/>
    <w:rsid w:val="00D252E4"/>
    <w:rsid w:val="00D25421"/>
    <w:rsid w:val="00D254A9"/>
    <w:rsid w:val="00D2586B"/>
    <w:rsid w:val="00D26087"/>
    <w:rsid w:val="00D261FD"/>
    <w:rsid w:val="00D267A9"/>
    <w:rsid w:val="00D26A21"/>
    <w:rsid w:val="00D26CC7"/>
    <w:rsid w:val="00D26E9A"/>
    <w:rsid w:val="00D2738B"/>
    <w:rsid w:val="00D274B9"/>
    <w:rsid w:val="00D275B3"/>
    <w:rsid w:val="00D2787E"/>
    <w:rsid w:val="00D27C5E"/>
    <w:rsid w:val="00D27DE9"/>
    <w:rsid w:val="00D27E30"/>
    <w:rsid w:val="00D27EF6"/>
    <w:rsid w:val="00D300AE"/>
    <w:rsid w:val="00D303A8"/>
    <w:rsid w:val="00D30810"/>
    <w:rsid w:val="00D30963"/>
    <w:rsid w:val="00D30A7B"/>
    <w:rsid w:val="00D30B06"/>
    <w:rsid w:val="00D30B21"/>
    <w:rsid w:val="00D30C93"/>
    <w:rsid w:val="00D30E7E"/>
    <w:rsid w:val="00D312C8"/>
    <w:rsid w:val="00D31355"/>
    <w:rsid w:val="00D313CB"/>
    <w:rsid w:val="00D31668"/>
    <w:rsid w:val="00D31932"/>
    <w:rsid w:val="00D31BE6"/>
    <w:rsid w:val="00D31EBC"/>
    <w:rsid w:val="00D32009"/>
    <w:rsid w:val="00D320F2"/>
    <w:rsid w:val="00D32211"/>
    <w:rsid w:val="00D3227D"/>
    <w:rsid w:val="00D323A1"/>
    <w:rsid w:val="00D32621"/>
    <w:rsid w:val="00D3294D"/>
    <w:rsid w:val="00D32CAA"/>
    <w:rsid w:val="00D33158"/>
    <w:rsid w:val="00D33221"/>
    <w:rsid w:val="00D33245"/>
    <w:rsid w:val="00D33638"/>
    <w:rsid w:val="00D336C3"/>
    <w:rsid w:val="00D3374D"/>
    <w:rsid w:val="00D33844"/>
    <w:rsid w:val="00D33968"/>
    <w:rsid w:val="00D33BF5"/>
    <w:rsid w:val="00D33F9D"/>
    <w:rsid w:val="00D34477"/>
    <w:rsid w:val="00D34492"/>
    <w:rsid w:val="00D344CD"/>
    <w:rsid w:val="00D34B95"/>
    <w:rsid w:val="00D34EC6"/>
    <w:rsid w:val="00D35487"/>
    <w:rsid w:val="00D357CC"/>
    <w:rsid w:val="00D35962"/>
    <w:rsid w:val="00D35AEA"/>
    <w:rsid w:val="00D35CBC"/>
    <w:rsid w:val="00D36393"/>
    <w:rsid w:val="00D36886"/>
    <w:rsid w:val="00D36DC8"/>
    <w:rsid w:val="00D36F21"/>
    <w:rsid w:val="00D36F63"/>
    <w:rsid w:val="00D375E4"/>
    <w:rsid w:val="00D37670"/>
    <w:rsid w:val="00D37729"/>
    <w:rsid w:val="00D3790D"/>
    <w:rsid w:val="00D37C54"/>
    <w:rsid w:val="00D37FDF"/>
    <w:rsid w:val="00D400F6"/>
    <w:rsid w:val="00D40518"/>
    <w:rsid w:val="00D405E5"/>
    <w:rsid w:val="00D40B61"/>
    <w:rsid w:val="00D41040"/>
    <w:rsid w:val="00D4122E"/>
    <w:rsid w:val="00D41243"/>
    <w:rsid w:val="00D413A0"/>
    <w:rsid w:val="00D41AC0"/>
    <w:rsid w:val="00D41CF5"/>
    <w:rsid w:val="00D41D02"/>
    <w:rsid w:val="00D41D79"/>
    <w:rsid w:val="00D42408"/>
    <w:rsid w:val="00D42569"/>
    <w:rsid w:val="00D42670"/>
    <w:rsid w:val="00D4272E"/>
    <w:rsid w:val="00D42889"/>
    <w:rsid w:val="00D42A3B"/>
    <w:rsid w:val="00D42BEE"/>
    <w:rsid w:val="00D42D50"/>
    <w:rsid w:val="00D4325C"/>
    <w:rsid w:val="00D4339E"/>
    <w:rsid w:val="00D434BC"/>
    <w:rsid w:val="00D435F5"/>
    <w:rsid w:val="00D43692"/>
    <w:rsid w:val="00D43904"/>
    <w:rsid w:val="00D440B6"/>
    <w:rsid w:val="00D446A4"/>
    <w:rsid w:val="00D4488F"/>
    <w:rsid w:val="00D448D6"/>
    <w:rsid w:val="00D449AC"/>
    <w:rsid w:val="00D44DC2"/>
    <w:rsid w:val="00D45359"/>
    <w:rsid w:val="00D45515"/>
    <w:rsid w:val="00D455FB"/>
    <w:rsid w:val="00D456DE"/>
    <w:rsid w:val="00D4581B"/>
    <w:rsid w:val="00D45ABC"/>
    <w:rsid w:val="00D45B9F"/>
    <w:rsid w:val="00D45C41"/>
    <w:rsid w:val="00D45D5B"/>
    <w:rsid w:val="00D46319"/>
    <w:rsid w:val="00D46434"/>
    <w:rsid w:val="00D46595"/>
    <w:rsid w:val="00D465A6"/>
    <w:rsid w:val="00D46646"/>
    <w:rsid w:val="00D46762"/>
    <w:rsid w:val="00D46A8C"/>
    <w:rsid w:val="00D46B7E"/>
    <w:rsid w:val="00D46CC2"/>
    <w:rsid w:val="00D46CF9"/>
    <w:rsid w:val="00D46D08"/>
    <w:rsid w:val="00D46FD7"/>
    <w:rsid w:val="00D4721B"/>
    <w:rsid w:val="00D472B7"/>
    <w:rsid w:val="00D47382"/>
    <w:rsid w:val="00D476C8"/>
    <w:rsid w:val="00D477C2"/>
    <w:rsid w:val="00D477FF"/>
    <w:rsid w:val="00D478A9"/>
    <w:rsid w:val="00D47935"/>
    <w:rsid w:val="00D47D92"/>
    <w:rsid w:val="00D502C8"/>
    <w:rsid w:val="00D5033E"/>
    <w:rsid w:val="00D50610"/>
    <w:rsid w:val="00D5061B"/>
    <w:rsid w:val="00D506BA"/>
    <w:rsid w:val="00D50B26"/>
    <w:rsid w:val="00D50B60"/>
    <w:rsid w:val="00D50F40"/>
    <w:rsid w:val="00D51126"/>
    <w:rsid w:val="00D511BC"/>
    <w:rsid w:val="00D519FC"/>
    <w:rsid w:val="00D51A48"/>
    <w:rsid w:val="00D51D4E"/>
    <w:rsid w:val="00D51DF4"/>
    <w:rsid w:val="00D51F45"/>
    <w:rsid w:val="00D52023"/>
    <w:rsid w:val="00D52325"/>
    <w:rsid w:val="00D52686"/>
    <w:rsid w:val="00D52B98"/>
    <w:rsid w:val="00D52C78"/>
    <w:rsid w:val="00D52D8D"/>
    <w:rsid w:val="00D53716"/>
    <w:rsid w:val="00D53A39"/>
    <w:rsid w:val="00D540ED"/>
    <w:rsid w:val="00D543B6"/>
    <w:rsid w:val="00D544F3"/>
    <w:rsid w:val="00D54581"/>
    <w:rsid w:val="00D54709"/>
    <w:rsid w:val="00D548C1"/>
    <w:rsid w:val="00D54BEB"/>
    <w:rsid w:val="00D54C63"/>
    <w:rsid w:val="00D54E8E"/>
    <w:rsid w:val="00D5525D"/>
    <w:rsid w:val="00D55287"/>
    <w:rsid w:val="00D554C0"/>
    <w:rsid w:val="00D554DF"/>
    <w:rsid w:val="00D55586"/>
    <w:rsid w:val="00D5565B"/>
    <w:rsid w:val="00D55935"/>
    <w:rsid w:val="00D55AF9"/>
    <w:rsid w:val="00D55FC5"/>
    <w:rsid w:val="00D5614C"/>
    <w:rsid w:val="00D56179"/>
    <w:rsid w:val="00D56514"/>
    <w:rsid w:val="00D569A4"/>
    <w:rsid w:val="00D56A91"/>
    <w:rsid w:val="00D56AF0"/>
    <w:rsid w:val="00D56ED5"/>
    <w:rsid w:val="00D56F61"/>
    <w:rsid w:val="00D56F93"/>
    <w:rsid w:val="00D5702F"/>
    <w:rsid w:val="00D5715E"/>
    <w:rsid w:val="00D571A0"/>
    <w:rsid w:val="00D571EC"/>
    <w:rsid w:val="00D5732A"/>
    <w:rsid w:val="00D573E0"/>
    <w:rsid w:val="00D575CD"/>
    <w:rsid w:val="00D57742"/>
    <w:rsid w:val="00D57850"/>
    <w:rsid w:val="00D57933"/>
    <w:rsid w:val="00D57A50"/>
    <w:rsid w:val="00D57BAD"/>
    <w:rsid w:val="00D57F68"/>
    <w:rsid w:val="00D60282"/>
    <w:rsid w:val="00D60B43"/>
    <w:rsid w:val="00D60DE7"/>
    <w:rsid w:val="00D60E2F"/>
    <w:rsid w:val="00D60F18"/>
    <w:rsid w:val="00D60F64"/>
    <w:rsid w:val="00D612A2"/>
    <w:rsid w:val="00D612B6"/>
    <w:rsid w:val="00D612D1"/>
    <w:rsid w:val="00D6144B"/>
    <w:rsid w:val="00D61587"/>
    <w:rsid w:val="00D617FE"/>
    <w:rsid w:val="00D61A85"/>
    <w:rsid w:val="00D620FB"/>
    <w:rsid w:val="00D62241"/>
    <w:rsid w:val="00D62253"/>
    <w:rsid w:val="00D623C7"/>
    <w:rsid w:val="00D62797"/>
    <w:rsid w:val="00D6288D"/>
    <w:rsid w:val="00D628F5"/>
    <w:rsid w:val="00D62AC5"/>
    <w:rsid w:val="00D62BBC"/>
    <w:rsid w:val="00D62EF6"/>
    <w:rsid w:val="00D6316C"/>
    <w:rsid w:val="00D6349B"/>
    <w:rsid w:val="00D63B7B"/>
    <w:rsid w:val="00D63C2F"/>
    <w:rsid w:val="00D63C9F"/>
    <w:rsid w:val="00D63DF5"/>
    <w:rsid w:val="00D6400A"/>
    <w:rsid w:val="00D6400B"/>
    <w:rsid w:val="00D6402F"/>
    <w:rsid w:val="00D643DD"/>
    <w:rsid w:val="00D64625"/>
    <w:rsid w:val="00D64877"/>
    <w:rsid w:val="00D6488C"/>
    <w:rsid w:val="00D649B7"/>
    <w:rsid w:val="00D64A74"/>
    <w:rsid w:val="00D64AF6"/>
    <w:rsid w:val="00D64CB1"/>
    <w:rsid w:val="00D64D20"/>
    <w:rsid w:val="00D64F86"/>
    <w:rsid w:val="00D6564E"/>
    <w:rsid w:val="00D6586E"/>
    <w:rsid w:val="00D65904"/>
    <w:rsid w:val="00D65923"/>
    <w:rsid w:val="00D65CDD"/>
    <w:rsid w:val="00D65EC3"/>
    <w:rsid w:val="00D66135"/>
    <w:rsid w:val="00D6628A"/>
    <w:rsid w:val="00D66329"/>
    <w:rsid w:val="00D6673E"/>
    <w:rsid w:val="00D66871"/>
    <w:rsid w:val="00D66AE7"/>
    <w:rsid w:val="00D66CA3"/>
    <w:rsid w:val="00D66FFB"/>
    <w:rsid w:val="00D67197"/>
    <w:rsid w:val="00D672C3"/>
    <w:rsid w:val="00D673FF"/>
    <w:rsid w:val="00D67490"/>
    <w:rsid w:val="00D67A77"/>
    <w:rsid w:val="00D67EC1"/>
    <w:rsid w:val="00D700D4"/>
    <w:rsid w:val="00D702AB"/>
    <w:rsid w:val="00D70522"/>
    <w:rsid w:val="00D70844"/>
    <w:rsid w:val="00D70C56"/>
    <w:rsid w:val="00D70D73"/>
    <w:rsid w:val="00D71118"/>
    <w:rsid w:val="00D71387"/>
    <w:rsid w:val="00D7180E"/>
    <w:rsid w:val="00D71A78"/>
    <w:rsid w:val="00D71C53"/>
    <w:rsid w:val="00D71E89"/>
    <w:rsid w:val="00D7213B"/>
    <w:rsid w:val="00D72316"/>
    <w:rsid w:val="00D72327"/>
    <w:rsid w:val="00D72468"/>
    <w:rsid w:val="00D72B7E"/>
    <w:rsid w:val="00D72D64"/>
    <w:rsid w:val="00D72DE0"/>
    <w:rsid w:val="00D72E1D"/>
    <w:rsid w:val="00D73284"/>
    <w:rsid w:val="00D733B3"/>
    <w:rsid w:val="00D7347C"/>
    <w:rsid w:val="00D737B2"/>
    <w:rsid w:val="00D73C6D"/>
    <w:rsid w:val="00D73FB2"/>
    <w:rsid w:val="00D740B5"/>
    <w:rsid w:val="00D74286"/>
    <w:rsid w:val="00D742E8"/>
    <w:rsid w:val="00D74329"/>
    <w:rsid w:val="00D747C2"/>
    <w:rsid w:val="00D74887"/>
    <w:rsid w:val="00D7492A"/>
    <w:rsid w:val="00D74BAC"/>
    <w:rsid w:val="00D74C43"/>
    <w:rsid w:val="00D74C67"/>
    <w:rsid w:val="00D74DC3"/>
    <w:rsid w:val="00D74E86"/>
    <w:rsid w:val="00D75258"/>
    <w:rsid w:val="00D7545A"/>
    <w:rsid w:val="00D75781"/>
    <w:rsid w:val="00D75D60"/>
    <w:rsid w:val="00D75ED7"/>
    <w:rsid w:val="00D7608D"/>
    <w:rsid w:val="00D764DA"/>
    <w:rsid w:val="00D7659D"/>
    <w:rsid w:val="00D76684"/>
    <w:rsid w:val="00D76717"/>
    <w:rsid w:val="00D7681D"/>
    <w:rsid w:val="00D768BA"/>
    <w:rsid w:val="00D76AB9"/>
    <w:rsid w:val="00D76B13"/>
    <w:rsid w:val="00D76B21"/>
    <w:rsid w:val="00D76B31"/>
    <w:rsid w:val="00D76EC1"/>
    <w:rsid w:val="00D7742A"/>
    <w:rsid w:val="00D7773F"/>
    <w:rsid w:val="00D77ACB"/>
    <w:rsid w:val="00D80011"/>
    <w:rsid w:val="00D800D8"/>
    <w:rsid w:val="00D800FA"/>
    <w:rsid w:val="00D80279"/>
    <w:rsid w:val="00D80762"/>
    <w:rsid w:val="00D80C8E"/>
    <w:rsid w:val="00D80E2C"/>
    <w:rsid w:val="00D810B4"/>
    <w:rsid w:val="00D81284"/>
    <w:rsid w:val="00D812EC"/>
    <w:rsid w:val="00D8173F"/>
    <w:rsid w:val="00D81743"/>
    <w:rsid w:val="00D8187C"/>
    <w:rsid w:val="00D81AC4"/>
    <w:rsid w:val="00D81D36"/>
    <w:rsid w:val="00D81E73"/>
    <w:rsid w:val="00D81F4A"/>
    <w:rsid w:val="00D81F88"/>
    <w:rsid w:val="00D821C9"/>
    <w:rsid w:val="00D8261E"/>
    <w:rsid w:val="00D82784"/>
    <w:rsid w:val="00D827CC"/>
    <w:rsid w:val="00D82858"/>
    <w:rsid w:val="00D829A7"/>
    <w:rsid w:val="00D829E8"/>
    <w:rsid w:val="00D82A28"/>
    <w:rsid w:val="00D82C14"/>
    <w:rsid w:val="00D830EC"/>
    <w:rsid w:val="00D83288"/>
    <w:rsid w:val="00D83467"/>
    <w:rsid w:val="00D83718"/>
    <w:rsid w:val="00D839A9"/>
    <w:rsid w:val="00D842E2"/>
    <w:rsid w:val="00D843B1"/>
    <w:rsid w:val="00D844AD"/>
    <w:rsid w:val="00D84515"/>
    <w:rsid w:val="00D84A6E"/>
    <w:rsid w:val="00D85196"/>
    <w:rsid w:val="00D859BF"/>
    <w:rsid w:val="00D85C27"/>
    <w:rsid w:val="00D85D04"/>
    <w:rsid w:val="00D86010"/>
    <w:rsid w:val="00D86096"/>
    <w:rsid w:val="00D863E7"/>
    <w:rsid w:val="00D8661D"/>
    <w:rsid w:val="00D86721"/>
    <w:rsid w:val="00D86AB9"/>
    <w:rsid w:val="00D86B17"/>
    <w:rsid w:val="00D86BEC"/>
    <w:rsid w:val="00D86D1C"/>
    <w:rsid w:val="00D86D21"/>
    <w:rsid w:val="00D86EE7"/>
    <w:rsid w:val="00D86F28"/>
    <w:rsid w:val="00D8740A"/>
    <w:rsid w:val="00D87584"/>
    <w:rsid w:val="00D879B8"/>
    <w:rsid w:val="00D87B88"/>
    <w:rsid w:val="00D87CEB"/>
    <w:rsid w:val="00D87E42"/>
    <w:rsid w:val="00D87EB9"/>
    <w:rsid w:val="00D90097"/>
    <w:rsid w:val="00D903BD"/>
    <w:rsid w:val="00D904EE"/>
    <w:rsid w:val="00D90552"/>
    <w:rsid w:val="00D906FA"/>
    <w:rsid w:val="00D907E4"/>
    <w:rsid w:val="00D9080D"/>
    <w:rsid w:val="00D91042"/>
    <w:rsid w:val="00D911DB"/>
    <w:rsid w:val="00D917B5"/>
    <w:rsid w:val="00D91861"/>
    <w:rsid w:val="00D918C8"/>
    <w:rsid w:val="00D91E1E"/>
    <w:rsid w:val="00D92399"/>
    <w:rsid w:val="00D92E9A"/>
    <w:rsid w:val="00D93150"/>
    <w:rsid w:val="00D9357C"/>
    <w:rsid w:val="00D93707"/>
    <w:rsid w:val="00D938A2"/>
    <w:rsid w:val="00D93934"/>
    <w:rsid w:val="00D93E0B"/>
    <w:rsid w:val="00D94264"/>
    <w:rsid w:val="00D943B1"/>
    <w:rsid w:val="00D94CE1"/>
    <w:rsid w:val="00D95206"/>
    <w:rsid w:val="00D9538A"/>
    <w:rsid w:val="00D953EC"/>
    <w:rsid w:val="00D9552E"/>
    <w:rsid w:val="00D95744"/>
    <w:rsid w:val="00D95789"/>
    <w:rsid w:val="00D95922"/>
    <w:rsid w:val="00D95B48"/>
    <w:rsid w:val="00D95DF6"/>
    <w:rsid w:val="00D95FFF"/>
    <w:rsid w:val="00D9611F"/>
    <w:rsid w:val="00D96554"/>
    <w:rsid w:val="00D96A25"/>
    <w:rsid w:val="00D96B64"/>
    <w:rsid w:val="00D96CFD"/>
    <w:rsid w:val="00D9752C"/>
    <w:rsid w:val="00D97728"/>
    <w:rsid w:val="00D97729"/>
    <w:rsid w:val="00D979C2"/>
    <w:rsid w:val="00D97E55"/>
    <w:rsid w:val="00DA02FE"/>
    <w:rsid w:val="00DA038E"/>
    <w:rsid w:val="00DA0499"/>
    <w:rsid w:val="00DA04B7"/>
    <w:rsid w:val="00DA0A2C"/>
    <w:rsid w:val="00DA0FD3"/>
    <w:rsid w:val="00DA13AD"/>
    <w:rsid w:val="00DA16EB"/>
    <w:rsid w:val="00DA1F61"/>
    <w:rsid w:val="00DA2AED"/>
    <w:rsid w:val="00DA2DA1"/>
    <w:rsid w:val="00DA2DC7"/>
    <w:rsid w:val="00DA2E9F"/>
    <w:rsid w:val="00DA33FD"/>
    <w:rsid w:val="00DA357B"/>
    <w:rsid w:val="00DA367E"/>
    <w:rsid w:val="00DA3A20"/>
    <w:rsid w:val="00DA4550"/>
    <w:rsid w:val="00DA469B"/>
    <w:rsid w:val="00DA47B3"/>
    <w:rsid w:val="00DA4A02"/>
    <w:rsid w:val="00DA4B07"/>
    <w:rsid w:val="00DA4B11"/>
    <w:rsid w:val="00DA4B75"/>
    <w:rsid w:val="00DA4B96"/>
    <w:rsid w:val="00DA4B9B"/>
    <w:rsid w:val="00DA4DE5"/>
    <w:rsid w:val="00DA4F99"/>
    <w:rsid w:val="00DA52AA"/>
    <w:rsid w:val="00DA5388"/>
    <w:rsid w:val="00DA5482"/>
    <w:rsid w:val="00DA54EE"/>
    <w:rsid w:val="00DA55A0"/>
    <w:rsid w:val="00DA5AB1"/>
    <w:rsid w:val="00DA5D21"/>
    <w:rsid w:val="00DA5E7E"/>
    <w:rsid w:val="00DA5FE0"/>
    <w:rsid w:val="00DA62A4"/>
    <w:rsid w:val="00DA6322"/>
    <w:rsid w:val="00DA63FB"/>
    <w:rsid w:val="00DA6496"/>
    <w:rsid w:val="00DA653B"/>
    <w:rsid w:val="00DA6836"/>
    <w:rsid w:val="00DA68B1"/>
    <w:rsid w:val="00DA6BBE"/>
    <w:rsid w:val="00DA6D3C"/>
    <w:rsid w:val="00DA6FDE"/>
    <w:rsid w:val="00DA7364"/>
    <w:rsid w:val="00DA7842"/>
    <w:rsid w:val="00DA7988"/>
    <w:rsid w:val="00DB01B8"/>
    <w:rsid w:val="00DB0795"/>
    <w:rsid w:val="00DB0814"/>
    <w:rsid w:val="00DB0846"/>
    <w:rsid w:val="00DB08D0"/>
    <w:rsid w:val="00DB0C19"/>
    <w:rsid w:val="00DB0DFC"/>
    <w:rsid w:val="00DB1180"/>
    <w:rsid w:val="00DB1296"/>
    <w:rsid w:val="00DB1361"/>
    <w:rsid w:val="00DB1407"/>
    <w:rsid w:val="00DB175E"/>
    <w:rsid w:val="00DB1AB2"/>
    <w:rsid w:val="00DB1AF4"/>
    <w:rsid w:val="00DB1BF5"/>
    <w:rsid w:val="00DB1C5C"/>
    <w:rsid w:val="00DB2044"/>
    <w:rsid w:val="00DB23A9"/>
    <w:rsid w:val="00DB2752"/>
    <w:rsid w:val="00DB2815"/>
    <w:rsid w:val="00DB28A4"/>
    <w:rsid w:val="00DB28E7"/>
    <w:rsid w:val="00DB2991"/>
    <w:rsid w:val="00DB2AAB"/>
    <w:rsid w:val="00DB2AC5"/>
    <w:rsid w:val="00DB2DBA"/>
    <w:rsid w:val="00DB2F1E"/>
    <w:rsid w:val="00DB31EF"/>
    <w:rsid w:val="00DB36CC"/>
    <w:rsid w:val="00DB37E5"/>
    <w:rsid w:val="00DB3A11"/>
    <w:rsid w:val="00DB3A4F"/>
    <w:rsid w:val="00DB3A8A"/>
    <w:rsid w:val="00DB3B9D"/>
    <w:rsid w:val="00DB3BD0"/>
    <w:rsid w:val="00DB3F15"/>
    <w:rsid w:val="00DB4001"/>
    <w:rsid w:val="00DB4502"/>
    <w:rsid w:val="00DB45BE"/>
    <w:rsid w:val="00DB47C1"/>
    <w:rsid w:val="00DB4999"/>
    <w:rsid w:val="00DB49B6"/>
    <w:rsid w:val="00DB4AFA"/>
    <w:rsid w:val="00DB4CB8"/>
    <w:rsid w:val="00DB4DB0"/>
    <w:rsid w:val="00DB4ECA"/>
    <w:rsid w:val="00DB50DA"/>
    <w:rsid w:val="00DB5297"/>
    <w:rsid w:val="00DB53D0"/>
    <w:rsid w:val="00DB569C"/>
    <w:rsid w:val="00DB5C79"/>
    <w:rsid w:val="00DB5FBA"/>
    <w:rsid w:val="00DB605E"/>
    <w:rsid w:val="00DB6090"/>
    <w:rsid w:val="00DB6A88"/>
    <w:rsid w:val="00DB6C46"/>
    <w:rsid w:val="00DB6CE7"/>
    <w:rsid w:val="00DB6E62"/>
    <w:rsid w:val="00DB7199"/>
    <w:rsid w:val="00DB7531"/>
    <w:rsid w:val="00DB76F9"/>
    <w:rsid w:val="00DB782E"/>
    <w:rsid w:val="00DB78EF"/>
    <w:rsid w:val="00DB7ABC"/>
    <w:rsid w:val="00DB7CBC"/>
    <w:rsid w:val="00DB7DA0"/>
    <w:rsid w:val="00DB7FAC"/>
    <w:rsid w:val="00DC011E"/>
    <w:rsid w:val="00DC0529"/>
    <w:rsid w:val="00DC06B6"/>
    <w:rsid w:val="00DC06C1"/>
    <w:rsid w:val="00DC08C7"/>
    <w:rsid w:val="00DC08D3"/>
    <w:rsid w:val="00DC0CB3"/>
    <w:rsid w:val="00DC107D"/>
    <w:rsid w:val="00DC147A"/>
    <w:rsid w:val="00DC1788"/>
    <w:rsid w:val="00DC18C7"/>
    <w:rsid w:val="00DC1B4E"/>
    <w:rsid w:val="00DC1C55"/>
    <w:rsid w:val="00DC1C7A"/>
    <w:rsid w:val="00DC1DCD"/>
    <w:rsid w:val="00DC1E0D"/>
    <w:rsid w:val="00DC1F2C"/>
    <w:rsid w:val="00DC2039"/>
    <w:rsid w:val="00DC208A"/>
    <w:rsid w:val="00DC20A0"/>
    <w:rsid w:val="00DC2486"/>
    <w:rsid w:val="00DC2BF0"/>
    <w:rsid w:val="00DC2CF7"/>
    <w:rsid w:val="00DC2FB2"/>
    <w:rsid w:val="00DC2FB3"/>
    <w:rsid w:val="00DC3057"/>
    <w:rsid w:val="00DC3169"/>
    <w:rsid w:val="00DC32E7"/>
    <w:rsid w:val="00DC38F1"/>
    <w:rsid w:val="00DC3A6E"/>
    <w:rsid w:val="00DC3FE2"/>
    <w:rsid w:val="00DC407D"/>
    <w:rsid w:val="00DC49A8"/>
    <w:rsid w:val="00DC4A7B"/>
    <w:rsid w:val="00DC4AC9"/>
    <w:rsid w:val="00DC4BA0"/>
    <w:rsid w:val="00DC4D34"/>
    <w:rsid w:val="00DC4E3C"/>
    <w:rsid w:val="00DC50CE"/>
    <w:rsid w:val="00DC515D"/>
    <w:rsid w:val="00DC5360"/>
    <w:rsid w:val="00DC5381"/>
    <w:rsid w:val="00DC5851"/>
    <w:rsid w:val="00DC5E49"/>
    <w:rsid w:val="00DC5E70"/>
    <w:rsid w:val="00DC65BB"/>
    <w:rsid w:val="00DC6796"/>
    <w:rsid w:val="00DC6965"/>
    <w:rsid w:val="00DC69A9"/>
    <w:rsid w:val="00DC6A07"/>
    <w:rsid w:val="00DC6C21"/>
    <w:rsid w:val="00DC6D3C"/>
    <w:rsid w:val="00DC6DE3"/>
    <w:rsid w:val="00DC6E3D"/>
    <w:rsid w:val="00DC7133"/>
    <w:rsid w:val="00DC7258"/>
    <w:rsid w:val="00DC7645"/>
    <w:rsid w:val="00DC7850"/>
    <w:rsid w:val="00DC7B51"/>
    <w:rsid w:val="00DC7EEE"/>
    <w:rsid w:val="00DD0320"/>
    <w:rsid w:val="00DD032E"/>
    <w:rsid w:val="00DD0339"/>
    <w:rsid w:val="00DD0523"/>
    <w:rsid w:val="00DD0E72"/>
    <w:rsid w:val="00DD0F84"/>
    <w:rsid w:val="00DD1121"/>
    <w:rsid w:val="00DD1590"/>
    <w:rsid w:val="00DD1F81"/>
    <w:rsid w:val="00DD1F83"/>
    <w:rsid w:val="00DD2245"/>
    <w:rsid w:val="00DD22A5"/>
    <w:rsid w:val="00DD231C"/>
    <w:rsid w:val="00DD278B"/>
    <w:rsid w:val="00DD2869"/>
    <w:rsid w:val="00DD2880"/>
    <w:rsid w:val="00DD2DC8"/>
    <w:rsid w:val="00DD2E12"/>
    <w:rsid w:val="00DD318D"/>
    <w:rsid w:val="00DD3D0A"/>
    <w:rsid w:val="00DD44A7"/>
    <w:rsid w:val="00DD44BA"/>
    <w:rsid w:val="00DD44E6"/>
    <w:rsid w:val="00DD454F"/>
    <w:rsid w:val="00DD4AC2"/>
    <w:rsid w:val="00DD51B3"/>
    <w:rsid w:val="00DD5484"/>
    <w:rsid w:val="00DD56F7"/>
    <w:rsid w:val="00DD57A7"/>
    <w:rsid w:val="00DD57CE"/>
    <w:rsid w:val="00DD5A97"/>
    <w:rsid w:val="00DD5AFF"/>
    <w:rsid w:val="00DD5C71"/>
    <w:rsid w:val="00DD5D94"/>
    <w:rsid w:val="00DD5DCF"/>
    <w:rsid w:val="00DD66B6"/>
    <w:rsid w:val="00DD67C1"/>
    <w:rsid w:val="00DD696F"/>
    <w:rsid w:val="00DD6D78"/>
    <w:rsid w:val="00DD7109"/>
    <w:rsid w:val="00DD74A3"/>
    <w:rsid w:val="00DD76A7"/>
    <w:rsid w:val="00DD7956"/>
    <w:rsid w:val="00DD79E2"/>
    <w:rsid w:val="00DD7B8C"/>
    <w:rsid w:val="00DE0135"/>
    <w:rsid w:val="00DE01A6"/>
    <w:rsid w:val="00DE046C"/>
    <w:rsid w:val="00DE08D2"/>
    <w:rsid w:val="00DE0935"/>
    <w:rsid w:val="00DE095B"/>
    <w:rsid w:val="00DE0C9D"/>
    <w:rsid w:val="00DE0D19"/>
    <w:rsid w:val="00DE0F8B"/>
    <w:rsid w:val="00DE15B7"/>
    <w:rsid w:val="00DE1B39"/>
    <w:rsid w:val="00DE1E14"/>
    <w:rsid w:val="00DE1F47"/>
    <w:rsid w:val="00DE1F81"/>
    <w:rsid w:val="00DE26E8"/>
    <w:rsid w:val="00DE29C1"/>
    <w:rsid w:val="00DE2B43"/>
    <w:rsid w:val="00DE2F73"/>
    <w:rsid w:val="00DE3129"/>
    <w:rsid w:val="00DE3573"/>
    <w:rsid w:val="00DE3880"/>
    <w:rsid w:val="00DE3A1F"/>
    <w:rsid w:val="00DE3ADF"/>
    <w:rsid w:val="00DE429D"/>
    <w:rsid w:val="00DE43D7"/>
    <w:rsid w:val="00DE44E3"/>
    <w:rsid w:val="00DE4540"/>
    <w:rsid w:val="00DE4555"/>
    <w:rsid w:val="00DE4B32"/>
    <w:rsid w:val="00DE5035"/>
    <w:rsid w:val="00DE503C"/>
    <w:rsid w:val="00DE5120"/>
    <w:rsid w:val="00DE51EB"/>
    <w:rsid w:val="00DE5448"/>
    <w:rsid w:val="00DE5A48"/>
    <w:rsid w:val="00DE5DB3"/>
    <w:rsid w:val="00DE5F6E"/>
    <w:rsid w:val="00DE65AE"/>
    <w:rsid w:val="00DE66CF"/>
    <w:rsid w:val="00DE6722"/>
    <w:rsid w:val="00DE67B5"/>
    <w:rsid w:val="00DE6A5D"/>
    <w:rsid w:val="00DE6DBD"/>
    <w:rsid w:val="00DE7001"/>
    <w:rsid w:val="00DE70F7"/>
    <w:rsid w:val="00DE7373"/>
    <w:rsid w:val="00DE757E"/>
    <w:rsid w:val="00DE7781"/>
    <w:rsid w:val="00DE79AD"/>
    <w:rsid w:val="00DE7B2D"/>
    <w:rsid w:val="00DF0177"/>
    <w:rsid w:val="00DF0418"/>
    <w:rsid w:val="00DF061C"/>
    <w:rsid w:val="00DF0680"/>
    <w:rsid w:val="00DF1060"/>
    <w:rsid w:val="00DF124C"/>
    <w:rsid w:val="00DF1286"/>
    <w:rsid w:val="00DF1367"/>
    <w:rsid w:val="00DF13B2"/>
    <w:rsid w:val="00DF1511"/>
    <w:rsid w:val="00DF15B9"/>
    <w:rsid w:val="00DF15DE"/>
    <w:rsid w:val="00DF1709"/>
    <w:rsid w:val="00DF1754"/>
    <w:rsid w:val="00DF17EE"/>
    <w:rsid w:val="00DF187F"/>
    <w:rsid w:val="00DF18E8"/>
    <w:rsid w:val="00DF1D61"/>
    <w:rsid w:val="00DF1F3F"/>
    <w:rsid w:val="00DF23A3"/>
    <w:rsid w:val="00DF2752"/>
    <w:rsid w:val="00DF27A9"/>
    <w:rsid w:val="00DF283D"/>
    <w:rsid w:val="00DF286F"/>
    <w:rsid w:val="00DF295F"/>
    <w:rsid w:val="00DF2994"/>
    <w:rsid w:val="00DF2D4F"/>
    <w:rsid w:val="00DF2DF2"/>
    <w:rsid w:val="00DF3757"/>
    <w:rsid w:val="00DF377D"/>
    <w:rsid w:val="00DF3999"/>
    <w:rsid w:val="00DF3A31"/>
    <w:rsid w:val="00DF4176"/>
    <w:rsid w:val="00DF437A"/>
    <w:rsid w:val="00DF4988"/>
    <w:rsid w:val="00DF4A0E"/>
    <w:rsid w:val="00DF4C1D"/>
    <w:rsid w:val="00DF4CA9"/>
    <w:rsid w:val="00DF4CCC"/>
    <w:rsid w:val="00DF4DBE"/>
    <w:rsid w:val="00DF508B"/>
    <w:rsid w:val="00DF521A"/>
    <w:rsid w:val="00DF5528"/>
    <w:rsid w:val="00DF554B"/>
    <w:rsid w:val="00DF55B0"/>
    <w:rsid w:val="00DF55EE"/>
    <w:rsid w:val="00DF596C"/>
    <w:rsid w:val="00DF5ABC"/>
    <w:rsid w:val="00DF5C3C"/>
    <w:rsid w:val="00DF5FE1"/>
    <w:rsid w:val="00DF60AC"/>
    <w:rsid w:val="00DF64D2"/>
    <w:rsid w:val="00DF64DC"/>
    <w:rsid w:val="00DF6A45"/>
    <w:rsid w:val="00DF6E88"/>
    <w:rsid w:val="00DF6EC8"/>
    <w:rsid w:val="00DF718B"/>
    <w:rsid w:val="00DF72B9"/>
    <w:rsid w:val="00DF7328"/>
    <w:rsid w:val="00DF7596"/>
    <w:rsid w:val="00DF7C7C"/>
    <w:rsid w:val="00DF7C9A"/>
    <w:rsid w:val="00E002EA"/>
    <w:rsid w:val="00E00528"/>
    <w:rsid w:val="00E0084A"/>
    <w:rsid w:val="00E00F40"/>
    <w:rsid w:val="00E00FA4"/>
    <w:rsid w:val="00E01394"/>
    <w:rsid w:val="00E013EC"/>
    <w:rsid w:val="00E01517"/>
    <w:rsid w:val="00E01B31"/>
    <w:rsid w:val="00E01B95"/>
    <w:rsid w:val="00E01D3E"/>
    <w:rsid w:val="00E0235E"/>
    <w:rsid w:val="00E02370"/>
    <w:rsid w:val="00E02B7A"/>
    <w:rsid w:val="00E02C02"/>
    <w:rsid w:val="00E03098"/>
    <w:rsid w:val="00E033FF"/>
    <w:rsid w:val="00E0357B"/>
    <w:rsid w:val="00E03B80"/>
    <w:rsid w:val="00E03BAC"/>
    <w:rsid w:val="00E03C32"/>
    <w:rsid w:val="00E03C4F"/>
    <w:rsid w:val="00E03EAC"/>
    <w:rsid w:val="00E04117"/>
    <w:rsid w:val="00E041A5"/>
    <w:rsid w:val="00E04309"/>
    <w:rsid w:val="00E0431A"/>
    <w:rsid w:val="00E04439"/>
    <w:rsid w:val="00E04A62"/>
    <w:rsid w:val="00E04A9D"/>
    <w:rsid w:val="00E04BF2"/>
    <w:rsid w:val="00E04CA8"/>
    <w:rsid w:val="00E0512F"/>
    <w:rsid w:val="00E051C7"/>
    <w:rsid w:val="00E0567C"/>
    <w:rsid w:val="00E0583F"/>
    <w:rsid w:val="00E05D04"/>
    <w:rsid w:val="00E060EF"/>
    <w:rsid w:val="00E0652D"/>
    <w:rsid w:val="00E06721"/>
    <w:rsid w:val="00E068D3"/>
    <w:rsid w:val="00E06C1D"/>
    <w:rsid w:val="00E06CD8"/>
    <w:rsid w:val="00E06D74"/>
    <w:rsid w:val="00E06E6F"/>
    <w:rsid w:val="00E06E7C"/>
    <w:rsid w:val="00E07173"/>
    <w:rsid w:val="00E07401"/>
    <w:rsid w:val="00E07A8D"/>
    <w:rsid w:val="00E07E8E"/>
    <w:rsid w:val="00E07FB3"/>
    <w:rsid w:val="00E105E0"/>
    <w:rsid w:val="00E10607"/>
    <w:rsid w:val="00E1073B"/>
    <w:rsid w:val="00E11055"/>
    <w:rsid w:val="00E1117C"/>
    <w:rsid w:val="00E11528"/>
    <w:rsid w:val="00E11C12"/>
    <w:rsid w:val="00E11C17"/>
    <w:rsid w:val="00E11E9A"/>
    <w:rsid w:val="00E11FA0"/>
    <w:rsid w:val="00E12282"/>
    <w:rsid w:val="00E1246A"/>
    <w:rsid w:val="00E12D85"/>
    <w:rsid w:val="00E1343C"/>
    <w:rsid w:val="00E13603"/>
    <w:rsid w:val="00E1366E"/>
    <w:rsid w:val="00E1399C"/>
    <w:rsid w:val="00E13A6B"/>
    <w:rsid w:val="00E13BB6"/>
    <w:rsid w:val="00E13C04"/>
    <w:rsid w:val="00E13EB9"/>
    <w:rsid w:val="00E15031"/>
    <w:rsid w:val="00E150E2"/>
    <w:rsid w:val="00E15352"/>
    <w:rsid w:val="00E153A6"/>
    <w:rsid w:val="00E15941"/>
    <w:rsid w:val="00E15CD9"/>
    <w:rsid w:val="00E15E2C"/>
    <w:rsid w:val="00E16050"/>
    <w:rsid w:val="00E1617F"/>
    <w:rsid w:val="00E16382"/>
    <w:rsid w:val="00E1639D"/>
    <w:rsid w:val="00E16655"/>
    <w:rsid w:val="00E1674F"/>
    <w:rsid w:val="00E1690F"/>
    <w:rsid w:val="00E169AA"/>
    <w:rsid w:val="00E16B47"/>
    <w:rsid w:val="00E16D4C"/>
    <w:rsid w:val="00E172DE"/>
    <w:rsid w:val="00E1737D"/>
    <w:rsid w:val="00E174EE"/>
    <w:rsid w:val="00E17614"/>
    <w:rsid w:val="00E17C21"/>
    <w:rsid w:val="00E17CB8"/>
    <w:rsid w:val="00E17DE0"/>
    <w:rsid w:val="00E17E99"/>
    <w:rsid w:val="00E20075"/>
    <w:rsid w:val="00E2011B"/>
    <w:rsid w:val="00E20308"/>
    <w:rsid w:val="00E20339"/>
    <w:rsid w:val="00E2035D"/>
    <w:rsid w:val="00E20395"/>
    <w:rsid w:val="00E204F2"/>
    <w:rsid w:val="00E20657"/>
    <w:rsid w:val="00E20976"/>
    <w:rsid w:val="00E20978"/>
    <w:rsid w:val="00E20B0D"/>
    <w:rsid w:val="00E20EA6"/>
    <w:rsid w:val="00E21298"/>
    <w:rsid w:val="00E213C7"/>
    <w:rsid w:val="00E2160C"/>
    <w:rsid w:val="00E21AE8"/>
    <w:rsid w:val="00E21D02"/>
    <w:rsid w:val="00E21D6D"/>
    <w:rsid w:val="00E21EF8"/>
    <w:rsid w:val="00E224D1"/>
    <w:rsid w:val="00E226E2"/>
    <w:rsid w:val="00E22B1D"/>
    <w:rsid w:val="00E22B5A"/>
    <w:rsid w:val="00E22C24"/>
    <w:rsid w:val="00E22EC3"/>
    <w:rsid w:val="00E2300F"/>
    <w:rsid w:val="00E23D24"/>
    <w:rsid w:val="00E23D88"/>
    <w:rsid w:val="00E240DB"/>
    <w:rsid w:val="00E24110"/>
    <w:rsid w:val="00E241F7"/>
    <w:rsid w:val="00E243AA"/>
    <w:rsid w:val="00E2463E"/>
    <w:rsid w:val="00E24C87"/>
    <w:rsid w:val="00E2503E"/>
    <w:rsid w:val="00E2504B"/>
    <w:rsid w:val="00E2516F"/>
    <w:rsid w:val="00E2540B"/>
    <w:rsid w:val="00E25413"/>
    <w:rsid w:val="00E254A1"/>
    <w:rsid w:val="00E254BC"/>
    <w:rsid w:val="00E2559A"/>
    <w:rsid w:val="00E25625"/>
    <w:rsid w:val="00E25AA5"/>
    <w:rsid w:val="00E26005"/>
    <w:rsid w:val="00E260B9"/>
    <w:rsid w:val="00E262B2"/>
    <w:rsid w:val="00E26552"/>
    <w:rsid w:val="00E266A6"/>
    <w:rsid w:val="00E26838"/>
    <w:rsid w:val="00E2703C"/>
    <w:rsid w:val="00E272FD"/>
    <w:rsid w:val="00E2757F"/>
    <w:rsid w:val="00E275B4"/>
    <w:rsid w:val="00E27683"/>
    <w:rsid w:val="00E276C9"/>
    <w:rsid w:val="00E27C02"/>
    <w:rsid w:val="00E27E4D"/>
    <w:rsid w:val="00E27E9E"/>
    <w:rsid w:val="00E3013F"/>
    <w:rsid w:val="00E3054C"/>
    <w:rsid w:val="00E306AF"/>
    <w:rsid w:val="00E306DB"/>
    <w:rsid w:val="00E30C28"/>
    <w:rsid w:val="00E313AC"/>
    <w:rsid w:val="00E31A84"/>
    <w:rsid w:val="00E31AA0"/>
    <w:rsid w:val="00E31AF8"/>
    <w:rsid w:val="00E31F43"/>
    <w:rsid w:val="00E31FB7"/>
    <w:rsid w:val="00E3211C"/>
    <w:rsid w:val="00E321B6"/>
    <w:rsid w:val="00E326A0"/>
    <w:rsid w:val="00E32813"/>
    <w:rsid w:val="00E32B58"/>
    <w:rsid w:val="00E32BB9"/>
    <w:rsid w:val="00E32C61"/>
    <w:rsid w:val="00E32EE4"/>
    <w:rsid w:val="00E32FD3"/>
    <w:rsid w:val="00E33531"/>
    <w:rsid w:val="00E336BC"/>
    <w:rsid w:val="00E33864"/>
    <w:rsid w:val="00E3393A"/>
    <w:rsid w:val="00E33BC1"/>
    <w:rsid w:val="00E33C7F"/>
    <w:rsid w:val="00E33C92"/>
    <w:rsid w:val="00E33DA9"/>
    <w:rsid w:val="00E33E62"/>
    <w:rsid w:val="00E344A8"/>
    <w:rsid w:val="00E34644"/>
    <w:rsid w:val="00E34C50"/>
    <w:rsid w:val="00E34FA7"/>
    <w:rsid w:val="00E3534E"/>
    <w:rsid w:val="00E355A8"/>
    <w:rsid w:val="00E3576A"/>
    <w:rsid w:val="00E35866"/>
    <w:rsid w:val="00E35A65"/>
    <w:rsid w:val="00E35FB6"/>
    <w:rsid w:val="00E3602A"/>
    <w:rsid w:val="00E360B5"/>
    <w:rsid w:val="00E36621"/>
    <w:rsid w:val="00E36764"/>
    <w:rsid w:val="00E36AC7"/>
    <w:rsid w:val="00E36BE5"/>
    <w:rsid w:val="00E36E1C"/>
    <w:rsid w:val="00E3723D"/>
    <w:rsid w:val="00E3726C"/>
    <w:rsid w:val="00E373AB"/>
    <w:rsid w:val="00E3741D"/>
    <w:rsid w:val="00E3749F"/>
    <w:rsid w:val="00E3751B"/>
    <w:rsid w:val="00E3768D"/>
    <w:rsid w:val="00E376CF"/>
    <w:rsid w:val="00E37CCF"/>
    <w:rsid w:val="00E40483"/>
    <w:rsid w:val="00E405A3"/>
    <w:rsid w:val="00E407B4"/>
    <w:rsid w:val="00E408AD"/>
    <w:rsid w:val="00E40B67"/>
    <w:rsid w:val="00E40C7F"/>
    <w:rsid w:val="00E40CFA"/>
    <w:rsid w:val="00E40CFC"/>
    <w:rsid w:val="00E40DDD"/>
    <w:rsid w:val="00E40EFA"/>
    <w:rsid w:val="00E410CA"/>
    <w:rsid w:val="00E413E3"/>
    <w:rsid w:val="00E41407"/>
    <w:rsid w:val="00E41433"/>
    <w:rsid w:val="00E414B6"/>
    <w:rsid w:val="00E415EE"/>
    <w:rsid w:val="00E41B88"/>
    <w:rsid w:val="00E41F77"/>
    <w:rsid w:val="00E4227D"/>
    <w:rsid w:val="00E42673"/>
    <w:rsid w:val="00E4270C"/>
    <w:rsid w:val="00E42A7D"/>
    <w:rsid w:val="00E42C62"/>
    <w:rsid w:val="00E42CC6"/>
    <w:rsid w:val="00E42CDD"/>
    <w:rsid w:val="00E43307"/>
    <w:rsid w:val="00E433F2"/>
    <w:rsid w:val="00E4382C"/>
    <w:rsid w:val="00E43894"/>
    <w:rsid w:val="00E43D3B"/>
    <w:rsid w:val="00E43DAF"/>
    <w:rsid w:val="00E43F66"/>
    <w:rsid w:val="00E44172"/>
    <w:rsid w:val="00E44199"/>
    <w:rsid w:val="00E44296"/>
    <w:rsid w:val="00E44351"/>
    <w:rsid w:val="00E443EF"/>
    <w:rsid w:val="00E447C6"/>
    <w:rsid w:val="00E449E4"/>
    <w:rsid w:val="00E44A82"/>
    <w:rsid w:val="00E4508D"/>
    <w:rsid w:val="00E454EC"/>
    <w:rsid w:val="00E455BA"/>
    <w:rsid w:val="00E45629"/>
    <w:rsid w:val="00E4586A"/>
    <w:rsid w:val="00E45D31"/>
    <w:rsid w:val="00E45FB2"/>
    <w:rsid w:val="00E46610"/>
    <w:rsid w:val="00E467DA"/>
    <w:rsid w:val="00E46D82"/>
    <w:rsid w:val="00E47159"/>
    <w:rsid w:val="00E47492"/>
    <w:rsid w:val="00E4750B"/>
    <w:rsid w:val="00E4755D"/>
    <w:rsid w:val="00E475F9"/>
    <w:rsid w:val="00E4765A"/>
    <w:rsid w:val="00E477BD"/>
    <w:rsid w:val="00E4784A"/>
    <w:rsid w:val="00E47886"/>
    <w:rsid w:val="00E47CAF"/>
    <w:rsid w:val="00E47E3B"/>
    <w:rsid w:val="00E502DF"/>
    <w:rsid w:val="00E5046B"/>
    <w:rsid w:val="00E504EF"/>
    <w:rsid w:val="00E507D7"/>
    <w:rsid w:val="00E50AF8"/>
    <w:rsid w:val="00E50C11"/>
    <w:rsid w:val="00E50D67"/>
    <w:rsid w:val="00E50ED0"/>
    <w:rsid w:val="00E50FAE"/>
    <w:rsid w:val="00E51395"/>
    <w:rsid w:val="00E5164E"/>
    <w:rsid w:val="00E5174C"/>
    <w:rsid w:val="00E51AA2"/>
    <w:rsid w:val="00E51B26"/>
    <w:rsid w:val="00E52010"/>
    <w:rsid w:val="00E525A6"/>
    <w:rsid w:val="00E52C5A"/>
    <w:rsid w:val="00E52DD0"/>
    <w:rsid w:val="00E53952"/>
    <w:rsid w:val="00E5398A"/>
    <w:rsid w:val="00E53BFB"/>
    <w:rsid w:val="00E54028"/>
    <w:rsid w:val="00E54394"/>
    <w:rsid w:val="00E54B5E"/>
    <w:rsid w:val="00E54D54"/>
    <w:rsid w:val="00E54D6B"/>
    <w:rsid w:val="00E54DE1"/>
    <w:rsid w:val="00E54EDB"/>
    <w:rsid w:val="00E550AC"/>
    <w:rsid w:val="00E550BE"/>
    <w:rsid w:val="00E55288"/>
    <w:rsid w:val="00E55517"/>
    <w:rsid w:val="00E5596F"/>
    <w:rsid w:val="00E55B50"/>
    <w:rsid w:val="00E55C67"/>
    <w:rsid w:val="00E55CD9"/>
    <w:rsid w:val="00E55DC7"/>
    <w:rsid w:val="00E55EC1"/>
    <w:rsid w:val="00E564E2"/>
    <w:rsid w:val="00E56A2D"/>
    <w:rsid w:val="00E571D2"/>
    <w:rsid w:val="00E574D5"/>
    <w:rsid w:val="00E57531"/>
    <w:rsid w:val="00E5756E"/>
    <w:rsid w:val="00E578D8"/>
    <w:rsid w:val="00E579AC"/>
    <w:rsid w:val="00E57A1E"/>
    <w:rsid w:val="00E57DEE"/>
    <w:rsid w:val="00E57E66"/>
    <w:rsid w:val="00E603AB"/>
    <w:rsid w:val="00E6049E"/>
    <w:rsid w:val="00E60C04"/>
    <w:rsid w:val="00E61094"/>
    <w:rsid w:val="00E61414"/>
    <w:rsid w:val="00E61625"/>
    <w:rsid w:val="00E61DC1"/>
    <w:rsid w:val="00E6209D"/>
    <w:rsid w:val="00E62264"/>
    <w:rsid w:val="00E62765"/>
    <w:rsid w:val="00E627DB"/>
    <w:rsid w:val="00E63469"/>
    <w:rsid w:val="00E63492"/>
    <w:rsid w:val="00E63508"/>
    <w:rsid w:val="00E635D9"/>
    <w:rsid w:val="00E637B8"/>
    <w:rsid w:val="00E63B43"/>
    <w:rsid w:val="00E63CFB"/>
    <w:rsid w:val="00E63EB3"/>
    <w:rsid w:val="00E63EEA"/>
    <w:rsid w:val="00E64104"/>
    <w:rsid w:val="00E6426D"/>
    <w:rsid w:val="00E64717"/>
    <w:rsid w:val="00E647DD"/>
    <w:rsid w:val="00E64A37"/>
    <w:rsid w:val="00E64C68"/>
    <w:rsid w:val="00E64FE6"/>
    <w:rsid w:val="00E6501D"/>
    <w:rsid w:val="00E65123"/>
    <w:rsid w:val="00E652A9"/>
    <w:rsid w:val="00E654CF"/>
    <w:rsid w:val="00E65587"/>
    <w:rsid w:val="00E6590E"/>
    <w:rsid w:val="00E65A2A"/>
    <w:rsid w:val="00E65AC8"/>
    <w:rsid w:val="00E65BB1"/>
    <w:rsid w:val="00E65F6D"/>
    <w:rsid w:val="00E65F9B"/>
    <w:rsid w:val="00E6614B"/>
    <w:rsid w:val="00E661AE"/>
    <w:rsid w:val="00E66254"/>
    <w:rsid w:val="00E66442"/>
    <w:rsid w:val="00E666EE"/>
    <w:rsid w:val="00E66707"/>
    <w:rsid w:val="00E669C3"/>
    <w:rsid w:val="00E66B4F"/>
    <w:rsid w:val="00E66F3E"/>
    <w:rsid w:val="00E67287"/>
    <w:rsid w:val="00E67ED5"/>
    <w:rsid w:val="00E67F08"/>
    <w:rsid w:val="00E67F2E"/>
    <w:rsid w:val="00E700D5"/>
    <w:rsid w:val="00E701F0"/>
    <w:rsid w:val="00E70494"/>
    <w:rsid w:val="00E70507"/>
    <w:rsid w:val="00E70808"/>
    <w:rsid w:val="00E70928"/>
    <w:rsid w:val="00E70A8A"/>
    <w:rsid w:val="00E70B3A"/>
    <w:rsid w:val="00E7139D"/>
    <w:rsid w:val="00E713FF"/>
    <w:rsid w:val="00E71546"/>
    <w:rsid w:val="00E71717"/>
    <w:rsid w:val="00E7174E"/>
    <w:rsid w:val="00E71813"/>
    <w:rsid w:val="00E71B27"/>
    <w:rsid w:val="00E721A6"/>
    <w:rsid w:val="00E7248D"/>
    <w:rsid w:val="00E729DE"/>
    <w:rsid w:val="00E72AB9"/>
    <w:rsid w:val="00E72B3E"/>
    <w:rsid w:val="00E72F35"/>
    <w:rsid w:val="00E7357F"/>
    <w:rsid w:val="00E73597"/>
    <w:rsid w:val="00E735FD"/>
    <w:rsid w:val="00E73751"/>
    <w:rsid w:val="00E73988"/>
    <w:rsid w:val="00E73BBE"/>
    <w:rsid w:val="00E73E1B"/>
    <w:rsid w:val="00E73EF0"/>
    <w:rsid w:val="00E73FFB"/>
    <w:rsid w:val="00E74003"/>
    <w:rsid w:val="00E745DC"/>
    <w:rsid w:val="00E74698"/>
    <w:rsid w:val="00E749F5"/>
    <w:rsid w:val="00E74EF9"/>
    <w:rsid w:val="00E74F4E"/>
    <w:rsid w:val="00E74F71"/>
    <w:rsid w:val="00E75040"/>
    <w:rsid w:val="00E75438"/>
    <w:rsid w:val="00E75791"/>
    <w:rsid w:val="00E75AA4"/>
    <w:rsid w:val="00E75F65"/>
    <w:rsid w:val="00E760C8"/>
    <w:rsid w:val="00E76270"/>
    <w:rsid w:val="00E7634F"/>
    <w:rsid w:val="00E76356"/>
    <w:rsid w:val="00E76382"/>
    <w:rsid w:val="00E7656A"/>
    <w:rsid w:val="00E77368"/>
    <w:rsid w:val="00E773F9"/>
    <w:rsid w:val="00E77450"/>
    <w:rsid w:val="00E77541"/>
    <w:rsid w:val="00E775B7"/>
    <w:rsid w:val="00E7787C"/>
    <w:rsid w:val="00E778C6"/>
    <w:rsid w:val="00E77AFB"/>
    <w:rsid w:val="00E77C72"/>
    <w:rsid w:val="00E77C8A"/>
    <w:rsid w:val="00E77C92"/>
    <w:rsid w:val="00E77F69"/>
    <w:rsid w:val="00E77F8B"/>
    <w:rsid w:val="00E802B3"/>
    <w:rsid w:val="00E8035C"/>
    <w:rsid w:val="00E80CD4"/>
    <w:rsid w:val="00E80D66"/>
    <w:rsid w:val="00E80E8A"/>
    <w:rsid w:val="00E81287"/>
    <w:rsid w:val="00E812E8"/>
    <w:rsid w:val="00E81364"/>
    <w:rsid w:val="00E81A92"/>
    <w:rsid w:val="00E81AEC"/>
    <w:rsid w:val="00E81B0A"/>
    <w:rsid w:val="00E81B88"/>
    <w:rsid w:val="00E81FDC"/>
    <w:rsid w:val="00E82075"/>
    <w:rsid w:val="00E821FF"/>
    <w:rsid w:val="00E82380"/>
    <w:rsid w:val="00E8244F"/>
    <w:rsid w:val="00E82701"/>
    <w:rsid w:val="00E8272E"/>
    <w:rsid w:val="00E827DD"/>
    <w:rsid w:val="00E828F7"/>
    <w:rsid w:val="00E829C9"/>
    <w:rsid w:val="00E82CB9"/>
    <w:rsid w:val="00E82E5E"/>
    <w:rsid w:val="00E82F84"/>
    <w:rsid w:val="00E83123"/>
    <w:rsid w:val="00E831BD"/>
    <w:rsid w:val="00E83647"/>
    <w:rsid w:val="00E836F4"/>
    <w:rsid w:val="00E83844"/>
    <w:rsid w:val="00E83845"/>
    <w:rsid w:val="00E83B3A"/>
    <w:rsid w:val="00E83BE9"/>
    <w:rsid w:val="00E83E29"/>
    <w:rsid w:val="00E83EA9"/>
    <w:rsid w:val="00E84445"/>
    <w:rsid w:val="00E84754"/>
    <w:rsid w:val="00E84972"/>
    <w:rsid w:val="00E84D14"/>
    <w:rsid w:val="00E8516F"/>
    <w:rsid w:val="00E85387"/>
    <w:rsid w:val="00E855E9"/>
    <w:rsid w:val="00E858CA"/>
    <w:rsid w:val="00E85C36"/>
    <w:rsid w:val="00E85E8D"/>
    <w:rsid w:val="00E860E0"/>
    <w:rsid w:val="00E86244"/>
    <w:rsid w:val="00E863DE"/>
    <w:rsid w:val="00E864A8"/>
    <w:rsid w:val="00E86863"/>
    <w:rsid w:val="00E86ADB"/>
    <w:rsid w:val="00E86DB6"/>
    <w:rsid w:val="00E871A4"/>
    <w:rsid w:val="00E87B23"/>
    <w:rsid w:val="00E90BC8"/>
    <w:rsid w:val="00E91387"/>
    <w:rsid w:val="00E9159E"/>
    <w:rsid w:val="00E915B2"/>
    <w:rsid w:val="00E91812"/>
    <w:rsid w:val="00E92520"/>
    <w:rsid w:val="00E925F5"/>
    <w:rsid w:val="00E92937"/>
    <w:rsid w:val="00E92A63"/>
    <w:rsid w:val="00E92AF6"/>
    <w:rsid w:val="00E92E65"/>
    <w:rsid w:val="00E930B9"/>
    <w:rsid w:val="00E9318A"/>
    <w:rsid w:val="00E9342F"/>
    <w:rsid w:val="00E9356B"/>
    <w:rsid w:val="00E9386F"/>
    <w:rsid w:val="00E93F6A"/>
    <w:rsid w:val="00E94143"/>
    <w:rsid w:val="00E94264"/>
    <w:rsid w:val="00E943AB"/>
    <w:rsid w:val="00E943B9"/>
    <w:rsid w:val="00E9457A"/>
    <w:rsid w:val="00E94FD2"/>
    <w:rsid w:val="00E9512A"/>
    <w:rsid w:val="00E95492"/>
    <w:rsid w:val="00E955F8"/>
    <w:rsid w:val="00E957C8"/>
    <w:rsid w:val="00E961BC"/>
    <w:rsid w:val="00E963F4"/>
    <w:rsid w:val="00E964E1"/>
    <w:rsid w:val="00E96E3A"/>
    <w:rsid w:val="00E96FDD"/>
    <w:rsid w:val="00E976DF"/>
    <w:rsid w:val="00E97862"/>
    <w:rsid w:val="00E97875"/>
    <w:rsid w:val="00E97BD5"/>
    <w:rsid w:val="00E97D41"/>
    <w:rsid w:val="00EA0068"/>
    <w:rsid w:val="00EA0924"/>
    <w:rsid w:val="00EA0C41"/>
    <w:rsid w:val="00EA0CA5"/>
    <w:rsid w:val="00EA0DDE"/>
    <w:rsid w:val="00EA0DED"/>
    <w:rsid w:val="00EA0EB3"/>
    <w:rsid w:val="00EA11DE"/>
    <w:rsid w:val="00EA14DC"/>
    <w:rsid w:val="00EA1650"/>
    <w:rsid w:val="00EA173F"/>
    <w:rsid w:val="00EA17B1"/>
    <w:rsid w:val="00EA1BA5"/>
    <w:rsid w:val="00EA1C86"/>
    <w:rsid w:val="00EA2133"/>
    <w:rsid w:val="00EA2364"/>
    <w:rsid w:val="00EA23B2"/>
    <w:rsid w:val="00EA24A5"/>
    <w:rsid w:val="00EA24EB"/>
    <w:rsid w:val="00EA253F"/>
    <w:rsid w:val="00EA2873"/>
    <w:rsid w:val="00EA2952"/>
    <w:rsid w:val="00EA29FB"/>
    <w:rsid w:val="00EA2AEE"/>
    <w:rsid w:val="00EA2CEC"/>
    <w:rsid w:val="00EA2E18"/>
    <w:rsid w:val="00EA2EE5"/>
    <w:rsid w:val="00EA309E"/>
    <w:rsid w:val="00EA3D05"/>
    <w:rsid w:val="00EA3E73"/>
    <w:rsid w:val="00EA3E9F"/>
    <w:rsid w:val="00EA4095"/>
    <w:rsid w:val="00EA4284"/>
    <w:rsid w:val="00EA45D2"/>
    <w:rsid w:val="00EA47CA"/>
    <w:rsid w:val="00EA4B0B"/>
    <w:rsid w:val="00EA4B2C"/>
    <w:rsid w:val="00EA4E6A"/>
    <w:rsid w:val="00EA4FF8"/>
    <w:rsid w:val="00EA52B2"/>
    <w:rsid w:val="00EA545B"/>
    <w:rsid w:val="00EA57BC"/>
    <w:rsid w:val="00EA57C4"/>
    <w:rsid w:val="00EA5CE1"/>
    <w:rsid w:val="00EA5D4E"/>
    <w:rsid w:val="00EA5E33"/>
    <w:rsid w:val="00EA5E49"/>
    <w:rsid w:val="00EA6014"/>
    <w:rsid w:val="00EA624C"/>
    <w:rsid w:val="00EA6993"/>
    <w:rsid w:val="00EA6B01"/>
    <w:rsid w:val="00EA6B13"/>
    <w:rsid w:val="00EA6C1D"/>
    <w:rsid w:val="00EA6E1E"/>
    <w:rsid w:val="00EA6E7C"/>
    <w:rsid w:val="00EA7831"/>
    <w:rsid w:val="00EA78CB"/>
    <w:rsid w:val="00EA7AF9"/>
    <w:rsid w:val="00EA7D6D"/>
    <w:rsid w:val="00EA7E9B"/>
    <w:rsid w:val="00EB01DA"/>
    <w:rsid w:val="00EB02BE"/>
    <w:rsid w:val="00EB04C5"/>
    <w:rsid w:val="00EB056C"/>
    <w:rsid w:val="00EB08F3"/>
    <w:rsid w:val="00EB0B08"/>
    <w:rsid w:val="00EB0CF8"/>
    <w:rsid w:val="00EB0D29"/>
    <w:rsid w:val="00EB0DC4"/>
    <w:rsid w:val="00EB10D1"/>
    <w:rsid w:val="00EB1186"/>
    <w:rsid w:val="00EB139D"/>
    <w:rsid w:val="00EB1A63"/>
    <w:rsid w:val="00EB1BD0"/>
    <w:rsid w:val="00EB1DDA"/>
    <w:rsid w:val="00EB1F3C"/>
    <w:rsid w:val="00EB1FA9"/>
    <w:rsid w:val="00EB2258"/>
    <w:rsid w:val="00EB22D4"/>
    <w:rsid w:val="00EB24AC"/>
    <w:rsid w:val="00EB2A47"/>
    <w:rsid w:val="00EB2C61"/>
    <w:rsid w:val="00EB2D31"/>
    <w:rsid w:val="00EB33F3"/>
    <w:rsid w:val="00EB34F4"/>
    <w:rsid w:val="00EB356A"/>
    <w:rsid w:val="00EB3704"/>
    <w:rsid w:val="00EB3963"/>
    <w:rsid w:val="00EB3964"/>
    <w:rsid w:val="00EB39EB"/>
    <w:rsid w:val="00EB3A88"/>
    <w:rsid w:val="00EB3BCF"/>
    <w:rsid w:val="00EB3BDA"/>
    <w:rsid w:val="00EB3F4D"/>
    <w:rsid w:val="00EB43E4"/>
    <w:rsid w:val="00EB4485"/>
    <w:rsid w:val="00EB4863"/>
    <w:rsid w:val="00EB4928"/>
    <w:rsid w:val="00EB4EE8"/>
    <w:rsid w:val="00EB4F19"/>
    <w:rsid w:val="00EB4F7F"/>
    <w:rsid w:val="00EB5360"/>
    <w:rsid w:val="00EB5781"/>
    <w:rsid w:val="00EB5B1C"/>
    <w:rsid w:val="00EB60F5"/>
    <w:rsid w:val="00EB6185"/>
    <w:rsid w:val="00EB64D0"/>
    <w:rsid w:val="00EB659E"/>
    <w:rsid w:val="00EB6706"/>
    <w:rsid w:val="00EB6981"/>
    <w:rsid w:val="00EB6B1F"/>
    <w:rsid w:val="00EB6F87"/>
    <w:rsid w:val="00EB70D3"/>
    <w:rsid w:val="00EB70DE"/>
    <w:rsid w:val="00EB7213"/>
    <w:rsid w:val="00EB7394"/>
    <w:rsid w:val="00EB74BE"/>
    <w:rsid w:val="00EB7521"/>
    <w:rsid w:val="00EB7546"/>
    <w:rsid w:val="00EB764E"/>
    <w:rsid w:val="00EB76F3"/>
    <w:rsid w:val="00EB7744"/>
    <w:rsid w:val="00EB7776"/>
    <w:rsid w:val="00EB792E"/>
    <w:rsid w:val="00EB7940"/>
    <w:rsid w:val="00EB7967"/>
    <w:rsid w:val="00EB7F21"/>
    <w:rsid w:val="00EB7FD4"/>
    <w:rsid w:val="00EC0035"/>
    <w:rsid w:val="00EC0A85"/>
    <w:rsid w:val="00EC0B24"/>
    <w:rsid w:val="00EC0ED8"/>
    <w:rsid w:val="00EC127A"/>
    <w:rsid w:val="00EC144D"/>
    <w:rsid w:val="00EC1948"/>
    <w:rsid w:val="00EC1966"/>
    <w:rsid w:val="00EC19A6"/>
    <w:rsid w:val="00EC1CAE"/>
    <w:rsid w:val="00EC1E86"/>
    <w:rsid w:val="00EC1E9E"/>
    <w:rsid w:val="00EC1F75"/>
    <w:rsid w:val="00EC1FC0"/>
    <w:rsid w:val="00EC2036"/>
    <w:rsid w:val="00EC2084"/>
    <w:rsid w:val="00EC216F"/>
    <w:rsid w:val="00EC21DB"/>
    <w:rsid w:val="00EC2224"/>
    <w:rsid w:val="00EC2548"/>
    <w:rsid w:val="00EC2A0E"/>
    <w:rsid w:val="00EC2D3E"/>
    <w:rsid w:val="00EC3193"/>
    <w:rsid w:val="00EC3912"/>
    <w:rsid w:val="00EC39CB"/>
    <w:rsid w:val="00EC3CDB"/>
    <w:rsid w:val="00EC3D0E"/>
    <w:rsid w:val="00EC4140"/>
    <w:rsid w:val="00EC4152"/>
    <w:rsid w:val="00EC429E"/>
    <w:rsid w:val="00EC4451"/>
    <w:rsid w:val="00EC4619"/>
    <w:rsid w:val="00EC462E"/>
    <w:rsid w:val="00EC472E"/>
    <w:rsid w:val="00EC4BA0"/>
    <w:rsid w:val="00EC4D6F"/>
    <w:rsid w:val="00EC4E13"/>
    <w:rsid w:val="00EC4F9D"/>
    <w:rsid w:val="00EC519D"/>
    <w:rsid w:val="00EC5751"/>
    <w:rsid w:val="00EC5D32"/>
    <w:rsid w:val="00EC5D3F"/>
    <w:rsid w:val="00EC5E6B"/>
    <w:rsid w:val="00EC63C5"/>
    <w:rsid w:val="00EC64D6"/>
    <w:rsid w:val="00EC66C7"/>
    <w:rsid w:val="00EC6AEE"/>
    <w:rsid w:val="00EC6DE2"/>
    <w:rsid w:val="00EC6EEA"/>
    <w:rsid w:val="00EC7053"/>
    <w:rsid w:val="00EC74BE"/>
    <w:rsid w:val="00EC789C"/>
    <w:rsid w:val="00EC7C7B"/>
    <w:rsid w:val="00EC7F01"/>
    <w:rsid w:val="00ED0003"/>
    <w:rsid w:val="00ED018C"/>
    <w:rsid w:val="00ED01D6"/>
    <w:rsid w:val="00ED02D3"/>
    <w:rsid w:val="00ED0662"/>
    <w:rsid w:val="00ED09FE"/>
    <w:rsid w:val="00ED0AEE"/>
    <w:rsid w:val="00ED0B0B"/>
    <w:rsid w:val="00ED0C2E"/>
    <w:rsid w:val="00ED0FDD"/>
    <w:rsid w:val="00ED1187"/>
    <w:rsid w:val="00ED13AA"/>
    <w:rsid w:val="00ED1633"/>
    <w:rsid w:val="00ED172A"/>
    <w:rsid w:val="00ED18FD"/>
    <w:rsid w:val="00ED1BFF"/>
    <w:rsid w:val="00ED1E9A"/>
    <w:rsid w:val="00ED1EF7"/>
    <w:rsid w:val="00ED1FF8"/>
    <w:rsid w:val="00ED234E"/>
    <w:rsid w:val="00ED23D7"/>
    <w:rsid w:val="00ED262C"/>
    <w:rsid w:val="00ED2968"/>
    <w:rsid w:val="00ED2B85"/>
    <w:rsid w:val="00ED2BE9"/>
    <w:rsid w:val="00ED304F"/>
    <w:rsid w:val="00ED3FBB"/>
    <w:rsid w:val="00ED4030"/>
    <w:rsid w:val="00ED4256"/>
    <w:rsid w:val="00ED449D"/>
    <w:rsid w:val="00ED463B"/>
    <w:rsid w:val="00ED46AC"/>
    <w:rsid w:val="00ED46D5"/>
    <w:rsid w:val="00ED4A22"/>
    <w:rsid w:val="00ED4BE4"/>
    <w:rsid w:val="00ED4C12"/>
    <w:rsid w:val="00ED4DAE"/>
    <w:rsid w:val="00ED4E31"/>
    <w:rsid w:val="00ED4F4C"/>
    <w:rsid w:val="00ED51EB"/>
    <w:rsid w:val="00ED538D"/>
    <w:rsid w:val="00ED560C"/>
    <w:rsid w:val="00ED574B"/>
    <w:rsid w:val="00ED5794"/>
    <w:rsid w:val="00ED581F"/>
    <w:rsid w:val="00ED5E7C"/>
    <w:rsid w:val="00ED5F02"/>
    <w:rsid w:val="00ED5F1D"/>
    <w:rsid w:val="00ED60A6"/>
    <w:rsid w:val="00ED63B2"/>
    <w:rsid w:val="00ED65D9"/>
    <w:rsid w:val="00ED6820"/>
    <w:rsid w:val="00ED6915"/>
    <w:rsid w:val="00ED693D"/>
    <w:rsid w:val="00ED6CAF"/>
    <w:rsid w:val="00ED6F8F"/>
    <w:rsid w:val="00ED6FB6"/>
    <w:rsid w:val="00ED7008"/>
    <w:rsid w:val="00ED71B5"/>
    <w:rsid w:val="00ED72B7"/>
    <w:rsid w:val="00ED745A"/>
    <w:rsid w:val="00ED7523"/>
    <w:rsid w:val="00ED776F"/>
    <w:rsid w:val="00ED78F2"/>
    <w:rsid w:val="00ED7A07"/>
    <w:rsid w:val="00ED7DE6"/>
    <w:rsid w:val="00ED7FA6"/>
    <w:rsid w:val="00EE017A"/>
    <w:rsid w:val="00EE029E"/>
    <w:rsid w:val="00EE0386"/>
    <w:rsid w:val="00EE03F6"/>
    <w:rsid w:val="00EE0527"/>
    <w:rsid w:val="00EE0A69"/>
    <w:rsid w:val="00EE0ABA"/>
    <w:rsid w:val="00EE0CC3"/>
    <w:rsid w:val="00EE13B2"/>
    <w:rsid w:val="00EE1879"/>
    <w:rsid w:val="00EE18C8"/>
    <w:rsid w:val="00EE19CF"/>
    <w:rsid w:val="00EE1C7E"/>
    <w:rsid w:val="00EE1D5A"/>
    <w:rsid w:val="00EE1F96"/>
    <w:rsid w:val="00EE2006"/>
    <w:rsid w:val="00EE24B7"/>
    <w:rsid w:val="00EE2703"/>
    <w:rsid w:val="00EE2A20"/>
    <w:rsid w:val="00EE2A8A"/>
    <w:rsid w:val="00EE2E97"/>
    <w:rsid w:val="00EE3295"/>
    <w:rsid w:val="00EE3699"/>
    <w:rsid w:val="00EE385C"/>
    <w:rsid w:val="00EE3874"/>
    <w:rsid w:val="00EE39B1"/>
    <w:rsid w:val="00EE39DE"/>
    <w:rsid w:val="00EE3E58"/>
    <w:rsid w:val="00EE3EAB"/>
    <w:rsid w:val="00EE40C5"/>
    <w:rsid w:val="00EE40DA"/>
    <w:rsid w:val="00EE40E8"/>
    <w:rsid w:val="00EE424C"/>
    <w:rsid w:val="00EE4621"/>
    <w:rsid w:val="00EE510E"/>
    <w:rsid w:val="00EE51A0"/>
    <w:rsid w:val="00EE53A4"/>
    <w:rsid w:val="00EE5535"/>
    <w:rsid w:val="00EE56B3"/>
    <w:rsid w:val="00EE5971"/>
    <w:rsid w:val="00EE5C70"/>
    <w:rsid w:val="00EE6054"/>
    <w:rsid w:val="00EE64EE"/>
    <w:rsid w:val="00EE6522"/>
    <w:rsid w:val="00EE65CC"/>
    <w:rsid w:val="00EE66C9"/>
    <w:rsid w:val="00EE6F8B"/>
    <w:rsid w:val="00EE6F9A"/>
    <w:rsid w:val="00EE708E"/>
    <w:rsid w:val="00EE758D"/>
    <w:rsid w:val="00EE788E"/>
    <w:rsid w:val="00EE78D0"/>
    <w:rsid w:val="00EE7BE8"/>
    <w:rsid w:val="00EE7E67"/>
    <w:rsid w:val="00EE7F02"/>
    <w:rsid w:val="00EF0634"/>
    <w:rsid w:val="00EF081D"/>
    <w:rsid w:val="00EF082A"/>
    <w:rsid w:val="00EF0BEA"/>
    <w:rsid w:val="00EF0F01"/>
    <w:rsid w:val="00EF0FB7"/>
    <w:rsid w:val="00EF156D"/>
    <w:rsid w:val="00EF1581"/>
    <w:rsid w:val="00EF1687"/>
    <w:rsid w:val="00EF16CB"/>
    <w:rsid w:val="00EF16DD"/>
    <w:rsid w:val="00EF1855"/>
    <w:rsid w:val="00EF185B"/>
    <w:rsid w:val="00EF1CBA"/>
    <w:rsid w:val="00EF1CC7"/>
    <w:rsid w:val="00EF1FCA"/>
    <w:rsid w:val="00EF2113"/>
    <w:rsid w:val="00EF2201"/>
    <w:rsid w:val="00EF23D7"/>
    <w:rsid w:val="00EF25C6"/>
    <w:rsid w:val="00EF2AA0"/>
    <w:rsid w:val="00EF2B7A"/>
    <w:rsid w:val="00EF3012"/>
    <w:rsid w:val="00EF3105"/>
    <w:rsid w:val="00EF3127"/>
    <w:rsid w:val="00EF313F"/>
    <w:rsid w:val="00EF3252"/>
    <w:rsid w:val="00EF391A"/>
    <w:rsid w:val="00EF3D3E"/>
    <w:rsid w:val="00EF3DC1"/>
    <w:rsid w:val="00EF3E80"/>
    <w:rsid w:val="00EF4075"/>
    <w:rsid w:val="00EF4076"/>
    <w:rsid w:val="00EF4143"/>
    <w:rsid w:val="00EF45D3"/>
    <w:rsid w:val="00EF4732"/>
    <w:rsid w:val="00EF4BE6"/>
    <w:rsid w:val="00EF4D76"/>
    <w:rsid w:val="00EF5088"/>
    <w:rsid w:val="00EF50B1"/>
    <w:rsid w:val="00EF542A"/>
    <w:rsid w:val="00EF549F"/>
    <w:rsid w:val="00EF55E7"/>
    <w:rsid w:val="00EF5C73"/>
    <w:rsid w:val="00EF5D6E"/>
    <w:rsid w:val="00EF5D9C"/>
    <w:rsid w:val="00EF6190"/>
    <w:rsid w:val="00EF6342"/>
    <w:rsid w:val="00EF6402"/>
    <w:rsid w:val="00EF654F"/>
    <w:rsid w:val="00EF66DA"/>
    <w:rsid w:val="00EF675D"/>
    <w:rsid w:val="00EF67A8"/>
    <w:rsid w:val="00EF6A8A"/>
    <w:rsid w:val="00EF6ECC"/>
    <w:rsid w:val="00EF740C"/>
    <w:rsid w:val="00EF76BD"/>
    <w:rsid w:val="00EF7821"/>
    <w:rsid w:val="00EF7AF2"/>
    <w:rsid w:val="00EF7C88"/>
    <w:rsid w:val="00F005E1"/>
    <w:rsid w:val="00F00C4D"/>
    <w:rsid w:val="00F00F2D"/>
    <w:rsid w:val="00F01048"/>
    <w:rsid w:val="00F010C9"/>
    <w:rsid w:val="00F013ED"/>
    <w:rsid w:val="00F0146D"/>
    <w:rsid w:val="00F015CA"/>
    <w:rsid w:val="00F01906"/>
    <w:rsid w:val="00F01DFE"/>
    <w:rsid w:val="00F01F45"/>
    <w:rsid w:val="00F02114"/>
    <w:rsid w:val="00F02414"/>
    <w:rsid w:val="00F026D8"/>
    <w:rsid w:val="00F0281D"/>
    <w:rsid w:val="00F02AA9"/>
    <w:rsid w:val="00F02BF0"/>
    <w:rsid w:val="00F03027"/>
    <w:rsid w:val="00F034F5"/>
    <w:rsid w:val="00F03580"/>
    <w:rsid w:val="00F0387B"/>
    <w:rsid w:val="00F03953"/>
    <w:rsid w:val="00F03AE7"/>
    <w:rsid w:val="00F03E3C"/>
    <w:rsid w:val="00F03E61"/>
    <w:rsid w:val="00F03EF8"/>
    <w:rsid w:val="00F03F5D"/>
    <w:rsid w:val="00F040B1"/>
    <w:rsid w:val="00F04385"/>
    <w:rsid w:val="00F04626"/>
    <w:rsid w:val="00F0475F"/>
    <w:rsid w:val="00F048C1"/>
    <w:rsid w:val="00F04F0C"/>
    <w:rsid w:val="00F04FFB"/>
    <w:rsid w:val="00F05195"/>
    <w:rsid w:val="00F059C0"/>
    <w:rsid w:val="00F05BC8"/>
    <w:rsid w:val="00F05CCB"/>
    <w:rsid w:val="00F061AF"/>
    <w:rsid w:val="00F061DF"/>
    <w:rsid w:val="00F0638A"/>
    <w:rsid w:val="00F066E3"/>
    <w:rsid w:val="00F069E6"/>
    <w:rsid w:val="00F06B78"/>
    <w:rsid w:val="00F06FFB"/>
    <w:rsid w:val="00F0789A"/>
    <w:rsid w:val="00F07C88"/>
    <w:rsid w:val="00F07DDD"/>
    <w:rsid w:val="00F07EF8"/>
    <w:rsid w:val="00F07F35"/>
    <w:rsid w:val="00F1010B"/>
    <w:rsid w:val="00F1016B"/>
    <w:rsid w:val="00F10470"/>
    <w:rsid w:val="00F10C4A"/>
    <w:rsid w:val="00F10EBA"/>
    <w:rsid w:val="00F1139C"/>
    <w:rsid w:val="00F1142E"/>
    <w:rsid w:val="00F1160A"/>
    <w:rsid w:val="00F12080"/>
    <w:rsid w:val="00F1223F"/>
    <w:rsid w:val="00F122F2"/>
    <w:rsid w:val="00F12503"/>
    <w:rsid w:val="00F12622"/>
    <w:rsid w:val="00F12781"/>
    <w:rsid w:val="00F12CF8"/>
    <w:rsid w:val="00F12D35"/>
    <w:rsid w:val="00F1307E"/>
    <w:rsid w:val="00F130D0"/>
    <w:rsid w:val="00F131FA"/>
    <w:rsid w:val="00F135FB"/>
    <w:rsid w:val="00F13B74"/>
    <w:rsid w:val="00F13BFC"/>
    <w:rsid w:val="00F140DA"/>
    <w:rsid w:val="00F14641"/>
    <w:rsid w:val="00F14667"/>
    <w:rsid w:val="00F148D0"/>
    <w:rsid w:val="00F1493C"/>
    <w:rsid w:val="00F149F9"/>
    <w:rsid w:val="00F14ABA"/>
    <w:rsid w:val="00F14B54"/>
    <w:rsid w:val="00F1567A"/>
    <w:rsid w:val="00F15A6A"/>
    <w:rsid w:val="00F15B34"/>
    <w:rsid w:val="00F15B4B"/>
    <w:rsid w:val="00F15D2E"/>
    <w:rsid w:val="00F16442"/>
    <w:rsid w:val="00F1658D"/>
    <w:rsid w:val="00F165E4"/>
    <w:rsid w:val="00F16671"/>
    <w:rsid w:val="00F1669E"/>
    <w:rsid w:val="00F17630"/>
    <w:rsid w:val="00F1782B"/>
    <w:rsid w:val="00F17C3C"/>
    <w:rsid w:val="00F17D4F"/>
    <w:rsid w:val="00F17D8A"/>
    <w:rsid w:val="00F17FE1"/>
    <w:rsid w:val="00F20221"/>
    <w:rsid w:val="00F202E2"/>
    <w:rsid w:val="00F20605"/>
    <w:rsid w:val="00F20725"/>
    <w:rsid w:val="00F2072E"/>
    <w:rsid w:val="00F20736"/>
    <w:rsid w:val="00F20875"/>
    <w:rsid w:val="00F20912"/>
    <w:rsid w:val="00F20945"/>
    <w:rsid w:val="00F20B8B"/>
    <w:rsid w:val="00F20B93"/>
    <w:rsid w:val="00F20CCA"/>
    <w:rsid w:val="00F20E3F"/>
    <w:rsid w:val="00F20F37"/>
    <w:rsid w:val="00F2102E"/>
    <w:rsid w:val="00F21303"/>
    <w:rsid w:val="00F21572"/>
    <w:rsid w:val="00F21740"/>
    <w:rsid w:val="00F21953"/>
    <w:rsid w:val="00F21C11"/>
    <w:rsid w:val="00F21CD4"/>
    <w:rsid w:val="00F21F1F"/>
    <w:rsid w:val="00F22639"/>
    <w:rsid w:val="00F226EA"/>
    <w:rsid w:val="00F22854"/>
    <w:rsid w:val="00F2298B"/>
    <w:rsid w:val="00F22CE2"/>
    <w:rsid w:val="00F22F0C"/>
    <w:rsid w:val="00F22F72"/>
    <w:rsid w:val="00F22FBD"/>
    <w:rsid w:val="00F2348B"/>
    <w:rsid w:val="00F234B5"/>
    <w:rsid w:val="00F2367F"/>
    <w:rsid w:val="00F23747"/>
    <w:rsid w:val="00F23815"/>
    <w:rsid w:val="00F23C2F"/>
    <w:rsid w:val="00F23D64"/>
    <w:rsid w:val="00F23EA3"/>
    <w:rsid w:val="00F23F75"/>
    <w:rsid w:val="00F23F99"/>
    <w:rsid w:val="00F23FBC"/>
    <w:rsid w:val="00F2404C"/>
    <w:rsid w:val="00F24058"/>
    <w:rsid w:val="00F240C2"/>
    <w:rsid w:val="00F242BD"/>
    <w:rsid w:val="00F2451F"/>
    <w:rsid w:val="00F24686"/>
    <w:rsid w:val="00F247C2"/>
    <w:rsid w:val="00F24B47"/>
    <w:rsid w:val="00F24E4E"/>
    <w:rsid w:val="00F24F6E"/>
    <w:rsid w:val="00F24FF9"/>
    <w:rsid w:val="00F25537"/>
    <w:rsid w:val="00F25573"/>
    <w:rsid w:val="00F2571F"/>
    <w:rsid w:val="00F2596A"/>
    <w:rsid w:val="00F25C3E"/>
    <w:rsid w:val="00F25EE2"/>
    <w:rsid w:val="00F26145"/>
    <w:rsid w:val="00F2652E"/>
    <w:rsid w:val="00F276DD"/>
    <w:rsid w:val="00F2770C"/>
    <w:rsid w:val="00F27AE4"/>
    <w:rsid w:val="00F27CC7"/>
    <w:rsid w:val="00F27D5D"/>
    <w:rsid w:val="00F27D68"/>
    <w:rsid w:val="00F30899"/>
    <w:rsid w:val="00F30989"/>
    <w:rsid w:val="00F30F31"/>
    <w:rsid w:val="00F31341"/>
    <w:rsid w:val="00F3162D"/>
    <w:rsid w:val="00F316A1"/>
    <w:rsid w:val="00F31B69"/>
    <w:rsid w:val="00F31D97"/>
    <w:rsid w:val="00F31F2D"/>
    <w:rsid w:val="00F32068"/>
    <w:rsid w:val="00F321A4"/>
    <w:rsid w:val="00F323EF"/>
    <w:rsid w:val="00F32425"/>
    <w:rsid w:val="00F32536"/>
    <w:rsid w:val="00F32778"/>
    <w:rsid w:val="00F32BBA"/>
    <w:rsid w:val="00F32CA0"/>
    <w:rsid w:val="00F330E7"/>
    <w:rsid w:val="00F33196"/>
    <w:rsid w:val="00F3347A"/>
    <w:rsid w:val="00F33610"/>
    <w:rsid w:val="00F33835"/>
    <w:rsid w:val="00F3384D"/>
    <w:rsid w:val="00F338CE"/>
    <w:rsid w:val="00F33A90"/>
    <w:rsid w:val="00F33C86"/>
    <w:rsid w:val="00F33E41"/>
    <w:rsid w:val="00F33FF6"/>
    <w:rsid w:val="00F340FF"/>
    <w:rsid w:val="00F34475"/>
    <w:rsid w:val="00F3477C"/>
    <w:rsid w:val="00F34D3B"/>
    <w:rsid w:val="00F350BA"/>
    <w:rsid w:val="00F35656"/>
    <w:rsid w:val="00F359C3"/>
    <w:rsid w:val="00F35A5D"/>
    <w:rsid w:val="00F35B1B"/>
    <w:rsid w:val="00F35C1B"/>
    <w:rsid w:val="00F35DA2"/>
    <w:rsid w:val="00F35FCC"/>
    <w:rsid w:val="00F36859"/>
    <w:rsid w:val="00F36BB7"/>
    <w:rsid w:val="00F36BDE"/>
    <w:rsid w:val="00F36DFD"/>
    <w:rsid w:val="00F37000"/>
    <w:rsid w:val="00F37455"/>
    <w:rsid w:val="00F378CE"/>
    <w:rsid w:val="00F378F1"/>
    <w:rsid w:val="00F4000C"/>
    <w:rsid w:val="00F4081E"/>
    <w:rsid w:val="00F40911"/>
    <w:rsid w:val="00F40B0B"/>
    <w:rsid w:val="00F40ECB"/>
    <w:rsid w:val="00F40F14"/>
    <w:rsid w:val="00F4106B"/>
    <w:rsid w:val="00F41414"/>
    <w:rsid w:val="00F415AC"/>
    <w:rsid w:val="00F41933"/>
    <w:rsid w:val="00F41945"/>
    <w:rsid w:val="00F41D4D"/>
    <w:rsid w:val="00F41D93"/>
    <w:rsid w:val="00F420B2"/>
    <w:rsid w:val="00F42390"/>
    <w:rsid w:val="00F423EC"/>
    <w:rsid w:val="00F4240E"/>
    <w:rsid w:val="00F424A9"/>
    <w:rsid w:val="00F4253A"/>
    <w:rsid w:val="00F4253E"/>
    <w:rsid w:val="00F4258D"/>
    <w:rsid w:val="00F42704"/>
    <w:rsid w:val="00F428B5"/>
    <w:rsid w:val="00F42FC1"/>
    <w:rsid w:val="00F43429"/>
    <w:rsid w:val="00F438EE"/>
    <w:rsid w:val="00F43901"/>
    <w:rsid w:val="00F4390B"/>
    <w:rsid w:val="00F43B35"/>
    <w:rsid w:val="00F43BCE"/>
    <w:rsid w:val="00F442F4"/>
    <w:rsid w:val="00F44362"/>
    <w:rsid w:val="00F44404"/>
    <w:rsid w:val="00F445AA"/>
    <w:rsid w:val="00F445E4"/>
    <w:rsid w:val="00F4476D"/>
    <w:rsid w:val="00F45B08"/>
    <w:rsid w:val="00F45BA4"/>
    <w:rsid w:val="00F45CC6"/>
    <w:rsid w:val="00F45FAE"/>
    <w:rsid w:val="00F46010"/>
    <w:rsid w:val="00F46059"/>
    <w:rsid w:val="00F46086"/>
    <w:rsid w:val="00F462B7"/>
    <w:rsid w:val="00F4650F"/>
    <w:rsid w:val="00F4691A"/>
    <w:rsid w:val="00F46BEB"/>
    <w:rsid w:val="00F46C6D"/>
    <w:rsid w:val="00F46EA0"/>
    <w:rsid w:val="00F46FD2"/>
    <w:rsid w:val="00F476A3"/>
    <w:rsid w:val="00F479B9"/>
    <w:rsid w:val="00F47BC7"/>
    <w:rsid w:val="00F47BFB"/>
    <w:rsid w:val="00F47F06"/>
    <w:rsid w:val="00F50143"/>
    <w:rsid w:val="00F506B4"/>
    <w:rsid w:val="00F508AD"/>
    <w:rsid w:val="00F508DD"/>
    <w:rsid w:val="00F50B6F"/>
    <w:rsid w:val="00F51109"/>
    <w:rsid w:val="00F516B8"/>
    <w:rsid w:val="00F5179F"/>
    <w:rsid w:val="00F51A30"/>
    <w:rsid w:val="00F51A34"/>
    <w:rsid w:val="00F51CD9"/>
    <w:rsid w:val="00F522DD"/>
    <w:rsid w:val="00F52402"/>
    <w:rsid w:val="00F5270A"/>
    <w:rsid w:val="00F52821"/>
    <w:rsid w:val="00F5296B"/>
    <w:rsid w:val="00F52A0D"/>
    <w:rsid w:val="00F52B96"/>
    <w:rsid w:val="00F52C00"/>
    <w:rsid w:val="00F53008"/>
    <w:rsid w:val="00F53265"/>
    <w:rsid w:val="00F5340E"/>
    <w:rsid w:val="00F5343D"/>
    <w:rsid w:val="00F5377C"/>
    <w:rsid w:val="00F53806"/>
    <w:rsid w:val="00F5380B"/>
    <w:rsid w:val="00F53877"/>
    <w:rsid w:val="00F53C1D"/>
    <w:rsid w:val="00F54557"/>
    <w:rsid w:val="00F545CA"/>
    <w:rsid w:val="00F54ADD"/>
    <w:rsid w:val="00F54C58"/>
    <w:rsid w:val="00F54D90"/>
    <w:rsid w:val="00F54F8C"/>
    <w:rsid w:val="00F5564A"/>
    <w:rsid w:val="00F558F3"/>
    <w:rsid w:val="00F5590A"/>
    <w:rsid w:val="00F55B3B"/>
    <w:rsid w:val="00F55E58"/>
    <w:rsid w:val="00F55EB4"/>
    <w:rsid w:val="00F55F4A"/>
    <w:rsid w:val="00F56575"/>
    <w:rsid w:val="00F566D8"/>
    <w:rsid w:val="00F566FE"/>
    <w:rsid w:val="00F567CD"/>
    <w:rsid w:val="00F567F5"/>
    <w:rsid w:val="00F56C39"/>
    <w:rsid w:val="00F57362"/>
    <w:rsid w:val="00F574A3"/>
    <w:rsid w:val="00F57F8D"/>
    <w:rsid w:val="00F600A1"/>
    <w:rsid w:val="00F6037F"/>
    <w:rsid w:val="00F604A1"/>
    <w:rsid w:val="00F60528"/>
    <w:rsid w:val="00F6068C"/>
    <w:rsid w:val="00F606FF"/>
    <w:rsid w:val="00F608C5"/>
    <w:rsid w:val="00F60A31"/>
    <w:rsid w:val="00F60B27"/>
    <w:rsid w:val="00F60F1B"/>
    <w:rsid w:val="00F60F3F"/>
    <w:rsid w:val="00F6116F"/>
    <w:rsid w:val="00F613C2"/>
    <w:rsid w:val="00F61651"/>
    <w:rsid w:val="00F618B8"/>
    <w:rsid w:val="00F618D7"/>
    <w:rsid w:val="00F61DF8"/>
    <w:rsid w:val="00F62417"/>
    <w:rsid w:val="00F624AC"/>
    <w:rsid w:val="00F627A4"/>
    <w:rsid w:val="00F62964"/>
    <w:rsid w:val="00F6306B"/>
    <w:rsid w:val="00F632D4"/>
    <w:rsid w:val="00F63AD8"/>
    <w:rsid w:val="00F63EF1"/>
    <w:rsid w:val="00F63F35"/>
    <w:rsid w:val="00F64188"/>
    <w:rsid w:val="00F6462D"/>
    <w:rsid w:val="00F64643"/>
    <w:rsid w:val="00F6497F"/>
    <w:rsid w:val="00F64DFC"/>
    <w:rsid w:val="00F653C2"/>
    <w:rsid w:val="00F653F5"/>
    <w:rsid w:val="00F65914"/>
    <w:rsid w:val="00F65A73"/>
    <w:rsid w:val="00F65C67"/>
    <w:rsid w:val="00F65F1B"/>
    <w:rsid w:val="00F65FCB"/>
    <w:rsid w:val="00F6650B"/>
    <w:rsid w:val="00F66937"/>
    <w:rsid w:val="00F66B2D"/>
    <w:rsid w:val="00F66D40"/>
    <w:rsid w:val="00F674FC"/>
    <w:rsid w:val="00F6792C"/>
    <w:rsid w:val="00F67AB5"/>
    <w:rsid w:val="00F70099"/>
    <w:rsid w:val="00F70C6F"/>
    <w:rsid w:val="00F71266"/>
    <w:rsid w:val="00F717CA"/>
    <w:rsid w:val="00F71A5C"/>
    <w:rsid w:val="00F71B1B"/>
    <w:rsid w:val="00F71BB7"/>
    <w:rsid w:val="00F7225E"/>
    <w:rsid w:val="00F726DB"/>
    <w:rsid w:val="00F72B13"/>
    <w:rsid w:val="00F72BBF"/>
    <w:rsid w:val="00F72EC1"/>
    <w:rsid w:val="00F73126"/>
    <w:rsid w:val="00F73A7B"/>
    <w:rsid w:val="00F73B46"/>
    <w:rsid w:val="00F73DD2"/>
    <w:rsid w:val="00F73E10"/>
    <w:rsid w:val="00F74330"/>
    <w:rsid w:val="00F743C7"/>
    <w:rsid w:val="00F74837"/>
    <w:rsid w:val="00F7493C"/>
    <w:rsid w:val="00F74B63"/>
    <w:rsid w:val="00F7530B"/>
    <w:rsid w:val="00F7542D"/>
    <w:rsid w:val="00F75494"/>
    <w:rsid w:val="00F7587D"/>
    <w:rsid w:val="00F758B9"/>
    <w:rsid w:val="00F75A57"/>
    <w:rsid w:val="00F75C14"/>
    <w:rsid w:val="00F75C65"/>
    <w:rsid w:val="00F75C70"/>
    <w:rsid w:val="00F75DD8"/>
    <w:rsid w:val="00F75F73"/>
    <w:rsid w:val="00F76372"/>
    <w:rsid w:val="00F763B8"/>
    <w:rsid w:val="00F763F7"/>
    <w:rsid w:val="00F765A1"/>
    <w:rsid w:val="00F76772"/>
    <w:rsid w:val="00F7684C"/>
    <w:rsid w:val="00F769DB"/>
    <w:rsid w:val="00F76A05"/>
    <w:rsid w:val="00F76B64"/>
    <w:rsid w:val="00F76BB4"/>
    <w:rsid w:val="00F76BF0"/>
    <w:rsid w:val="00F770B1"/>
    <w:rsid w:val="00F7717A"/>
    <w:rsid w:val="00F772A5"/>
    <w:rsid w:val="00F77425"/>
    <w:rsid w:val="00F775C0"/>
    <w:rsid w:val="00F775F7"/>
    <w:rsid w:val="00F77632"/>
    <w:rsid w:val="00F77708"/>
    <w:rsid w:val="00F77BBA"/>
    <w:rsid w:val="00F77C90"/>
    <w:rsid w:val="00F77D1B"/>
    <w:rsid w:val="00F80168"/>
    <w:rsid w:val="00F80187"/>
    <w:rsid w:val="00F803E7"/>
    <w:rsid w:val="00F80814"/>
    <w:rsid w:val="00F80C27"/>
    <w:rsid w:val="00F80F54"/>
    <w:rsid w:val="00F8106A"/>
    <w:rsid w:val="00F81355"/>
    <w:rsid w:val="00F813E8"/>
    <w:rsid w:val="00F81539"/>
    <w:rsid w:val="00F81859"/>
    <w:rsid w:val="00F818F5"/>
    <w:rsid w:val="00F81926"/>
    <w:rsid w:val="00F819DA"/>
    <w:rsid w:val="00F81B41"/>
    <w:rsid w:val="00F81B6E"/>
    <w:rsid w:val="00F81D5F"/>
    <w:rsid w:val="00F81FB9"/>
    <w:rsid w:val="00F820D5"/>
    <w:rsid w:val="00F82257"/>
    <w:rsid w:val="00F8277A"/>
    <w:rsid w:val="00F8280F"/>
    <w:rsid w:val="00F82FAE"/>
    <w:rsid w:val="00F82FDF"/>
    <w:rsid w:val="00F8311C"/>
    <w:rsid w:val="00F83240"/>
    <w:rsid w:val="00F834BE"/>
    <w:rsid w:val="00F839FE"/>
    <w:rsid w:val="00F83C33"/>
    <w:rsid w:val="00F83D62"/>
    <w:rsid w:val="00F83F5D"/>
    <w:rsid w:val="00F840DB"/>
    <w:rsid w:val="00F841AE"/>
    <w:rsid w:val="00F841E0"/>
    <w:rsid w:val="00F8450D"/>
    <w:rsid w:val="00F8469C"/>
    <w:rsid w:val="00F846B5"/>
    <w:rsid w:val="00F8473F"/>
    <w:rsid w:val="00F847CC"/>
    <w:rsid w:val="00F84B73"/>
    <w:rsid w:val="00F84C75"/>
    <w:rsid w:val="00F84E94"/>
    <w:rsid w:val="00F850A6"/>
    <w:rsid w:val="00F85313"/>
    <w:rsid w:val="00F8539D"/>
    <w:rsid w:val="00F854FF"/>
    <w:rsid w:val="00F856C9"/>
    <w:rsid w:val="00F85A5A"/>
    <w:rsid w:val="00F85F2D"/>
    <w:rsid w:val="00F85F95"/>
    <w:rsid w:val="00F85FF9"/>
    <w:rsid w:val="00F861D2"/>
    <w:rsid w:val="00F86956"/>
    <w:rsid w:val="00F86D14"/>
    <w:rsid w:val="00F87109"/>
    <w:rsid w:val="00F87174"/>
    <w:rsid w:val="00F873A7"/>
    <w:rsid w:val="00F875B5"/>
    <w:rsid w:val="00F87695"/>
    <w:rsid w:val="00F87756"/>
    <w:rsid w:val="00F8794C"/>
    <w:rsid w:val="00F8798B"/>
    <w:rsid w:val="00F87AC8"/>
    <w:rsid w:val="00F87D3C"/>
    <w:rsid w:val="00F87EB7"/>
    <w:rsid w:val="00F87FFB"/>
    <w:rsid w:val="00F90146"/>
    <w:rsid w:val="00F9029B"/>
    <w:rsid w:val="00F90709"/>
    <w:rsid w:val="00F908A4"/>
    <w:rsid w:val="00F90A09"/>
    <w:rsid w:val="00F90A0E"/>
    <w:rsid w:val="00F90ACD"/>
    <w:rsid w:val="00F90F55"/>
    <w:rsid w:val="00F90FB6"/>
    <w:rsid w:val="00F911A1"/>
    <w:rsid w:val="00F9133F"/>
    <w:rsid w:val="00F91481"/>
    <w:rsid w:val="00F914C8"/>
    <w:rsid w:val="00F915DF"/>
    <w:rsid w:val="00F91647"/>
    <w:rsid w:val="00F91916"/>
    <w:rsid w:val="00F91A5E"/>
    <w:rsid w:val="00F92217"/>
    <w:rsid w:val="00F92265"/>
    <w:rsid w:val="00F9227C"/>
    <w:rsid w:val="00F92613"/>
    <w:rsid w:val="00F9261B"/>
    <w:rsid w:val="00F927F4"/>
    <w:rsid w:val="00F92845"/>
    <w:rsid w:val="00F92AE6"/>
    <w:rsid w:val="00F92F74"/>
    <w:rsid w:val="00F92FD5"/>
    <w:rsid w:val="00F931C8"/>
    <w:rsid w:val="00F9330E"/>
    <w:rsid w:val="00F93750"/>
    <w:rsid w:val="00F93838"/>
    <w:rsid w:val="00F93880"/>
    <w:rsid w:val="00F93A0F"/>
    <w:rsid w:val="00F93B65"/>
    <w:rsid w:val="00F93E71"/>
    <w:rsid w:val="00F93FB6"/>
    <w:rsid w:val="00F943BF"/>
    <w:rsid w:val="00F94E83"/>
    <w:rsid w:val="00F94EC3"/>
    <w:rsid w:val="00F95543"/>
    <w:rsid w:val="00F955CE"/>
    <w:rsid w:val="00F958F7"/>
    <w:rsid w:val="00F95924"/>
    <w:rsid w:val="00F95CFA"/>
    <w:rsid w:val="00F95F92"/>
    <w:rsid w:val="00F961FE"/>
    <w:rsid w:val="00F962A6"/>
    <w:rsid w:val="00F96722"/>
    <w:rsid w:val="00F9689B"/>
    <w:rsid w:val="00F96B62"/>
    <w:rsid w:val="00F96CBF"/>
    <w:rsid w:val="00F96D2E"/>
    <w:rsid w:val="00F9704D"/>
    <w:rsid w:val="00F97411"/>
    <w:rsid w:val="00F97475"/>
    <w:rsid w:val="00F97556"/>
    <w:rsid w:val="00F97846"/>
    <w:rsid w:val="00F97E27"/>
    <w:rsid w:val="00FA0041"/>
    <w:rsid w:val="00FA0053"/>
    <w:rsid w:val="00FA032F"/>
    <w:rsid w:val="00FA03DF"/>
    <w:rsid w:val="00FA04C9"/>
    <w:rsid w:val="00FA0626"/>
    <w:rsid w:val="00FA06DA"/>
    <w:rsid w:val="00FA0BEF"/>
    <w:rsid w:val="00FA0BF3"/>
    <w:rsid w:val="00FA0C47"/>
    <w:rsid w:val="00FA0CE3"/>
    <w:rsid w:val="00FA0D31"/>
    <w:rsid w:val="00FA0FF7"/>
    <w:rsid w:val="00FA115A"/>
    <w:rsid w:val="00FA145F"/>
    <w:rsid w:val="00FA17C7"/>
    <w:rsid w:val="00FA182E"/>
    <w:rsid w:val="00FA1A95"/>
    <w:rsid w:val="00FA1AAE"/>
    <w:rsid w:val="00FA1AE9"/>
    <w:rsid w:val="00FA1FBB"/>
    <w:rsid w:val="00FA2006"/>
    <w:rsid w:val="00FA2489"/>
    <w:rsid w:val="00FA2629"/>
    <w:rsid w:val="00FA2825"/>
    <w:rsid w:val="00FA2927"/>
    <w:rsid w:val="00FA296E"/>
    <w:rsid w:val="00FA29A7"/>
    <w:rsid w:val="00FA2DBE"/>
    <w:rsid w:val="00FA3177"/>
    <w:rsid w:val="00FA336F"/>
    <w:rsid w:val="00FA34FE"/>
    <w:rsid w:val="00FA3BAC"/>
    <w:rsid w:val="00FA41A4"/>
    <w:rsid w:val="00FA41B0"/>
    <w:rsid w:val="00FA425F"/>
    <w:rsid w:val="00FA4307"/>
    <w:rsid w:val="00FA4421"/>
    <w:rsid w:val="00FA449A"/>
    <w:rsid w:val="00FA44F4"/>
    <w:rsid w:val="00FA4A4F"/>
    <w:rsid w:val="00FA4AC0"/>
    <w:rsid w:val="00FA5397"/>
    <w:rsid w:val="00FA5592"/>
    <w:rsid w:val="00FA568B"/>
    <w:rsid w:val="00FA5858"/>
    <w:rsid w:val="00FA5A4F"/>
    <w:rsid w:val="00FA5A81"/>
    <w:rsid w:val="00FA5C96"/>
    <w:rsid w:val="00FA5E89"/>
    <w:rsid w:val="00FA660D"/>
    <w:rsid w:val="00FA673A"/>
    <w:rsid w:val="00FA67C3"/>
    <w:rsid w:val="00FA699F"/>
    <w:rsid w:val="00FA6F42"/>
    <w:rsid w:val="00FA6FBC"/>
    <w:rsid w:val="00FA6FDD"/>
    <w:rsid w:val="00FA7019"/>
    <w:rsid w:val="00FA71E3"/>
    <w:rsid w:val="00FA7529"/>
    <w:rsid w:val="00FA75A5"/>
    <w:rsid w:val="00FA766F"/>
    <w:rsid w:val="00FA7AA2"/>
    <w:rsid w:val="00FA7E1F"/>
    <w:rsid w:val="00FB004A"/>
    <w:rsid w:val="00FB0BFC"/>
    <w:rsid w:val="00FB0DCD"/>
    <w:rsid w:val="00FB0EDB"/>
    <w:rsid w:val="00FB16A0"/>
    <w:rsid w:val="00FB176A"/>
    <w:rsid w:val="00FB192F"/>
    <w:rsid w:val="00FB1DB7"/>
    <w:rsid w:val="00FB2470"/>
    <w:rsid w:val="00FB26E4"/>
    <w:rsid w:val="00FB2734"/>
    <w:rsid w:val="00FB2B73"/>
    <w:rsid w:val="00FB2C65"/>
    <w:rsid w:val="00FB2C70"/>
    <w:rsid w:val="00FB2DAC"/>
    <w:rsid w:val="00FB32BF"/>
    <w:rsid w:val="00FB345F"/>
    <w:rsid w:val="00FB381F"/>
    <w:rsid w:val="00FB3896"/>
    <w:rsid w:val="00FB38E0"/>
    <w:rsid w:val="00FB3EA2"/>
    <w:rsid w:val="00FB4597"/>
    <w:rsid w:val="00FB474A"/>
    <w:rsid w:val="00FB4891"/>
    <w:rsid w:val="00FB49B0"/>
    <w:rsid w:val="00FB49B6"/>
    <w:rsid w:val="00FB49E0"/>
    <w:rsid w:val="00FB4C6B"/>
    <w:rsid w:val="00FB4CEE"/>
    <w:rsid w:val="00FB5265"/>
    <w:rsid w:val="00FB52A8"/>
    <w:rsid w:val="00FB57F0"/>
    <w:rsid w:val="00FB5FE1"/>
    <w:rsid w:val="00FB602A"/>
    <w:rsid w:val="00FB605D"/>
    <w:rsid w:val="00FB61A3"/>
    <w:rsid w:val="00FB6373"/>
    <w:rsid w:val="00FB7352"/>
    <w:rsid w:val="00FB752C"/>
    <w:rsid w:val="00FB76A4"/>
    <w:rsid w:val="00FB77F8"/>
    <w:rsid w:val="00FB7A62"/>
    <w:rsid w:val="00FB7AFB"/>
    <w:rsid w:val="00FB7B8A"/>
    <w:rsid w:val="00FB7ED0"/>
    <w:rsid w:val="00FC019D"/>
    <w:rsid w:val="00FC01A4"/>
    <w:rsid w:val="00FC0320"/>
    <w:rsid w:val="00FC0586"/>
    <w:rsid w:val="00FC060B"/>
    <w:rsid w:val="00FC09F3"/>
    <w:rsid w:val="00FC0A0C"/>
    <w:rsid w:val="00FC0B2F"/>
    <w:rsid w:val="00FC0EF6"/>
    <w:rsid w:val="00FC0F54"/>
    <w:rsid w:val="00FC1506"/>
    <w:rsid w:val="00FC1A54"/>
    <w:rsid w:val="00FC1A86"/>
    <w:rsid w:val="00FC1E0D"/>
    <w:rsid w:val="00FC1EE3"/>
    <w:rsid w:val="00FC1FEE"/>
    <w:rsid w:val="00FC2040"/>
    <w:rsid w:val="00FC20D8"/>
    <w:rsid w:val="00FC211D"/>
    <w:rsid w:val="00FC224E"/>
    <w:rsid w:val="00FC243D"/>
    <w:rsid w:val="00FC2607"/>
    <w:rsid w:val="00FC294C"/>
    <w:rsid w:val="00FC29A5"/>
    <w:rsid w:val="00FC29C4"/>
    <w:rsid w:val="00FC3359"/>
    <w:rsid w:val="00FC3421"/>
    <w:rsid w:val="00FC3711"/>
    <w:rsid w:val="00FC373A"/>
    <w:rsid w:val="00FC3E36"/>
    <w:rsid w:val="00FC3E39"/>
    <w:rsid w:val="00FC3EF8"/>
    <w:rsid w:val="00FC3F70"/>
    <w:rsid w:val="00FC41CE"/>
    <w:rsid w:val="00FC48E2"/>
    <w:rsid w:val="00FC4E42"/>
    <w:rsid w:val="00FC5437"/>
    <w:rsid w:val="00FC5513"/>
    <w:rsid w:val="00FC5670"/>
    <w:rsid w:val="00FC5807"/>
    <w:rsid w:val="00FC5DCE"/>
    <w:rsid w:val="00FC60DB"/>
    <w:rsid w:val="00FC6249"/>
    <w:rsid w:val="00FC647F"/>
    <w:rsid w:val="00FC6612"/>
    <w:rsid w:val="00FC6975"/>
    <w:rsid w:val="00FC69AA"/>
    <w:rsid w:val="00FC6AAB"/>
    <w:rsid w:val="00FC6C1D"/>
    <w:rsid w:val="00FC6CA3"/>
    <w:rsid w:val="00FC6DB7"/>
    <w:rsid w:val="00FC6E5C"/>
    <w:rsid w:val="00FC6EEC"/>
    <w:rsid w:val="00FC73B2"/>
    <w:rsid w:val="00FC7655"/>
    <w:rsid w:val="00FC76CA"/>
    <w:rsid w:val="00FC7726"/>
    <w:rsid w:val="00FC77BC"/>
    <w:rsid w:val="00FC7AA0"/>
    <w:rsid w:val="00FC7B66"/>
    <w:rsid w:val="00FD02EF"/>
    <w:rsid w:val="00FD0607"/>
    <w:rsid w:val="00FD0622"/>
    <w:rsid w:val="00FD0807"/>
    <w:rsid w:val="00FD0C17"/>
    <w:rsid w:val="00FD0CC4"/>
    <w:rsid w:val="00FD13E2"/>
    <w:rsid w:val="00FD144B"/>
    <w:rsid w:val="00FD14FA"/>
    <w:rsid w:val="00FD1573"/>
    <w:rsid w:val="00FD19FD"/>
    <w:rsid w:val="00FD1C48"/>
    <w:rsid w:val="00FD1E20"/>
    <w:rsid w:val="00FD1F48"/>
    <w:rsid w:val="00FD1FBE"/>
    <w:rsid w:val="00FD20CA"/>
    <w:rsid w:val="00FD2325"/>
    <w:rsid w:val="00FD233A"/>
    <w:rsid w:val="00FD23EC"/>
    <w:rsid w:val="00FD241A"/>
    <w:rsid w:val="00FD2482"/>
    <w:rsid w:val="00FD2691"/>
    <w:rsid w:val="00FD275A"/>
    <w:rsid w:val="00FD2A0D"/>
    <w:rsid w:val="00FD2C0B"/>
    <w:rsid w:val="00FD2E1C"/>
    <w:rsid w:val="00FD2E7C"/>
    <w:rsid w:val="00FD342A"/>
    <w:rsid w:val="00FD37D6"/>
    <w:rsid w:val="00FD38E8"/>
    <w:rsid w:val="00FD3929"/>
    <w:rsid w:val="00FD3AEA"/>
    <w:rsid w:val="00FD3B18"/>
    <w:rsid w:val="00FD3B4B"/>
    <w:rsid w:val="00FD3CB9"/>
    <w:rsid w:val="00FD3EDA"/>
    <w:rsid w:val="00FD3FCD"/>
    <w:rsid w:val="00FD403D"/>
    <w:rsid w:val="00FD4090"/>
    <w:rsid w:val="00FD41BF"/>
    <w:rsid w:val="00FD449A"/>
    <w:rsid w:val="00FD4514"/>
    <w:rsid w:val="00FD4A11"/>
    <w:rsid w:val="00FD4A5E"/>
    <w:rsid w:val="00FD4DD4"/>
    <w:rsid w:val="00FD5005"/>
    <w:rsid w:val="00FD51A3"/>
    <w:rsid w:val="00FD5345"/>
    <w:rsid w:val="00FD544D"/>
    <w:rsid w:val="00FD54CA"/>
    <w:rsid w:val="00FD54EA"/>
    <w:rsid w:val="00FD5AF3"/>
    <w:rsid w:val="00FD5BF1"/>
    <w:rsid w:val="00FD5DEC"/>
    <w:rsid w:val="00FD5E37"/>
    <w:rsid w:val="00FD6168"/>
    <w:rsid w:val="00FD62FA"/>
    <w:rsid w:val="00FD63FC"/>
    <w:rsid w:val="00FD6CD9"/>
    <w:rsid w:val="00FD6D71"/>
    <w:rsid w:val="00FD7052"/>
    <w:rsid w:val="00FD709E"/>
    <w:rsid w:val="00FD72A9"/>
    <w:rsid w:val="00FD7555"/>
    <w:rsid w:val="00FD7832"/>
    <w:rsid w:val="00FD7FAA"/>
    <w:rsid w:val="00FE0036"/>
    <w:rsid w:val="00FE00ED"/>
    <w:rsid w:val="00FE0689"/>
    <w:rsid w:val="00FE0A24"/>
    <w:rsid w:val="00FE0F15"/>
    <w:rsid w:val="00FE10FF"/>
    <w:rsid w:val="00FE131E"/>
    <w:rsid w:val="00FE1346"/>
    <w:rsid w:val="00FE13B2"/>
    <w:rsid w:val="00FE155E"/>
    <w:rsid w:val="00FE191E"/>
    <w:rsid w:val="00FE1982"/>
    <w:rsid w:val="00FE1B03"/>
    <w:rsid w:val="00FE1C43"/>
    <w:rsid w:val="00FE1E37"/>
    <w:rsid w:val="00FE1E42"/>
    <w:rsid w:val="00FE1F99"/>
    <w:rsid w:val="00FE20A8"/>
    <w:rsid w:val="00FE2248"/>
    <w:rsid w:val="00FE24CB"/>
    <w:rsid w:val="00FE25F6"/>
    <w:rsid w:val="00FE281C"/>
    <w:rsid w:val="00FE2917"/>
    <w:rsid w:val="00FE2B0B"/>
    <w:rsid w:val="00FE2B93"/>
    <w:rsid w:val="00FE35C4"/>
    <w:rsid w:val="00FE3799"/>
    <w:rsid w:val="00FE37EC"/>
    <w:rsid w:val="00FE3AF3"/>
    <w:rsid w:val="00FE3CF4"/>
    <w:rsid w:val="00FE41B1"/>
    <w:rsid w:val="00FE41D1"/>
    <w:rsid w:val="00FE41EE"/>
    <w:rsid w:val="00FE4398"/>
    <w:rsid w:val="00FE43E1"/>
    <w:rsid w:val="00FE4464"/>
    <w:rsid w:val="00FE455A"/>
    <w:rsid w:val="00FE4E70"/>
    <w:rsid w:val="00FE4EDD"/>
    <w:rsid w:val="00FE501B"/>
    <w:rsid w:val="00FE50C3"/>
    <w:rsid w:val="00FE5443"/>
    <w:rsid w:val="00FE58FF"/>
    <w:rsid w:val="00FE59DB"/>
    <w:rsid w:val="00FE6204"/>
    <w:rsid w:val="00FE6240"/>
    <w:rsid w:val="00FE6243"/>
    <w:rsid w:val="00FE658A"/>
    <w:rsid w:val="00FE6A41"/>
    <w:rsid w:val="00FE7151"/>
    <w:rsid w:val="00FE7368"/>
    <w:rsid w:val="00FE7387"/>
    <w:rsid w:val="00FE776F"/>
    <w:rsid w:val="00FE78B9"/>
    <w:rsid w:val="00FE791A"/>
    <w:rsid w:val="00FE79B8"/>
    <w:rsid w:val="00FE7A43"/>
    <w:rsid w:val="00FE7C8C"/>
    <w:rsid w:val="00FE7E13"/>
    <w:rsid w:val="00FE7EE7"/>
    <w:rsid w:val="00FF05AD"/>
    <w:rsid w:val="00FF05B0"/>
    <w:rsid w:val="00FF09D9"/>
    <w:rsid w:val="00FF0B6F"/>
    <w:rsid w:val="00FF170E"/>
    <w:rsid w:val="00FF1965"/>
    <w:rsid w:val="00FF1D67"/>
    <w:rsid w:val="00FF1EAF"/>
    <w:rsid w:val="00FF207D"/>
    <w:rsid w:val="00FF2284"/>
    <w:rsid w:val="00FF29C0"/>
    <w:rsid w:val="00FF2B21"/>
    <w:rsid w:val="00FF317D"/>
    <w:rsid w:val="00FF3343"/>
    <w:rsid w:val="00FF339B"/>
    <w:rsid w:val="00FF345F"/>
    <w:rsid w:val="00FF3697"/>
    <w:rsid w:val="00FF36C4"/>
    <w:rsid w:val="00FF36F7"/>
    <w:rsid w:val="00FF37A6"/>
    <w:rsid w:val="00FF39AA"/>
    <w:rsid w:val="00FF39BC"/>
    <w:rsid w:val="00FF3B7C"/>
    <w:rsid w:val="00FF3D17"/>
    <w:rsid w:val="00FF3DED"/>
    <w:rsid w:val="00FF403E"/>
    <w:rsid w:val="00FF46D7"/>
    <w:rsid w:val="00FF4930"/>
    <w:rsid w:val="00FF4B07"/>
    <w:rsid w:val="00FF4C59"/>
    <w:rsid w:val="00FF4C5A"/>
    <w:rsid w:val="00FF4C79"/>
    <w:rsid w:val="00FF4DE8"/>
    <w:rsid w:val="00FF516C"/>
    <w:rsid w:val="00FF542E"/>
    <w:rsid w:val="00FF549B"/>
    <w:rsid w:val="00FF5540"/>
    <w:rsid w:val="00FF5770"/>
    <w:rsid w:val="00FF57FD"/>
    <w:rsid w:val="00FF5E3E"/>
    <w:rsid w:val="00FF6026"/>
    <w:rsid w:val="00FF6563"/>
    <w:rsid w:val="00FF6C9D"/>
    <w:rsid w:val="00FF742C"/>
    <w:rsid w:val="00FF7497"/>
    <w:rsid w:val="00FF76CB"/>
    <w:rsid w:val="00FF7D37"/>
    <w:rsid w:val="00FF7DE6"/>
    <w:rsid w:val="00FF7E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69D1A0"/>
  <w15:chartTrackingRefBased/>
  <w15:docId w15:val="{7254E181-25E6-42CD-9724-D20D4B28DF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DB6E62"/>
    <w:rPr>
      <w:kern w:val="0"/>
      <w:lang w:val="en-AU"/>
      <w14:ligatures w14:val="none"/>
    </w:rPr>
  </w:style>
  <w:style w:type="paragraph" w:styleId="Heading1">
    <w:name w:val="heading 1"/>
    <w:basedOn w:val="Normal"/>
    <w:next w:val="Normal"/>
    <w:link w:val="Heading1Char"/>
    <w:qFormat/>
    <w:rsid w:val="004B4358"/>
    <w:pPr>
      <w:keepNext/>
      <w:spacing w:before="240" w:after="60"/>
      <w:outlineLvl w:val="0"/>
    </w:pPr>
    <w:rPr>
      <w:rFonts w:ascii="Times New Roman" w:eastAsia="Times New Roman" w:hAnsi="Times New Roman" w:cs="Times New Roman"/>
      <w:b/>
      <w:bCs/>
      <w:kern w:val="32"/>
      <w:lang w:val="en-US"/>
    </w:rPr>
  </w:style>
  <w:style w:type="paragraph" w:styleId="Heading2">
    <w:name w:val="heading 2"/>
    <w:basedOn w:val="Normal"/>
    <w:next w:val="Normal"/>
    <w:link w:val="Heading2Char"/>
    <w:semiHidden/>
    <w:qFormat/>
    <w:rsid w:val="004B4358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semiHidden/>
    <w:qFormat/>
    <w:rsid w:val="004B4358"/>
    <w:pPr>
      <w:keepNext/>
      <w:spacing w:line="480" w:lineRule="auto"/>
      <w:outlineLvl w:val="2"/>
    </w:pPr>
    <w:rPr>
      <w:rFonts w:ascii="Times" w:eastAsia="Times" w:hAnsi="Times" w:cs="Times New Roman"/>
      <w:b/>
      <w:szCs w:val="20"/>
      <w:lang w:val="en-US"/>
    </w:rPr>
  </w:style>
  <w:style w:type="paragraph" w:styleId="Heading4">
    <w:name w:val="heading 4"/>
    <w:basedOn w:val="Normal"/>
    <w:next w:val="Normal"/>
    <w:link w:val="Heading4Char"/>
    <w:semiHidden/>
    <w:qFormat/>
    <w:rsid w:val="004B4358"/>
    <w:pPr>
      <w:keepNext/>
      <w:spacing w:line="480" w:lineRule="auto"/>
      <w:outlineLvl w:val="3"/>
    </w:pPr>
    <w:rPr>
      <w:rFonts w:ascii="Times" w:eastAsia="Times New Roman" w:hAnsi="Times" w:cs="Times New Roman"/>
      <w:b/>
      <w:color w:val="0000FF"/>
      <w:sz w:val="44"/>
      <w:szCs w:val="20"/>
      <w:lang w:val="en-US"/>
    </w:rPr>
  </w:style>
  <w:style w:type="paragraph" w:styleId="Heading5">
    <w:name w:val="heading 5"/>
    <w:basedOn w:val="Normal"/>
    <w:next w:val="Normal"/>
    <w:link w:val="Heading5Char"/>
    <w:semiHidden/>
    <w:qFormat/>
    <w:rsid w:val="004B4358"/>
    <w:pPr>
      <w:spacing w:before="240" w:after="6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link w:val="Heading6Char"/>
    <w:semiHidden/>
    <w:qFormat/>
    <w:rsid w:val="004B4358"/>
    <w:pPr>
      <w:spacing w:before="240" w:after="60"/>
      <w:outlineLvl w:val="5"/>
    </w:pPr>
    <w:rPr>
      <w:rFonts w:ascii="Calibri" w:eastAsia="Times New Roman" w:hAnsi="Calibri" w:cs="Times New Roman"/>
      <w:b/>
      <w:bCs/>
      <w:sz w:val="22"/>
      <w:szCs w:val="22"/>
      <w:lang w:val="en-US"/>
    </w:rPr>
  </w:style>
  <w:style w:type="paragraph" w:styleId="Heading7">
    <w:name w:val="heading 7"/>
    <w:basedOn w:val="Normal"/>
    <w:next w:val="Normal"/>
    <w:link w:val="Heading7Char"/>
    <w:semiHidden/>
    <w:qFormat/>
    <w:rsid w:val="004B4358"/>
    <w:pPr>
      <w:spacing w:before="240" w:after="60"/>
      <w:outlineLvl w:val="6"/>
    </w:pPr>
    <w:rPr>
      <w:rFonts w:ascii="Calibri" w:eastAsia="Times New Roman" w:hAnsi="Calibri" w:cs="Times New Roman"/>
      <w:lang w:val="en-US"/>
    </w:rPr>
  </w:style>
  <w:style w:type="paragraph" w:styleId="Heading8">
    <w:name w:val="heading 8"/>
    <w:basedOn w:val="Normal"/>
    <w:next w:val="Normal"/>
    <w:link w:val="Heading8Char"/>
    <w:semiHidden/>
    <w:qFormat/>
    <w:rsid w:val="004B4358"/>
    <w:pPr>
      <w:spacing w:before="240" w:after="60"/>
      <w:outlineLvl w:val="7"/>
    </w:pPr>
    <w:rPr>
      <w:rFonts w:ascii="Calibri" w:eastAsia="Times New Roman" w:hAnsi="Calibri" w:cs="Times New Roman"/>
      <w:i/>
      <w:iCs/>
      <w:lang w:val="en-US"/>
    </w:rPr>
  </w:style>
  <w:style w:type="paragraph" w:styleId="Heading9">
    <w:name w:val="heading 9"/>
    <w:basedOn w:val="Normal"/>
    <w:next w:val="Normal"/>
    <w:link w:val="Heading9Char"/>
    <w:semiHidden/>
    <w:qFormat/>
    <w:rsid w:val="004B4358"/>
    <w:pPr>
      <w:spacing w:before="240" w:after="60"/>
      <w:outlineLvl w:val="8"/>
    </w:pPr>
    <w:rPr>
      <w:rFonts w:ascii="Cambria" w:eastAsia="Times New Roman" w:hAnsi="Cambria" w:cs="Times New Roman"/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B6E6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B6E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B6E6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B6E62"/>
    <w:rPr>
      <w:kern w:val="0"/>
      <w:sz w:val="20"/>
      <w:szCs w:val="20"/>
      <w:lang w:val="en-AU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DB6E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DB6E62"/>
    <w:rPr>
      <w:b/>
      <w:bCs/>
      <w:kern w:val="0"/>
      <w:sz w:val="20"/>
      <w:szCs w:val="20"/>
      <w:lang w:val="en-AU"/>
      <w14:ligatures w14:val="none"/>
    </w:rPr>
  </w:style>
  <w:style w:type="character" w:styleId="Mention">
    <w:name w:val="Mention"/>
    <w:basedOn w:val="DefaultParagraphFont"/>
    <w:uiPriority w:val="99"/>
    <w:unhideWhenUsed/>
    <w:rsid w:val="00DB6E62"/>
    <w:rPr>
      <w:color w:val="2B579A"/>
      <w:shd w:val="clear" w:color="auto" w:fill="E1DFDD"/>
    </w:rPr>
  </w:style>
  <w:style w:type="paragraph" w:styleId="Revision">
    <w:name w:val="Revision"/>
    <w:hidden/>
    <w:uiPriority w:val="99"/>
    <w:semiHidden/>
    <w:rsid w:val="00DB6E62"/>
    <w:rPr>
      <w:kern w:val="0"/>
      <w:lang w:val="en-AU"/>
      <w14:ligatures w14:val="none"/>
    </w:rPr>
  </w:style>
  <w:style w:type="character" w:styleId="Hyperlink">
    <w:name w:val="Hyperlink"/>
    <w:basedOn w:val="DefaultParagraphFont"/>
    <w:unhideWhenUsed/>
    <w:rsid w:val="00DB6E6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B6E62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nhideWhenUsed/>
    <w:rsid w:val="00DB6E6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DB6E62"/>
    <w:rPr>
      <w:kern w:val="0"/>
      <w:lang w:val="en-AU"/>
      <w14:ligatures w14:val="none"/>
    </w:rPr>
  </w:style>
  <w:style w:type="paragraph" w:styleId="Footer">
    <w:name w:val="footer"/>
    <w:basedOn w:val="Normal"/>
    <w:link w:val="FooterChar"/>
    <w:unhideWhenUsed/>
    <w:rsid w:val="00DB6E6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DB6E62"/>
    <w:rPr>
      <w:kern w:val="0"/>
      <w:lang w:val="en-AU"/>
      <w14:ligatures w14:val="none"/>
    </w:rPr>
  </w:style>
  <w:style w:type="character" w:styleId="FollowedHyperlink">
    <w:name w:val="FollowedHyperlink"/>
    <w:basedOn w:val="DefaultParagraphFont"/>
    <w:semiHidden/>
    <w:unhideWhenUsed/>
    <w:rsid w:val="00956386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9A72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95BA6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5BA6"/>
    <w:rPr>
      <w:rFonts w:ascii="Calibri" w:hAnsi="Calibri" w:cs="Calibri"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295BA6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5BA6"/>
    <w:rPr>
      <w:rFonts w:ascii="Calibri" w:hAnsi="Calibri" w:cs="Calibri"/>
      <w:kern w:val="0"/>
      <w:lang w:val="en-US"/>
      <w14:ligatures w14:val="none"/>
    </w:rPr>
  </w:style>
  <w:style w:type="character" w:styleId="Emphasis">
    <w:name w:val="Emphasis"/>
    <w:basedOn w:val="DefaultParagraphFont"/>
    <w:uiPriority w:val="20"/>
    <w:qFormat/>
    <w:rsid w:val="005A202E"/>
    <w:rPr>
      <w:i/>
      <w:iCs/>
    </w:rPr>
  </w:style>
  <w:style w:type="character" w:customStyle="1" w:styleId="Heading1Char">
    <w:name w:val="Heading 1 Char"/>
    <w:basedOn w:val="DefaultParagraphFont"/>
    <w:link w:val="Heading1"/>
    <w:rsid w:val="004B4358"/>
    <w:rPr>
      <w:rFonts w:ascii="Times New Roman" w:eastAsia="Times New Roman" w:hAnsi="Times New Roman" w:cs="Times New Roman"/>
      <w:b/>
      <w:bCs/>
      <w:kern w:val="32"/>
      <w:lang w:val="en-US"/>
      <w14:ligatures w14:val="none"/>
    </w:rPr>
  </w:style>
  <w:style w:type="character" w:customStyle="1" w:styleId="Heading2Char">
    <w:name w:val="Heading 2 Char"/>
    <w:basedOn w:val="DefaultParagraphFont"/>
    <w:link w:val="Heading2"/>
    <w:semiHidden/>
    <w:rsid w:val="004B4358"/>
    <w:rPr>
      <w:rFonts w:ascii="Cambria" w:eastAsia="Times New Roman" w:hAnsi="Cambria" w:cs="Times New Roman"/>
      <w:b/>
      <w:bCs/>
      <w:i/>
      <w:iCs/>
      <w:kern w:val="0"/>
      <w:sz w:val="28"/>
      <w:szCs w:val="28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semiHidden/>
    <w:rsid w:val="004B4358"/>
    <w:rPr>
      <w:rFonts w:ascii="Times" w:eastAsia="Times" w:hAnsi="Times" w:cs="Times New Roman"/>
      <w:b/>
      <w:kern w:val="0"/>
      <w:szCs w:val="20"/>
      <w:lang w:val="en-US"/>
      <w14:ligatures w14:val="none"/>
    </w:rPr>
  </w:style>
  <w:style w:type="character" w:customStyle="1" w:styleId="Heading4Char">
    <w:name w:val="Heading 4 Char"/>
    <w:basedOn w:val="DefaultParagraphFont"/>
    <w:link w:val="Heading4"/>
    <w:semiHidden/>
    <w:rsid w:val="004B4358"/>
    <w:rPr>
      <w:rFonts w:ascii="Times" w:eastAsia="Times New Roman" w:hAnsi="Times" w:cs="Times New Roman"/>
      <w:b/>
      <w:color w:val="0000FF"/>
      <w:kern w:val="0"/>
      <w:sz w:val="44"/>
      <w:szCs w:val="20"/>
      <w:lang w:val="en-US"/>
      <w14:ligatures w14:val="none"/>
    </w:rPr>
  </w:style>
  <w:style w:type="character" w:customStyle="1" w:styleId="Heading5Char">
    <w:name w:val="Heading 5 Char"/>
    <w:basedOn w:val="DefaultParagraphFont"/>
    <w:link w:val="Heading5"/>
    <w:semiHidden/>
    <w:rsid w:val="004B4358"/>
    <w:rPr>
      <w:rFonts w:ascii="Calibri" w:eastAsia="Times New Roman" w:hAnsi="Calibri" w:cs="Times New Roman"/>
      <w:b/>
      <w:bCs/>
      <w:i/>
      <w:iCs/>
      <w:kern w:val="0"/>
      <w:sz w:val="26"/>
      <w:szCs w:val="26"/>
      <w:lang w:val="en-US"/>
      <w14:ligatures w14:val="none"/>
    </w:rPr>
  </w:style>
  <w:style w:type="character" w:customStyle="1" w:styleId="Heading6Char">
    <w:name w:val="Heading 6 Char"/>
    <w:basedOn w:val="DefaultParagraphFont"/>
    <w:link w:val="Heading6"/>
    <w:semiHidden/>
    <w:rsid w:val="004B4358"/>
    <w:rPr>
      <w:rFonts w:ascii="Calibri" w:eastAsia="Times New Roman" w:hAnsi="Calibri" w:cs="Times New Roman"/>
      <w:b/>
      <w:bCs/>
      <w:kern w:val="0"/>
      <w:sz w:val="22"/>
      <w:szCs w:val="22"/>
      <w:lang w:val="en-US"/>
      <w14:ligatures w14:val="none"/>
    </w:rPr>
  </w:style>
  <w:style w:type="character" w:customStyle="1" w:styleId="Heading7Char">
    <w:name w:val="Heading 7 Char"/>
    <w:basedOn w:val="DefaultParagraphFont"/>
    <w:link w:val="Heading7"/>
    <w:semiHidden/>
    <w:rsid w:val="004B4358"/>
    <w:rPr>
      <w:rFonts w:ascii="Calibri" w:eastAsia="Times New Roman" w:hAnsi="Calibri" w:cs="Times New Roman"/>
      <w:kern w:val="0"/>
      <w:lang w:val="en-US"/>
      <w14:ligatures w14:val="none"/>
    </w:rPr>
  </w:style>
  <w:style w:type="character" w:customStyle="1" w:styleId="Heading8Char">
    <w:name w:val="Heading 8 Char"/>
    <w:basedOn w:val="DefaultParagraphFont"/>
    <w:link w:val="Heading8"/>
    <w:semiHidden/>
    <w:rsid w:val="004B4358"/>
    <w:rPr>
      <w:rFonts w:ascii="Calibri" w:eastAsia="Times New Roman" w:hAnsi="Calibri" w:cs="Times New Roman"/>
      <w:i/>
      <w:iCs/>
      <w:kern w:val="0"/>
      <w:lang w:val="en-US"/>
      <w14:ligatures w14:val="none"/>
    </w:rPr>
  </w:style>
  <w:style w:type="character" w:customStyle="1" w:styleId="Heading9Char">
    <w:name w:val="Heading 9 Char"/>
    <w:basedOn w:val="DefaultParagraphFont"/>
    <w:link w:val="Heading9"/>
    <w:semiHidden/>
    <w:rsid w:val="004B4358"/>
    <w:rPr>
      <w:rFonts w:ascii="Cambria" w:eastAsia="Times New Roman" w:hAnsi="Cambria" w:cs="Times New Roman"/>
      <w:kern w:val="0"/>
      <w:sz w:val="22"/>
      <w:szCs w:val="22"/>
      <w:lang w:val="en-US"/>
      <w14:ligatures w14:val="none"/>
    </w:rPr>
  </w:style>
  <w:style w:type="paragraph" w:customStyle="1" w:styleId="Default">
    <w:name w:val="Default"/>
    <w:rsid w:val="004B4358"/>
    <w:pPr>
      <w:autoSpaceDE w:val="0"/>
      <w:autoSpaceDN w:val="0"/>
      <w:adjustRightInd w:val="0"/>
    </w:pPr>
    <w:rPr>
      <w:rFonts w:ascii="Calibri" w:hAnsi="Calibri" w:cs="Calibri"/>
      <w:color w:val="000000"/>
      <w:kern w:val="0"/>
    </w:rPr>
  </w:style>
  <w:style w:type="character" w:styleId="PageNumber">
    <w:name w:val="page number"/>
    <w:basedOn w:val="DefaultParagraphFont"/>
    <w:semiHidden/>
    <w:rsid w:val="004B4358"/>
  </w:style>
  <w:style w:type="paragraph" w:customStyle="1" w:styleId="SMHeading">
    <w:name w:val="SM Heading"/>
    <w:basedOn w:val="Heading1"/>
    <w:qFormat/>
    <w:rsid w:val="004B4358"/>
  </w:style>
  <w:style w:type="paragraph" w:customStyle="1" w:styleId="SMSubheading">
    <w:name w:val="SM Subheading"/>
    <w:basedOn w:val="Normal"/>
    <w:qFormat/>
    <w:rsid w:val="004B4358"/>
    <w:rPr>
      <w:rFonts w:ascii="Times New Roman" w:eastAsia="Times New Roman" w:hAnsi="Times New Roman" w:cs="Times New Roman"/>
      <w:szCs w:val="20"/>
      <w:u w:val="words"/>
      <w:lang w:val="en-US"/>
    </w:rPr>
  </w:style>
  <w:style w:type="paragraph" w:customStyle="1" w:styleId="SMText">
    <w:name w:val="SM Text"/>
    <w:basedOn w:val="Normal"/>
    <w:qFormat/>
    <w:rsid w:val="004B4358"/>
    <w:pPr>
      <w:ind w:firstLine="480"/>
    </w:pPr>
    <w:rPr>
      <w:rFonts w:ascii="Times New Roman" w:eastAsia="Times New Roman" w:hAnsi="Times New Roman" w:cs="Times New Roman"/>
      <w:szCs w:val="20"/>
      <w:lang w:val="en-US"/>
    </w:rPr>
  </w:style>
  <w:style w:type="paragraph" w:customStyle="1" w:styleId="SMcaption">
    <w:name w:val="SM caption"/>
    <w:basedOn w:val="SMText"/>
    <w:qFormat/>
    <w:rsid w:val="004B4358"/>
    <w:pPr>
      <w:ind w:firstLine="0"/>
    </w:pPr>
  </w:style>
  <w:style w:type="paragraph" w:styleId="BalloonText">
    <w:name w:val="Balloon Text"/>
    <w:basedOn w:val="Normal"/>
    <w:link w:val="BalloonTextChar"/>
    <w:semiHidden/>
    <w:rsid w:val="004B4358"/>
    <w:rPr>
      <w:rFonts w:ascii="Tahoma" w:eastAsia="Times New Roman" w:hAnsi="Tahoma" w:cs="Tahoma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semiHidden/>
    <w:rsid w:val="004B4358"/>
    <w:rPr>
      <w:rFonts w:ascii="Tahoma" w:eastAsia="Times New Roman" w:hAnsi="Tahoma" w:cs="Tahoma"/>
      <w:kern w:val="0"/>
      <w:sz w:val="16"/>
      <w:szCs w:val="16"/>
      <w:lang w:val="en-US"/>
      <w14:ligatures w14:val="none"/>
    </w:rPr>
  </w:style>
  <w:style w:type="paragraph" w:styleId="Bibliography">
    <w:name w:val="Bibliography"/>
    <w:basedOn w:val="Normal"/>
    <w:next w:val="Normal"/>
    <w:uiPriority w:val="37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paragraph" w:styleId="BlockText">
    <w:name w:val="Block Text"/>
    <w:basedOn w:val="Normal"/>
    <w:semiHidden/>
    <w:rsid w:val="004B4358"/>
    <w:pPr>
      <w:spacing w:after="120"/>
      <w:ind w:left="1440" w:right="1440"/>
    </w:pPr>
    <w:rPr>
      <w:rFonts w:ascii="Times New Roman" w:eastAsia="Times New Roman" w:hAnsi="Times New Roman" w:cs="Times New Roman"/>
      <w:szCs w:val="20"/>
      <w:lang w:val="en-US"/>
    </w:rPr>
  </w:style>
  <w:style w:type="paragraph" w:styleId="BodyText">
    <w:name w:val="Body Text"/>
    <w:basedOn w:val="Normal"/>
    <w:link w:val="BodyTextChar"/>
    <w:semiHidden/>
    <w:rsid w:val="004B4358"/>
    <w:pPr>
      <w:spacing w:after="1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2">
    <w:name w:val="Body Text 2"/>
    <w:basedOn w:val="Normal"/>
    <w:link w:val="BodyText2Char"/>
    <w:semiHidden/>
    <w:rsid w:val="004B4358"/>
    <w:pPr>
      <w:spacing w:after="120" w:line="480" w:lineRule="auto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2Char">
    <w:name w:val="Body Text 2 Char"/>
    <w:basedOn w:val="DefaultParagraphFont"/>
    <w:link w:val="BodyText2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3">
    <w:name w:val="Body Text 3"/>
    <w:basedOn w:val="Normal"/>
    <w:link w:val="BodyText3Char"/>
    <w:semiHidden/>
    <w:rsid w:val="004B4358"/>
    <w:pPr>
      <w:spacing w:after="120"/>
    </w:pPr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BodyText3Char">
    <w:name w:val="Body Text 3 Char"/>
    <w:basedOn w:val="DefaultParagraphFont"/>
    <w:link w:val="BodyText3"/>
    <w:semiHidden/>
    <w:rsid w:val="004B4358"/>
    <w:rPr>
      <w:rFonts w:ascii="Times New Roman" w:eastAsia="Times New Roman" w:hAnsi="Times New Roman" w:cs="Times New Roman"/>
      <w:kern w:val="0"/>
      <w:sz w:val="16"/>
      <w:szCs w:val="16"/>
      <w:lang w:val="en-US"/>
      <w14:ligatures w14:val="none"/>
    </w:rPr>
  </w:style>
  <w:style w:type="paragraph" w:styleId="BodyTextFirstIndent">
    <w:name w:val="Body Text First Indent"/>
    <w:basedOn w:val="BodyText"/>
    <w:link w:val="BodyTextFirstIndentChar"/>
    <w:semiHidden/>
    <w:rsid w:val="004B4358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Indent">
    <w:name w:val="Body Text Indent"/>
    <w:basedOn w:val="Normal"/>
    <w:link w:val="BodyTextIndentChar"/>
    <w:semiHidden/>
    <w:rsid w:val="004B4358"/>
    <w:pPr>
      <w:spacing w:after="120"/>
      <w:ind w:left="36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FirstIndent2">
    <w:name w:val="Body Text First Indent 2"/>
    <w:basedOn w:val="BodyTextIndent"/>
    <w:link w:val="BodyTextFirstIndent2Char"/>
    <w:semiHidden/>
    <w:rsid w:val="004B4358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Indent2">
    <w:name w:val="Body Text Indent 2"/>
    <w:basedOn w:val="Normal"/>
    <w:link w:val="BodyTextIndent2Char"/>
    <w:semiHidden/>
    <w:rsid w:val="004B4358"/>
    <w:pPr>
      <w:spacing w:after="120" w:line="480" w:lineRule="auto"/>
      <w:ind w:left="36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Indent3">
    <w:name w:val="Body Text Indent 3"/>
    <w:basedOn w:val="Normal"/>
    <w:link w:val="BodyTextIndent3Char"/>
    <w:semiHidden/>
    <w:rsid w:val="004B4358"/>
    <w:pPr>
      <w:spacing w:after="120"/>
      <w:ind w:left="360"/>
    </w:pPr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4B4358"/>
    <w:rPr>
      <w:rFonts w:ascii="Times New Roman" w:eastAsia="Times New Roman" w:hAnsi="Times New Roman" w:cs="Times New Roman"/>
      <w:kern w:val="0"/>
      <w:sz w:val="16"/>
      <w:szCs w:val="16"/>
      <w:lang w:val="en-US"/>
      <w14:ligatures w14:val="none"/>
    </w:rPr>
  </w:style>
  <w:style w:type="paragraph" w:styleId="Caption">
    <w:name w:val="caption"/>
    <w:basedOn w:val="Normal"/>
    <w:next w:val="Normal"/>
    <w:semiHidden/>
    <w:qFormat/>
    <w:rsid w:val="004B4358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Closing">
    <w:name w:val="Closing"/>
    <w:basedOn w:val="Normal"/>
    <w:link w:val="ClosingChar"/>
    <w:semiHidden/>
    <w:rsid w:val="004B4358"/>
    <w:pPr>
      <w:ind w:left="43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ClosingChar">
    <w:name w:val="Closing Char"/>
    <w:basedOn w:val="DefaultParagraphFont"/>
    <w:link w:val="Closing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Date">
    <w:name w:val="Date"/>
    <w:basedOn w:val="Normal"/>
    <w:next w:val="Normal"/>
    <w:link w:val="Date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DateChar">
    <w:name w:val="Date Char"/>
    <w:basedOn w:val="DefaultParagraphFont"/>
    <w:link w:val="Date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DocumentMap">
    <w:name w:val="Document Map"/>
    <w:basedOn w:val="Normal"/>
    <w:link w:val="DocumentMapChar"/>
    <w:semiHidden/>
    <w:rsid w:val="004B4358"/>
    <w:rPr>
      <w:rFonts w:ascii="Tahoma" w:eastAsia="Times New Roman" w:hAnsi="Tahoma" w:cs="Tahoma"/>
      <w:sz w:val="16"/>
      <w:szCs w:val="16"/>
      <w:lang w:val="en-US"/>
    </w:rPr>
  </w:style>
  <w:style w:type="character" w:customStyle="1" w:styleId="DocumentMapChar">
    <w:name w:val="Document Map Char"/>
    <w:basedOn w:val="DefaultParagraphFont"/>
    <w:link w:val="DocumentMap"/>
    <w:semiHidden/>
    <w:rsid w:val="004B4358"/>
    <w:rPr>
      <w:rFonts w:ascii="Tahoma" w:eastAsia="Times New Roman" w:hAnsi="Tahoma" w:cs="Tahoma"/>
      <w:kern w:val="0"/>
      <w:sz w:val="16"/>
      <w:szCs w:val="16"/>
      <w:lang w:val="en-US"/>
      <w14:ligatures w14:val="none"/>
    </w:rPr>
  </w:style>
  <w:style w:type="paragraph" w:styleId="E-mailSignature">
    <w:name w:val="E-mail Signature"/>
    <w:basedOn w:val="Normal"/>
    <w:link w:val="E-mailSignature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EndnoteText">
    <w:name w:val="endnote text"/>
    <w:basedOn w:val="Normal"/>
    <w:link w:val="EndnoteTextChar"/>
    <w:semiHidden/>
    <w:rsid w:val="004B4358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EndnoteTextChar">
    <w:name w:val="Endnote Text Char"/>
    <w:basedOn w:val="DefaultParagraphFont"/>
    <w:link w:val="EndnoteText"/>
    <w:semiHidden/>
    <w:rsid w:val="004B4358"/>
    <w:rPr>
      <w:rFonts w:ascii="Times New Roman" w:eastAsia="Times New Roman" w:hAnsi="Times New Roman" w:cs="Times New Roman"/>
      <w:kern w:val="0"/>
      <w:sz w:val="20"/>
      <w:szCs w:val="20"/>
      <w:lang w:val="en-US"/>
      <w14:ligatures w14:val="none"/>
    </w:rPr>
  </w:style>
  <w:style w:type="paragraph" w:styleId="EnvelopeAddress">
    <w:name w:val="envelope address"/>
    <w:basedOn w:val="Normal"/>
    <w:semiHidden/>
    <w:rsid w:val="004B4358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 w:cs="Times New Roman"/>
      <w:lang w:val="en-US"/>
    </w:rPr>
  </w:style>
  <w:style w:type="paragraph" w:styleId="EnvelopeReturn">
    <w:name w:val="envelope return"/>
    <w:basedOn w:val="Normal"/>
    <w:semiHidden/>
    <w:rsid w:val="004B4358"/>
    <w:rPr>
      <w:rFonts w:ascii="Cambria" w:eastAsia="Times New Roman" w:hAnsi="Cambria" w:cs="Times New Roman"/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semiHidden/>
    <w:rsid w:val="004B4358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semiHidden/>
    <w:rsid w:val="004B4358"/>
    <w:rPr>
      <w:rFonts w:ascii="Times New Roman" w:eastAsia="Times New Roman" w:hAnsi="Times New Roman" w:cs="Times New Roman"/>
      <w:kern w:val="0"/>
      <w:sz w:val="20"/>
      <w:szCs w:val="20"/>
      <w:lang w:val="en-US"/>
      <w14:ligatures w14:val="none"/>
    </w:rPr>
  </w:style>
  <w:style w:type="paragraph" w:styleId="HTMLAddress">
    <w:name w:val="HTML Address"/>
    <w:basedOn w:val="Normal"/>
    <w:link w:val="HTMLAddressChar"/>
    <w:semiHidden/>
    <w:rsid w:val="004B4358"/>
    <w:rPr>
      <w:rFonts w:ascii="Times New Roman" w:eastAsia="Times New Roman" w:hAnsi="Times New Roman" w:cs="Times New Roman"/>
      <w:i/>
      <w:iCs/>
      <w:szCs w:val="20"/>
      <w:lang w:val="en-US"/>
    </w:rPr>
  </w:style>
  <w:style w:type="character" w:customStyle="1" w:styleId="HTMLAddressChar">
    <w:name w:val="HTML Address Char"/>
    <w:basedOn w:val="DefaultParagraphFont"/>
    <w:link w:val="HTMLAddress"/>
    <w:semiHidden/>
    <w:rsid w:val="004B4358"/>
    <w:rPr>
      <w:rFonts w:ascii="Times New Roman" w:eastAsia="Times New Roman" w:hAnsi="Times New Roman" w:cs="Times New Roman"/>
      <w:i/>
      <w:iCs/>
      <w:kern w:val="0"/>
      <w:szCs w:val="20"/>
      <w:lang w:val="en-US"/>
      <w14:ligatures w14:val="none"/>
    </w:rPr>
  </w:style>
  <w:style w:type="paragraph" w:styleId="HTMLPreformatted">
    <w:name w:val="HTML Preformatted"/>
    <w:basedOn w:val="Normal"/>
    <w:link w:val="HTMLPreformattedChar"/>
    <w:semiHidden/>
    <w:rsid w:val="004B4358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4B4358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paragraph" w:styleId="Index1">
    <w:name w:val="index 1"/>
    <w:basedOn w:val="Normal"/>
    <w:next w:val="Normal"/>
    <w:autoRedefine/>
    <w:semiHidden/>
    <w:rsid w:val="004B4358"/>
    <w:pPr>
      <w:ind w:left="24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2">
    <w:name w:val="index 2"/>
    <w:basedOn w:val="Normal"/>
    <w:next w:val="Normal"/>
    <w:autoRedefine/>
    <w:semiHidden/>
    <w:rsid w:val="004B4358"/>
    <w:pPr>
      <w:ind w:left="48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3">
    <w:name w:val="index 3"/>
    <w:basedOn w:val="Normal"/>
    <w:next w:val="Normal"/>
    <w:autoRedefine/>
    <w:semiHidden/>
    <w:rsid w:val="004B4358"/>
    <w:pPr>
      <w:ind w:left="72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4">
    <w:name w:val="index 4"/>
    <w:basedOn w:val="Normal"/>
    <w:next w:val="Normal"/>
    <w:autoRedefine/>
    <w:semiHidden/>
    <w:rsid w:val="004B4358"/>
    <w:pPr>
      <w:ind w:left="96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5">
    <w:name w:val="index 5"/>
    <w:basedOn w:val="Normal"/>
    <w:next w:val="Normal"/>
    <w:autoRedefine/>
    <w:semiHidden/>
    <w:rsid w:val="004B4358"/>
    <w:pPr>
      <w:ind w:left="120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6">
    <w:name w:val="index 6"/>
    <w:basedOn w:val="Normal"/>
    <w:next w:val="Normal"/>
    <w:autoRedefine/>
    <w:semiHidden/>
    <w:rsid w:val="004B4358"/>
    <w:pPr>
      <w:ind w:left="144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7">
    <w:name w:val="index 7"/>
    <w:basedOn w:val="Normal"/>
    <w:next w:val="Normal"/>
    <w:autoRedefine/>
    <w:semiHidden/>
    <w:rsid w:val="004B4358"/>
    <w:pPr>
      <w:ind w:left="168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8">
    <w:name w:val="index 8"/>
    <w:basedOn w:val="Normal"/>
    <w:next w:val="Normal"/>
    <w:autoRedefine/>
    <w:semiHidden/>
    <w:rsid w:val="004B4358"/>
    <w:pPr>
      <w:ind w:left="192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9">
    <w:name w:val="index 9"/>
    <w:basedOn w:val="Normal"/>
    <w:next w:val="Normal"/>
    <w:autoRedefine/>
    <w:semiHidden/>
    <w:rsid w:val="004B4358"/>
    <w:pPr>
      <w:ind w:left="216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Heading">
    <w:name w:val="index heading"/>
    <w:basedOn w:val="Normal"/>
    <w:next w:val="Index1"/>
    <w:semiHidden/>
    <w:rsid w:val="004B4358"/>
    <w:rPr>
      <w:rFonts w:ascii="Cambria" w:eastAsia="Times New Roman" w:hAnsi="Cambria" w:cs="Times New Roman"/>
      <w:b/>
      <w:bCs/>
      <w:szCs w:val="20"/>
      <w:lang w:val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B4358"/>
    <w:pPr>
      <w:pBdr>
        <w:bottom w:val="single" w:sz="4" w:space="4" w:color="4F81BD"/>
      </w:pBdr>
      <w:spacing w:before="200" w:after="280"/>
      <w:ind w:left="936" w:right="936"/>
    </w:pPr>
    <w:rPr>
      <w:rFonts w:ascii="Times New Roman" w:eastAsia="Times New Roman" w:hAnsi="Times New Roman" w:cs="Times New Roman"/>
      <w:b/>
      <w:bCs/>
      <w:i/>
      <w:iCs/>
      <w:color w:val="4F81BD"/>
      <w:szCs w:val="20"/>
      <w:lang w:val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B4358"/>
    <w:rPr>
      <w:rFonts w:ascii="Times New Roman" w:eastAsia="Times New Roman" w:hAnsi="Times New Roman" w:cs="Times New Roman"/>
      <w:b/>
      <w:bCs/>
      <w:i/>
      <w:iCs/>
      <w:color w:val="4F81BD"/>
      <w:kern w:val="0"/>
      <w:szCs w:val="20"/>
      <w:lang w:val="en-US"/>
      <w14:ligatures w14:val="none"/>
    </w:rPr>
  </w:style>
  <w:style w:type="paragraph" w:styleId="List">
    <w:name w:val="List"/>
    <w:basedOn w:val="Normal"/>
    <w:semiHidden/>
    <w:rsid w:val="004B4358"/>
    <w:pPr>
      <w:ind w:left="36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2">
    <w:name w:val="List 2"/>
    <w:basedOn w:val="Normal"/>
    <w:semiHidden/>
    <w:rsid w:val="004B4358"/>
    <w:pPr>
      <w:ind w:left="72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3">
    <w:name w:val="List 3"/>
    <w:basedOn w:val="Normal"/>
    <w:semiHidden/>
    <w:rsid w:val="004B4358"/>
    <w:pPr>
      <w:ind w:left="108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4">
    <w:name w:val="List 4"/>
    <w:basedOn w:val="Normal"/>
    <w:semiHidden/>
    <w:rsid w:val="004B4358"/>
    <w:pPr>
      <w:ind w:left="144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5">
    <w:name w:val="List 5"/>
    <w:basedOn w:val="Normal"/>
    <w:semiHidden/>
    <w:rsid w:val="004B4358"/>
    <w:pPr>
      <w:ind w:left="180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">
    <w:name w:val="List Bullet"/>
    <w:basedOn w:val="Normal"/>
    <w:semiHidden/>
    <w:rsid w:val="004B4358"/>
    <w:pPr>
      <w:numPr>
        <w:numId w:val="29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2">
    <w:name w:val="List Bullet 2"/>
    <w:basedOn w:val="Normal"/>
    <w:semiHidden/>
    <w:rsid w:val="004B4358"/>
    <w:pPr>
      <w:numPr>
        <w:numId w:val="30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3">
    <w:name w:val="List Bullet 3"/>
    <w:basedOn w:val="Normal"/>
    <w:semiHidden/>
    <w:rsid w:val="004B4358"/>
    <w:pPr>
      <w:numPr>
        <w:numId w:val="31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4">
    <w:name w:val="List Bullet 4"/>
    <w:basedOn w:val="Normal"/>
    <w:semiHidden/>
    <w:rsid w:val="004B4358"/>
    <w:pPr>
      <w:numPr>
        <w:numId w:val="32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5">
    <w:name w:val="List Bullet 5"/>
    <w:basedOn w:val="Normal"/>
    <w:semiHidden/>
    <w:rsid w:val="004B4358"/>
    <w:pPr>
      <w:numPr>
        <w:numId w:val="33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">
    <w:name w:val="List Continue"/>
    <w:basedOn w:val="Normal"/>
    <w:semiHidden/>
    <w:rsid w:val="004B4358"/>
    <w:pPr>
      <w:spacing w:after="120"/>
      <w:ind w:left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2">
    <w:name w:val="List Continue 2"/>
    <w:basedOn w:val="Normal"/>
    <w:semiHidden/>
    <w:rsid w:val="004B4358"/>
    <w:pPr>
      <w:spacing w:after="120"/>
      <w:ind w:left="72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3">
    <w:name w:val="List Continue 3"/>
    <w:basedOn w:val="Normal"/>
    <w:semiHidden/>
    <w:rsid w:val="004B4358"/>
    <w:pPr>
      <w:spacing w:after="120"/>
      <w:ind w:left="108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4">
    <w:name w:val="List Continue 4"/>
    <w:basedOn w:val="Normal"/>
    <w:semiHidden/>
    <w:rsid w:val="004B4358"/>
    <w:pPr>
      <w:spacing w:after="120"/>
      <w:ind w:left="144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5">
    <w:name w:val="List Continue 5"/>
    <w:basedOn w:val="Normal"/>
    <w:semiHidden/>
    <w:rsid w:val="004B4358"/>
    <w:pPr>
      <w:spacing w:after="120"/>
      <w:ind w:left="180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">
    <w:name w:val="List Number"/>
    <w:basedOn w:val="Normal"/>
    <w:semiHidden/>
    <w:rsid w:val="004B4358"/>
    <w:pPr>
      <w:numPr>
        <w:numId w:val="34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2">
    <w:name w:val="List Number 2"/>
    <w:basedOn w:val="Normal"/>
    <w:semiHidden/>
    <w:rsid w:val="004B4358"/>
    <w:pPr>
      <w:numPr>
        <w:numId w:val="35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3">
    <w:name w:val="List Number 3"/>
    <w:basedOn w:val="Normal"/>
    <w:semiHidden/>
    <w:rsid w:val="004B4358"/>
    <w:pPr>
      <w:numPr>
        <w:numId w:val="36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4">
    <w:name w:val="List Number 4"/>
    <w:basedOn w:val="Normal"/>
    <w:semiHidden/>
    <w:rsid w:val="004B4358"/>
    <w:pPr>
      <w:numPr>
        <w:numId w:val="37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5">
    <w:name w:val="List Number 5"/>
    <w:basedOn w:val="Normal"/>
    <w:semiHidden/>
    <w:rsid w:val="004B4358"/>
    <w:pPr>
      <w:numPr>
        <w:numId w:val="38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MacroText">
    <w:name w:val="macro"/>
    <w:link w:val="MacroTextChar"/>
    <w:semiHidden/>
    <w:rsid w:val="004B435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character" w:customStyle="1" w:styleId="MacroTextChar">
    <w:name w:val="Macro Text Char"/>
    <w:basedOn w:val="DefaultParagraphFont"/>
    <w:link w:val="MacroText"/>
    <w:semiHidden/>
    <w:rsid w:val="004B4358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paragraph" w:styleId="MessageHeader">
    <w:name w:val="Message Header"/>
    <w:basedOn w:val="Normal"/>
    <w:link w:val="MessageHeaderChar"/>
    <w:semiHidden/>
    <w:rsid w:val="004B435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 w:cs="Times New Roman"/>
      <w:lang w:val="en-US"/>
    </w:rPr>
  </w:style>
  <w:style w:type="character" w:customStyle="1" w:styleId="MessageHeaderChar">
    <w:name w:val="Message Header Char"/>
    <w:basedOn w:val="DefaultParagraphFont"/>
    <w:link w:val="MessageHeader"/>
    <w:semiHidden/>
    <w:rsid w:val="004B4358"/>
    <w:rPr>
      <w:rFonts w:ascii="Cambria" w:eastAsia="Times New Roman" w:hAnsi="Cambria" w:cs="Times New Roman"/>
      <w:kern w:val="0"/>
      <w:shd w:val="pct20" w:color="auto" w:fill="auto"/>
      <w:lang w:val="en-US"/>
      <w14:ligatures w14:val="none"/>
    </w:rPr>
  </w:style>
  <w:style w:type="paragraph" w:styleId="NoSpacing">
    <w:name w:val="No Spacing"/>
    <w:uiPriority w:val="1"/>
    <w:qFormat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NormalWeb">
    <w:name w:val="Normal (Web)"/>
    <w:basedOn w:val="Normal"/>
    <w:uiPriority w:val="99"/>
    <w:rsid w:val="004B4358"/>
    <w:rPr>
      <w:rFonts w:ascii="Times New Roman" w:eastAsia="Times New Roman" w:hAnsi="Times New Roman" w:cs="Times New Roman"/>
      <w:lang w:val="en-US"/>
    </w:rPr>
  </w:style>
  <w:style w:type="paragraph" w:styleId="NormalIndent">
    <w:name w:val="Normal Indent"/>
    <w:basedOn w:val="Normal"/>
    <w:semiHidden/>
    <w:rsid w:val="004B4358"/>
    <w:pPr>
      <w:ind w:left="720"/>
    </w:pPr>
    <w:rPr>
      <w:rFonts w:ascii="Times New Roman" w:eastAsia="Times New Roman" w:hAnsi="Times New Roman" w:cs="Times New Roman"/>
      <w:szCs w:val="20"/>
      <w:lang w:val="en-US"/>
    </w:rPr>
  </w:style>
  <w:style w:type="paragraph" w:styleId="NoteHeading">
    <w:name w:val="Note Heading"/>
    <w:basedOn w:val="Normal"/>
    <w:next w:val="Normal"/>
    <w:link w:val="NoteHeading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NoteHeadingChar">
    <w:name w:val="Note Heading Char"/>
    <w:basedOn w:val="DefaultParagraphFont"/>
    <w:link w:val="NoteHeading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PlainText">
    <w:name w:val="Plain Text"/>
    <w:basedOn w:val="Normal"/>
    <w:link w:val="PlainTextChar"/>
    <w:semiHidden/>
    <w:rsid w:val="004B4358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PlainTextChar">
    <w:name w:val="Plain Text Char"/>
    <w:basedOn w:val="DefaultParagraphFont"/>
    <w:link w:val="PlainText"/>
    <w:semiHidden/>
    <w:rsid w:val="004B4358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paragraph" w:styleId="Quote">
    <w:name w:val="Quote"/>
    <w:basedOn w:val="Normal"/>
    <w:next w:val="Normal"/>
    <w:link w:val="QuoteChar"/>
    <w:uiPriority w:val="29"/>
    <w:qFormat/>
    <w:rsid w:val="004B4358"/>
    <w:rPr>
      <w:rFonts w:ascii="Times New Roman" w:eastAsia="Times New Roman" w:hAnsi="Times New Roman" w:cs="Times New Roman"/>
      <w:i/>
      <w:iCs/>
      <w:color w:val="000000"/>
      <w:szCs w:val="20"/>
      <w:lang w:val="en-US"/>
    </w:rPr>
  </w:style>
  <w:style w:type="character" w:customStyle="1" w:styleId="QuoteChar">
    <w:name w:val="Quote Char"/>
    <w:basedOn w:val="DefaultParagraphFont"/>
    <w:link w:val="Quote"/>
    <w:uiPriority w:val="29"/>
    <w:rsid w:val="004B4358"/>
    <w:rPr>
      <w:rFonts w:ascii="Times New Roman" w:eastAsia="Times New Roman" w:hAnsi="Times New Roman" w:cs="Times New Roman"/>
      <w:i/>
      <w:iCs/>
      <w:color w:val="000000"/>
      <w:kern w:val="0"/>
      <w:szCs w:val="20"/>
      <w:lang w:val="en-US"/>
      <w14:ligatures w14:val="none"/>
    </w:rPr>
  </w:style>
  <w:style w:type="paragraph" w:styleId="Salutation">
    <w:name w:val="Salutation"/>
    <w:basedOn w:val="Normal"/>
    <w:next w:val="Normal"/>
    <w:link w:val="Salutation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SalutationChar">
    <w:name w:val="Salutation Char"/>
    <w:basedOn w:val="DefaultParagraphFont"/>
    <w:link w:val="Salutation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Signature">
    <w:name w:val="Signature"/>
    <w:basedOn w:val="Normal"/>
    <w:link w:val="SignatureChar"/>
    <w:semiHidden/>
    <w:rsid w:val="004B4358"/>
    <w:pPr>
      <w:ind w:left="43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SignatureChar">
    <w:name w:val="Signature Char"/>
    <w:basedOn w:val="DefaultParagraphFont"/>
    <w:link w:val="Signature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Subtitle">
    <w:name w:val="Subtitle"/>
    <w:basedOn w:val="Normal"/>
    <w:next w:val="Normal"/>
    <w:link w:val="SubtitleChar"/>
    <w:qFormat/>
    <w:rsid w:val="004B4358"/>
    <w:pPr>
      <w:spacing w:after="60"/>
      <w:jc w:val="center"/>
      <w:outlineLvl w:val="1"/>
    </w:pPr>
    <w:rPr>
      <w:rFonts w:ascii="Cambria" w:eastAsia="Times New Roman" w:hAnsi="Cambria" w:cs="Times New Roman"/>
      <w:lang w:val="en-US"/>
    </w:rPr>
  </w:style>
  <w:style w:type="character" w:customStyle="1" w:styleId="SubtitleChar">
    <w:name w:val="Subtitle Char"/>
    <w:basedOn w:val="DefaultParagraphFont"/>
    <w:link w:val="Subtitle"/>
    <w:rsid w:val="004B4358"/>
    <w:rPr>
      <w:rFonts w:ascii="Cambria" w:eastAsia="Times New Roman" w:hAnsi="Cambria" w:cs="Times New Roman"/>
      <w:kern w:val="0"/>
      <w:lang w:val="en-US"/>
      <w14:ligatures w14:val="none"/>
    </w:rPr>
  </w:style>
  <w:style w:type="paragraph" w:styleId="TableofAuthorities">
    <w:name w:val="table of authorities"/>
    <w:basedOn w:val="Normal"/>
    <w:next w:val="Normal"/>
    <w:semiHidden/>
    <w:rsid w:val="004B4358"/>
    <w:pPr>
      <w:ind w:left="24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TableofFigures">
    <w:name w:val="table of figures"/>
    <w:basedOn w:val="Normal"/>
    <w:next w:val="Normal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paragraph" w:styleId="Title">
    <w:name w:val="Title"/>
    <w:basedOn w:val="Normal"/>
    <w:next w:val="Normal"/>
    <w:link w:val="TitleChar"/>
    <w:qFormat/>
    <w:rsid w:val="004B4358"/>
    <w:pPr>
      <w:spacing w:before="240" w:after="60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  <w:lang w:val="en-US"/>
    </w:rPr>
  </w:style>
  <w:style w:type="character" w:customStyle="1" w:styleId="TitleChar">
    <w:name w:val="Title Char"/>
    <w:basedOn w:val="DefaultParagraphFont"/>
    <w:link w:val="Title"/>
    <w:rsid w:val="004B4358"/>
    <w:rPr>
      <w:rFonts w:ascii="Cambria" w:eastAsia="Times New Roman" w:hAnsi="Cambria" w:cs="Times New Roman"/>
      <w:b/>
      <w:bCs/>
      <w:kern w:val="28"/>
      <w:sz w:val="32"/>
      <w:szCs w:val="32"/>
      <w:lang w:val="en-US"/>
      <w14:ligatures w14:val="none"/>
    </w:rPr>
  </w:style>
  <w:style w:type="paragraph" w:styleId="TOAHeading">
    <w:name w:val="toa heading"/>
    <w:basedOn w:val="Normal"/>
    <w:next w:val="Normal"/>
    <w:semiHidden/>
    <w:rsid w:val="004B4358"/>
    <w:pPr>
      <w:spacing w:before="120"/>
    </w:pPr>
    <w:rPr>
      <w:rFonts w:ascii="Cambria" w:eastAsia="Times New Roman" w:hAnsi="Cambria" w:cs="Times New Roman"/>
      <w:b/>
      <w:bCs/>
      <w:lang w:val="en-US"/>
    </w:rPr>
  </w:style>
  <w:style w:type="paragraph" w:styleId="TOC1">
    <w:name w:val="toc 1"/>
    <w:basedOn w:val="Normal"/>
    <w:next w:val="Normal"/>
    <w:autoRedefine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paragraph" w:styleId="TOC2">
    <w:name w:val="toc 2"/>
    <w:basedOn w:val="Normal"/>
    <w:next w:val="Normal"/>
    <w:autoRedefine/>
    <w:semiHidden/>
    <w:rsid w:val="004B4358"/>
    <w:pPr>
      <w:ind w:left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TOC3">
    <w:name w:val="toc 3"/>
    <w:basedOn w:val="Normal"/>
    <w:next w:val="Normal"/>
    <w:autoRedefine/>
    <w:semiHidden/>
    <w:rsid w:val="004B4358"/>
    <w:pPr>
      <w:ind w:left="480"/>
    </w:pPr>
    <w:rPr>
      <w:rFonts w:ascii="Times New Roman" w:eastAsia="Times New Roman" w:hAnsi="Times New Roman" w:cs="Times New Roman"/>
      <w:szCs w:val="20"/>
      <w:lang w:val="en-US"/>
    </w:rPr>
  </w:style>
  <w:style w:type="paragraph" w:styleId="TOC4">
    <w:name w:val="toc 4"/>
    <w:basedOn w:val="Normal"/>
    <w:next w:val="Normal"/>
    <w:autoRedefine/>
    <w:semiHidden/>
    <w:rsid w:val="004B4358"/>
    <w:pPr>
      <w:ind w:left="720"/>
    </w:pPr>
    <w:rPr>
      <w:rFonts w:ascii="Times New Roman" w:eastAsia="Times New Roman" w:hAnsi="Times New Roman" w:cs="Times New Roman"/>
      <w:szCs w:val="20"/>
      <w:lang w:val="en-US"/>
    </w:rPr>
  </w:style>
  <w:style w:type="paragraph" w:styleId="TOC5">
    <w:name w:val="toc 5"/>
    <w:basedOn w:val="Normal"/>
    <w:next w:val="Normal"/>
    <w:autoRedefine/>
    <w:semiHidden/>
    <w:rsid w:val="004B4358"/>
    <w:pPr>
      <w:ind w:left="960"/>
    </w:pPr>
    <w:rPr>
      <w:rFonts w:ascii="Times New Roman" w:eastAsia="Times New Roman" w:hAnsi="Times New Roman" w:cs="Times New Roman"/>
      <w:szCs w:val="20"/>
      <w:lang w:val="en-US"/>
    </w:rPr>
  </w:style>
  <w:style w:type="paragraph" w:styleId="TOC6">
    <w:name w:val="toc 6"/>
    <w:basedOn w:val="Normal"/>
    <w:next w:val="Normal"/>
    <w:autoRedefine/>
    <w:semiHidden/>
    <w:rsid w:val="004B4358"/>
    <w:pPr>
      <w:ind w:left="1200"/>
    </w:pPr>
    <w:rPr>
      <w:rFonts w:ascii="Times New Roman" w:eastAsia="Times New Roman" w:hAnsi="Times New Roman" w:cs="Times New Roman"/>
      <w:szCs w:val="20"/>
      <w:lang w:val="en-US"/>
    </w:rPr>
  </w:style>
  <w:style w:type="paragraph" w:styleId="TOC7">
    <w:name w:val="toc 7"/>
    <w:basedOn w:val="Normal"/>
    <w:next w:val="Normal"/>
    <w:autoRedefine/>
    <w:semiHidden/>
    <w:rsid w:val="004B4358"/>
    <w:pPr>
      <w:ind w:left="1440"/>
    </w:pPr>
    <w:rPr>
      <w:rFonts w:ascii="Times New Roman" w:eastAsia="Times New Roman" w:hAnsi="Times New Roman" w:cs="Times New Roman"/>
      <w:szCs w:val="20"/>
      <w:lang w:val="en-US"/>
    </w:rPr>
  </w:style>
  <w:style w:type="paragraph" w:styleId="TOC8">
    <w:name w:val="toc 8"/>
    <w:basedOn w:val="Normal"/>
    <w:next w:val="Normal"/>
    <w:autoRedefine/>
    <w:semiHidden/>
    <w:rsid w:val="004B4358"/>
    <w:pPr>
      <w:ind w:left="1680"/>
    </w:pPr>
    <w:rPr>
      <w:rFonts w:ascii="Times New Roman" w:eastAsia="Times New Roman" w:hAnsi="Times New Roman" w:cs="Times New Roman"/>
      <w:szCs w:val="20"/>
      <w:lang w:val="en-US"/>
    </w:rPr>
  </w:style>
  <w:style w:type="paragraph" w:styleId="TOC9">
    <w:name w:val="toc 9"/>
    <w:basedOn w:val="Normal"/>
    <w:next w:val="Normal"/>
    <w:autoRedefine/>
    <w:semiHidden/>
    <w:rsid w:val="004B4358"/>
    <w:pPr>
      <w:ind w:left="1920"/>
    </w:pPr>
    <w:rPr>
      <w:rFonts w:ascii="Times New Roman" w:eastAsia="Times New Roman" w:hAnsi="Times New Roman" w:cs="Times New Roman"/>
      <w:szCs w:val="20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B4358"/>
    <w:pPr>
      <w:outlineLvl w:val="9"/>
    </w:pPr>
    <w:rPr>
      <w:rFonts w:ascii="Cambria" w:hAnsi="Cambria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350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63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macintosh"/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1186/1756-0500-7-675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1371/journal.pone.0098956" TargetMode="Externa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274b1ddf-815e-402f-af14-fe0d1894ea57">
      <Terms xmlns="http://schemas.microsoft.com/office/infopath/2007/PartnerControls"/>
    </lcf76f155ced4ddcb4097134ff3c332f>
    <TaxCatchAll xmlns="393e1b0f-52ec-4dec-b016-3fc099c5deb0" xsi:nil="true"/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63A6D4AD2B3384A85E2792327CDFCC9" ma:contentTypeVersion="15" ma:contentTypeDescription="Create a new document." ma:contentTypeScope="" ma:versionID="a520bc69b62571434d7baa83ef5b4de3">
  <xsd:schema xmlns:xsd="http://www.w3.org/2001/XMLSchema" xmlns:xs="http://www.w3.org/2001/XMLSchema" xmlns:p="http://schemas.microsoft.com/office/2006/metadata/properties" xmlns:ns2="274b1ddf-815e-402f-af14-fe0d1894ea57" xmlns:ns3="393e1b0f-52ec-4dec-b016-3fc099c5deb0" targetNamespace="http://schemas.microsoft.com/office/2006/metadata/properties" ma:root="true" ma:fieldsID="f44366609f4327ec518c1671722df006" ns2:_="" ns3:_="">
    <xsd:import namespace="274b1ddf-815e-402f-af14-fe0d1894ea57"/>
    <xsd:import namespace="393e1b0f-52ec-4dec-b016-3fc099c5deb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74b1ddf-815e-402f-af14-fe0d1894ea5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0d5a025a-017b-4432-bffa-0300e19dcbc6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bjectDetectorVersions" ma:index="2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DateTaken" ma:index="22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93e1b0f-52ec-4dec-b016-3fc099c5deb0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e3eeab60-8126-415c-a320-3c2e4fca640d}" ma:internalName="TaxCatchAll" ma:showField="CatchAllData" ma:web="393e1b0f-52ec-4dec-b016-3fc099c5deb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4C805F1C-F1BC-460C-B889-705A95EC4717}">
  <ds:schemaRefs>
    <ds:schemaRef ds:uri="http://schemas.microsoft.com/office/2006/metadata/properties"/>
    <ds:schemaRef ds:uri="http://schemas.microsoft.com/office/infopath/2007/PartnerControls"/>
    <ds:schemaRef ds:uri="274b1ddf-815e-402f-af14-fe0d1894ea57"/>
    <ds:schemaRef ds:uri="393e1b0f-52ec-4dec-b016-3fc099c5deb0"/>
  </ds:schemaRefs>
</ds:datastoreItem>
</file>

<file path=customXml/itemProps2.xml><?xml version="1.0" encoding="utf-8"?>
<ds:datastoreItem xmlns:ds="http://schemas.openxmlformats.org/officeDocument/2006/customXml" ds:itemID="{5AA306A9-850F-3941-9A76-3733354AFF8D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E0E2CFDA-E8C2-462E-80C8-355111FCD38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74b1ddf-815e-402f-af14-fe0d1894ea57"/>
    <ds:schemaRef ds:uri="393e1b0f-52ec-4dec-b016-3fc099c5deb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B20C6E2-069F-4944-8558-20C52A6DC38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98</Words>
  <Characters>3413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03</CharactersWithSpaces>
  <SharedDoc>false</SharedDoc>
  <HLinks>
    <vt:vector size="432" baseType="variant">
      <vt:variant>
        <vt:i4>3276855</vt:i4>
      </vt:variant>
      <vt:variant>
        <vt:i4>665</vt:i4>
      </vt:variant>
      <vt:variant>
        <vt:i4>0</vt:i4>
      </vt:variant>
      <vt:variant>
        <vt:i4>5</vt:i4>
      </vt:variant>
      <vt:variant>
        <vt:lpwstr>https://oncoscape.v3.sttrcancer.org/atlas.gs.washington.edu.mouse.rna/downloads</vt:lpwstr>
      </vt:variant>
      <vt:variant>
        <vt:lpwstr/>
      </vt:variant>
      <vt:variant>
        <vt:i4>4784140</vt:i4>
      </vt:variant>
      <vt:variant>
        <vt:i4>657</vt:i4>
      </vt:variant>
      <vt:variant>
        <vt:i4>0</vt:i4>
      </vt:variant>
      <vt:variant>
        <vt:i4>5</vt:i4>
      </vt:variant>
      <vt:variant>
        <vt:lpwstr>https://app.cellatlas.io/liver-development/dataset/7/scatterplot</vt:lpwstr>
      </vt:variant>
      <vt:variant>
        <vt:lpwstr/>
      </vt:variant>
      <vt:variant>
        <vt:i4>7077935</vt:i4>
      </vt:variant>
      <vt:variant>
        <vt:i4>649</vt:i4>
      </vt:variant>
      <vt:variant>
        <vt:i4>0</vt:i4>
      </vt:variant>
      <vt:variant>
        <vt:i4>5</vt:i4>
      </vt:variant>
      <vt:variant>
        <vt:lpwstr>https://app.cellatlas.io/yolk-sac/dataset/2/scatterplot</vt:lpwstr>
      </vt:variant>
      <vt:variant>
        <vt:lpwstr/>
      </vt:variant>
      <vt:variant>
        <vt:i4>5963853</vt:i4>
      </vt:variant>
      <vt:variant>
        <vt:i4>641</vt:i4>
      </vt:variant>
      <vt:variant>
        <vt:i4>0</vt:i4>
      </vt:variant>
      <vt:variant>
        <vt:i4>5</vt:i4>
      </vt:variant>
      <vt:variant>
        <vt:lpwstr>https://www.ebi.ac.uk/ena/browser/view/PRJEB18767</vt:lpwstr>
      </vt:variant>
      <vt:variant>
        <vt:lpwstr/>
      </vt:variant>
      <vt:variant>
        <vt:i4>3801145</vt:i4>
      </vt:variant>
      <vt:variant>
        <vt:i4>633</vt:i4>
      </vt:variant>
      <vt:variant>
        <vt:i4>0</vt:i4>
      </vt:variant>
      <vt:variant>
        <vt:i4>5</vt:i4>
      </vt:variant>
      <vt:variant>
        <vt:lpwstr>https://bioconductor.org/packages/devel/data/experiment/vignettes/MouseGastrulationData/inst/doc/MouseGastrulationData.html</vt:lpwstr>
      </vt:variant>
      <vt:variant>
        <vt:lpwstr/>
      </vt:variant>
      <vt:variant>
        <vt:i4>131141</vt:i4>
      </vt:variant>
      <vt:variant>
        <vt:i4>625</vt:i4>
      </vt:variant>
      <vt:variant>
        <vt:i4>0</vt:i4>
      </vt:variant>
      <vt:variant>
        <vt:i4>5</vt:i4>
      </vt:variant>
      <vt:variant>
        <vt:lpwstr>https://www.ncbi.nlm.nih.gov/geo/query/acc.cgi?acc=GSM3732840</vt:lpwstr>
      </vt:variant>
      <vt:variant>
        <vt:lpwstr/>
      </vt:variant>
      <vt:variant>
        <vt:i4>2687040</vt:i4>
      </vt:variant>
      <vt:variant>
        <vt:i4>617</vt:i4>
      </vt:variant>
      <vt:variant>
        <vt:i4>0</vt:i4>
      </vt:variant>
      <vt:variant>
        <vt:i4>5</vt:i4>
      </vt:variant>
      <vt:variant>
        <vt:lpwstr>https://figshare.com/projects/Single_nuclei_RNA-seq_of_mouse_placental_labyrinth_development/92354</vt:lpwstr>
      </vt:variant>
      <vt:variant>
        <vt:lpwstr/>
      </vt:variant>
      <vt:variant>
        <vt:i4>7995502</vt:i4>
      </vt:variant>
      <vt:variant>
        <vt:i4>611</vt:i4>
      </vt:variant>
      <vt:variant>
        <vt:i4>0</vt:i4>
      </vt:variant>
      <vt:variant>
        <vt:i4>5</vt:i4>
      </vt:variant>
      <vt:variant>
        <vt:lpwstr>https://db.cngb.org/search/project/CNP0000236/</vt:lpwstr>
      </vt:variant>
      <vt:variant>
        <vt:lpwstr/>
      </vt:variant>
      <vt:variant>
        <vt:i4>1114196</vt:i4>
      </vt:variant>
      <vt:variant>
        <vt:i4>552</vt:i4>
      </vt:variant>
      <vt:variant>
        <vt:i4>0</vt:i4>
      </vt:variant>
      <vt:variant>
        <vt:i4>5</vt:i4>
      </vt:variant>
      <vt:variant>
        <vt:lpwstr>https://hdbratlas.org/comparison-HvM.html</vt:lpwstr>
      </vt:variant>
      <vt:variant>
        <vt:lpwstr/>
      </vt:variant>
      <vt:variant>
        <vt:i4>6488178</vt:i4>
      </vt:variant>
      <vt:variant>
        <vt:i4>530</vt:i4>
      </vt:variant>
      <vt:variant>
        <vt:i4>0</vt:i4>
      </vt:variant>
      <vt:variant>
        <vt:i4>5</vt:i4>
      </vt:variant>
      <vt:variant>
        <vt:lpwstr>https://doi.org/10.1242/dev.182097</vt:lpwstr>
      </vt:variant>
      <vt:variant>
        <vt:lpwstr/>
      </vt:variant>
      <vt:variant>
        <vt:i4>5505089</vt:i4>
      </vt:variant>
      <vt:variant>
        <vt:i4>527</vt:i4>
      </vt:variant>
      <vt:variant>
        <vt:i4>0</vt:i4>
      </vt:variant>
      <vt:variant>
        <vt:i4>5</vt:i4>
      </vt:variant>
      <vt:variant>
        <vt:lpwstr>https://doi.org/10.1002/hep.29353</vt:lpwstr>
      </vt:variant>
      <vt:variant>
        <vt:lpwstr/>
      </vt:variant>
      <vt:variant>
        <vt:i4>4587614</vt:i4>
      </vt:variant>
      <vt:variant>
        <vt:i4>524</vt:i4>
      </vt:variant>
      <vt:variant>
        <vt:i4>0</vt:i4>
      </vt:variant>
      <vt:variant>
        <vt:i4>5</vt:i4>
      </vt:variant>
      <vt:variant>
        <vt:lpwstr>https://doi.org/10.1089/ars.2017.7216</vt:lpwstr>
      </vt:variant>
      <vt:variant>
        <vt:lpwstr/>
      </vt:variant>
      <vt:variant>
        <vt:i4>2228274</vt:i4>
      </vt:variant>
      <vt:variant>
        <vt:i4>521</vt:i4>
      </vt:variant>
      <vt:variant>
        <vt:i4>0</vt:i4>
      </vt:variant>
      <vt:variant>
        <vt:i4>5</vt:i4>
      </vt:variant>
      <vt:variant>
        <vt:lpwstr>https://doi.org/10.1038/s41556-022-00989-7</vt:lpwstr>
      </vt:variant>
      <vt:variant>
        <vt:lpwstr/>
      </vt:variant>
      <vt:variant>
        <vt:i4>7143536</vt:i4>
      </vt:variant>
      <vt:variant>
        <vt:i4>518</vt:i4>
      </vt:variant>
      <vt:variant>
        <vt:i4>0</vt:i4>
      </vt:variant>
      <vt:variant>
        <vt:i4>5</vt:i4>
      </vt:variant>
      <vt:variant>
        <vt:lpwstr>https://doi.org/10.1093/ckj/sfac262</vt:lpwstr>
      </vt:variant>
      <vt:variant>
        <vt:lpwstr/>
      </vt:variant>
      <vt:variant>
        <vt:i4>6094912</vt:i4>
      </vt:variant>
      <vt:variant>
        <vt:i4>515</vt:i4>
      </vt:variant>
      <vt:variant>
        <vt:i4>0</vt:i4>
      </vt:variant>
      <vt:variant>
        <vt:i4>5</vt:i4>
      </vt:variant>
      <vt:variant>
        <vt:lpwstr>https://doi.org/10.1016/0006-2952(91)90279-e</vt:lpwstr>
      </vt:variant>
      <vt:variant>
        <vt:lpwstr/>
      </vt:variant>
      <vt:variant>
        <vt:i4>5636173</vt:i4>
      </vt:variant>
      <vt:variant>
        <vt:i4>512</vt:i4>
      </vt:variant>
      <vt:variant>
        <vt:i4>0</vt:i4>
      </vt:variant>
      <vt:variant>
        <vt:i4>5</vt:i4>
      </vt:variant>
      <vt:variant>
        <vt:lpwstr>https://doi.org/10.1016/0890-6238(92)90025-o</vt:lpwstr>
      </vt:variant>
      <vt:variant>
        <vt:lpwstr/>
      </vt:variant>
      <vt:variant>
        <vt:i4>2228342</vt:i4>
      </vt:variant>
      <vt:variant>
        <vt:i4>509</vt:i4>
      </vt:variant>
      <vt:variant>
        <vt:i4>0</vt:i4>
      </vt:variant>
      <vt:variant>
        <vt:i4>5</vt:i4>
      </vt:variant>
      <vt:variant>
        <vt:lpwstr>https://doi.org/10.1002/humu.24211</vt:lpwstr>
      </vt:variant>
      <vt:variant>
        <vt:lpwstr/>
      </vt:variant>
      <vt:variant>
        <vt:i4>4194389</vt:i4>
      </vt:variant>
      <vt:variant>
        <vt:i4>506</vt:i4>
      </vt:variant>
      <vt:variant>
        <vt:i4>0</vt:i4>
      </vt:variant>
      <vt:variant>
        <vt:i4>5</vt:i4>
      </vt:variant>
      <vt:variant>
        <vt:lpwstr>https://doi.org/10.1172/jci174824</vt:lpwstr>
      </vt:variant>
      <vt:variant>
        <vt:lpwstr/>
      </vt:variant>
      <vt:variant>
        <vt:i4>2621495</vt:i4>
      </vt:variant>
      <vt:variant>
        <vt:i4>503</vt:i4>
      </vt:variant>
      <vt:variant>
        <vt:i4>0</vt:i4>
      </vt:variant>
      <vt:variant>
        <vt:i4>5</vt:i4>
      </vt:variant>
      <vt:variant>
        <vt:lpwstr>https://doi.org/10.1016/j.ajhg.2019.12.006</vt:lpwstr>
      </vt:variant>
      <vt:variant>
        <vt:lpwstr/>
      </vt:variant>
      <vt:variant>
        <vt:i4>3407998</vt:i4>
      </vt:variant>
      <vt:variant>
        <vt:i4>500</vt:i4>
      </vt:variant>
      <vt:variant>
        <vt:i4>0</vt:i4>
      </vt:variant>
      <vt:variant>
        <vt:i4>5</vt:i4>
      </vt:variant>
      <vt:variant>
        <vt:lpwstr>https://doi.org/10.1016/j.jogoh.2018.10.016</vt:lpwstr>
      </vt:variant>
      <vt:variant>
        <vt:lpwstr/>
      </vt:variant>
      <vt:variant>
        <vt:i4>3932275</vt:i4>
      </vt:variant>
      <vt:variant>
        <vt:i4>497</vt:i4>
      </vt:variant>
      <vt:variant>
        <vt:i4>0</vt:i4>
      </vt:variant>
      <vt:variant>
        <vt:i4>5</vt:i4>
      </vt:variant>
      <vt:variant>
        <vt:lpwstr>https://doi.org/10.1093/hmg/ddy383</vt:lpwstr>
      </vt:variant>
      <vt:variant>
        <vt:lpwstr/>
      </vt:variant>
      <vt:variant>
        <vt:i4>4784132</vt:i4>
      </vt:variant>
      <vt:variant>
        <vt:i4>494</vt:i4>
      </vt:variant>
      <vt:variant>
        <vt:i4>0</vt:i4>
      </vt:variant>
      <vt:variant>
        <vt:i4>5</vt:i4>
      </vt:variant>
      <vt:variant>
        <vt:lpwstr>https://doi.org/10.1056/NEJMoa1616361</vt:lpwstr>
      </vt:variant>
      <vt:variant>
        <vt:lpwstr/>
      </vt:variant>
      <vt:variant>
        <vt:i4>720898</vt:i4>
      </vt:variant>
      <vt:variant>
        <vt:i4>491</vt:i4>
      </vt:variant>
      <vt:variant>
        <vt:i4>0</vt:i4>
      </vt:variant>
      <vt:variant>
        <vt:i4>5</vt:i4>
      </vt:variant>
      <vt:variant>
        <vt:lpwstr>https://doi.org/https://doi.org/10.1016/0048-3575(79)90112-3</vt:lpwstr>
      </vt:variant>
      <vt:variant>
        <vt:lpwstr/>
      </vt:variant>
      <vt:variant>
        <vt:i4>786506</vt:i4>
      </vt:variant>
      <vt:variant>
        <vt:i4>488</vt:i4>
      </vt:variant>
      <vt:variant>
        <vt:i4>0</vt:i4>
      </vt:variant>
      <vt:variant>
        <vt:i4>5</vt:i4>
      </vt:variant>
      <vt:variant>
        <vt:lpwstr>https://doi.org/10.1016/0006-2952(78)90335-0</vt:lpwstr>
      </vt:variant>
      <vt:variant>
        <vt:lpwstr/>
      </vt:variant>
      <vt:variant>
        <vt:i4>5373969</vt:i4>
      </vt:variant>
      <vt:variant>
        <vt:i4>485</vt:i4>
      </vt:variant>
      <vt:variant>
        <vt:i4>0</vt:i4>
      </vt:variant>
      <vt:variant>
        <vt:i4>5</vt:i4>
      </vt:variant>
      <vt:variant>
        <vt:lpwstr>https://doi.org/10.1016/j.tiv.2017.08.001</vt:lpwstr>
      </vt:variant>
      <vt:variant>
        <vt:lpwstr/>
      </vt:variant>
      <vt:variant>
        <vt:i4>327680</vt:i4>
      </vt:variant>
      <vt:variant>
        <vt:i4>482</vt:i4>
      </vt:variant>
      <vt:variant>
        <vt:i4>0</vt:i4>
      </vt:variant>
      <vt:variant>
        <vt:i4>5</vt:i4>
      </vt:variant>
      <vt:variant>
        <vt:lpwstr>https://doi.org/10.3389/fimmu.2014.00230</vt:lpwstr>
      </vt:variant>
      <vt:variant>
        <vt:lpwstr/>
      </vt:variant>
      <vt:variant>
        <vt:i4>6357049</vt:i4>
      </vt:variant>
      <vt:variant>
        <vt:i4>479</vt:i4>
      </vt:variant>
      <vt:variant>
        <vt:i4>0</vt:i4>
      </vt:variant>
      <vt:variant>
        <vt:i4>5</vt:i4>
      </vt:variant>
      <vt:variant>
        <vt:lpwstr>https://doi.org/10.1038/s41467-020-17575-w</vt:lpwstr>
      </vt:variant>
      <vt:variant>
        <vt:lpwstr/>
      </vt:variant>
      <vt:variant>
        <vt:i4>19</vt:i4>
      </vt:variant>
      <vt:variant>
        <vt:i4>476</vt:i4>
      </vt:variant>
      <vt:variant>
        <vt:i4>0</vt:i4>
      </vt:variant>
      <vt:variant>
        <vt:i4>5</vt:i4>
      </vt:variant>
      <vt:variant>
        <vt:lpwstr>https://doi.org/10.1038/s41586-019-0933-9</vt:lpwstr>
      </vt:variant>
      <vt:variant>
        <vt:lpwstr/>
      </vt:variant>
      <vt:variant>
        <vt:i4>6750264</vt:i4>
      </vt:variant>
      <vt:variant>
        <vt:i4>473</vt:i4>
      </vt:variant>
      <vt:variant>
        <vt:i4>0</vt:i4>
      </vt:variant>
      <vt:variant>
        <vt:i4>5</vt:i4>
      </vt:variant>
      <vt:variant>
        <vt:lpwstr>https://doi.org/10.1038/nature26002</vt:lpwstr>
      </vt:variant>
      <vt:variant>
        <vt:lpwstr/>
      </vt:variant>
      <vt:variant>
        <vt:i4>6619191</vt:i4>
      </vt:variant>
      <vt:variant>
        <vt:i4>470</vt:i4>
      </vt:variant>
      <vt:variant>
        <vt:i4>0</vt:i4>
      </vt:variant>
      <vt:variant>
        <vt:i4>5</vt:i4>
      </vt:variant>
      <vt:variant>
        <vt:lpwstr>https://doi.org/10.1038/s41596-022-00710-w</vt:lpwstr>
      </vt:variant>
      <vt:variant>
        <vt:lpwstr/>
      </vt:variant>
      <vt:variant>
        <vt:i4>327710</vt:i4>
      </vt:variant>
      <vt:variant>
        <vt:i4>467</vt:i4>
      </vt:variant>
      <vt:variant>
        <vt:i4>0</vt:i4>
      </vt:variant>
      <vt:variant>
        <vt:i4>5</vt:i4>
      </vt:variant>
      <vt:variant>
        <vt:lpwstr>https://doi.org/10.1007/s12035-015-9232-0</vt:lpwstr>
      </vt:variant>
      <vt:variant>
        <vt:lpwstr/>
      </vt:variant>
      <vt:variant>
        <vt:i4>8192038</vt:i4>
      </vt:variant>
      <vt:variant>
        <vt:i4>464</vt:i4>
      </vt:variant>
      <vt:variant>
        <vt:i4>0</vt:i4>
      </vt:variant>
      <vt:variant>
        <vt:i4>5</vt:i4>
      </vt:variant>
      <vt:variant>
        <vt:lpwstr>https://doi.org/10.1093/bioinformatics/btab209</vt:lpwstr>
      </vt:variant>
      <vt:variant>
        <vt:lpwstr/>
      </vt:variant>
      <vt:variant>
        <vt:i4>4194391</vt:i4>
      </vt:variant>
      <vt:variant>
        <vt:i4>461</vt:i4>
      </vt:variant>
      <vt:variant>
        <vt:i4>0</vt:i4>
      </vt:variant>
      <vt:variant>
        <vt:i4>5</vt:i4>
      </vt:variant>
      <vt:variant>
        <vt:lpwstr>https://doi.org/10.1002/bdr2.2172</vt:lpwstr>
      </vt:variant>
      <vt:variant>
        <vt:lpwstr/>
      </vt:variant>
      <vt:variant>
        <vt:i4>1835090</vt:i4>
      </vt:variant>
      <vt:variant>
        <vt:i4>458</vt:i4>
      </vt:variant>
      <vt:variant>
        <vt:i4>0</vt:i4>
      </vt:variant>
      <vt:variant>
        <vt:i4>5</vt:i4>
      </vt:variant>
      <vt:variant>
        <vt:lpwstr>https://doi.org/10.1159/000289817</vt:lpwstr>
      </vt:variant>
      <vt:variant>
        <vt:lpwstr/>
      </vt:variant>
      <vt:variant>
        <vt:i4>196677</vt:i4>
      </vt:variant>
      <vt:variant>
        <vt:i4>455</vt:i4>
      </vt:variant>
      <vt:variant>
        <vt:i4>0</vt:i4>
      </vt:variant>
      <vt:variant>
        <vt:i4>5</vt:i4>
      </vt:variant>
      <vt:variant>
        <vt:lpwstr>https://doi.org/10.1002/(sici)1097-0029(19971201)39:5</vt:lpwstr>
      </vt:variant>
      <vt:variant>
        <vt:lpwstr/>
      </vt:variant>
      <vt:variant>
        <vt:i4>2621499</vt:i4>
      </vt:variant>
      <vt:variant>
        <vt:i4>452</vt:i4>
      </vt:variant>
      <vt:variant>
        <vt:i4>0</vt:i4>
      </vt:variant>
      <vt:variant>
        <vt:i4>5</vt:i4>
      </vt:variant>
      <vt:variant>
        <vt:lpwstr>https://doi.org/10.1038/s42003-020-01364-8</vt:lpwstr>
      </vt:variant>
      <vt:variant>
        <vt:lpwstr/>
      </vt:variant>
      <vt:variant>
        <vt:i4>655376</vt:i4>
      </vt:variant>
      <vt:variant>
        <vt:i4>449</vt:i4>
      </vt:variant>
      <vt:variant>
        <vt:i4>0</vt:i4>
      </vt:variant>
      <vt:variant>
        <vt:i4>5</vt:i4>
      </vt:variant>
      <vt:variant>
        <vt:lpwstr>https://doi.org/10.1007/s12687-017-0336-2</vt:lpwstr>
      </vt:variant>
      <vt:variant>
        <vt:lpwstr/>
      </vt:variant>
      <vt:variant>
        <vt:i4>3276854</vt:i4>
      </vt:variant>
      <vt:variant>
        <vt:i4>446</vt:i4>
      </vt:variant>
      <vt:variant>
        <vt:i4>0</vt:i4>
      </vt:variant>
      <vt:variant>
        <vt:i4>5</vt:i4>
      </vt:variant>
      <vt:variant>
        <vt:lpwstr>https://doi.org/10.7554/eLife.60266</vt:lpwstr>
      </vt:variant>
      <vt:variant>
        <vt:lpwstr/>
      </vt:variant>
      <vt:variant>
        <vt:i4>2490476</vt:i4>
      </vt:variant>
      <vt:variant>
        <vt:i4>443</vt:i4>
      </vt:variant>
      <vt:variant>
        <vt:i4>0</vt:i4>
      </vt:variant>
      <vt:variant>
        <vt:i4>5</vt:i4>
      </vt:variant>
      <vt:variant>
        <vt:lpwstr>https://doi.org/10.12865/chsj.47.04.10</vt:lpwstr>
      </vt:variant>
      <vt:variant>
        <vt:lpwstr/>
      </vt:variant>
      <vt:variant>
        <vt:i4>3342393</vt:i4>
      </vt:variant>
      <vt:variant>
        <vt:i4>440</vt:i4>
      </vt:variant>
      <vt:variant>
        <vt:i4>0</vt:i4>
      </vt:variant>
      <vt:variant>
        <vt:i4>5</vt:i4>
      </vt:variant>
      <vt:variant>
        <vt:lpwstr>https://doi.org/10.1016/j.cmet.2018.03.018</vt:lpwstr>
      </vt:variant>
      <vt:variant>
        <vt:lpwstr/>
      </vt:variant>
      <vt:variant>
        <vt:i4>5963869</vt:i4>
      </vt:variant>
      <vt:variant>
        <vt:i4>437</vt:i4>
      </vt:variant>
      <vt:variant>
        <vt:i4>0</vt:i4>
      </vt:variant>
      <vt:variant>
        <vt:i4>5</vt:i4>
      </vt:variant>
      <vt:variant>
        <vt:lpwstr>https://doi.org/10.1097/mco.0000000000000529</vt:lpwstr>
      </vt:variant>
      <vt:variant>
        <vt:lpwstr/>
      </vt:variant>
      <vt:variant>
        <vt:i4>2949232</vt:i4>
      </vt:variant>
      <vt:variant>
        <vt:i4>434</vt:i4>
      </vt:variant>
      <vt:variant>
        <vt:i4>0</vt:i4>
      </vt:variant>
      <vt:variant>
        <vt:i4>5</vt:i4>
      </vt:variant>
      <vt:variant>
        <vt:lpwstr>https://doi.org/10.1186/1756-0500-7-675</vt:lpwstr>
      </vt:variant>
      <vt:variant>
        <vt:lpwstr/>
      </vt:variant>
      <vt:variant>
        <vt:i4>1376339</vt:i4>
      </vt:variant>
      <vt:variant>
        <vt:i4>431</vt:i4>
      </vt:variant>
      <vt:variant>
        <vt:i4>0</vt:i4>
      </vt:variant>
      <vt:variant>
        <vt:i4>5</vt:i4>
      </vt:variant>
      <vt:variant>
        <vt:lpwstr>https://doi.org/10.1203/00006450-196705000-00005</vt:lpwstr>
      </vt:variant>
      <vt:variant>
        <vt:lpwstr/>
      </vt:variant>
      <vt:variant>
        <vt:i4>4849736</vt:i4>
      </vt:variant>
      <vt:variant>
        <vt:i4>428</vt:i4>
      </vt:variant>
      <vt:variant>
        <vt:i4>0</vt:i4>
      </vt:variant>
      <vt:variant>
        <vt:i4>5</vt:i4>
      </vt:variant>
      <vt:variant>
        <vt:lpwstr>https://doi.org/10.1371/journal.pone.0098956</vt:lpwstr>
      </vt:variant>
      <vt:variant>
        <vt:lpwstr/>
      </vt:variant>
      <vt:variant>
        <vt:i4>7078005</vt:i4>
      </vt:variant>
      <vt:variant>
        <vt:i4>425</vt:i4>
      </vt:variant>
      <vt:variant>
        <vt:i4>0</vt:i4>
      </vt:variant>
      <vt:variant>
        <vt:i4>5</vt:i4>
      </vt:variant>
      <vt:variant>
        <vt:lpwstr>https://doi.org/doi:10.18129/B9.bioc.MouseGastrulationData</vt:lpwstr>
      </vt:variant>
      <vt:variant>
        <vt:lpwstr/>
      </vt:variant>
      <vt:variant>
        <vt:i4>4128892</vt:i4>
      </vt:variant>
      <vt:variant>
        <vt:i4>422</vt:i4>
      </vt:variant>
      <vt:variant>
        <vt:i4>0</vt:i4>
      </vt:variant>
      <vt:variant>
        <vt:i4>5</vt:i4>
      </vt:variant>
      <vt:variant>
        <vt:lpwstr>https://doi.org/10.1126/science.add7564</vt:lpwstr>
      </vt:variant>
      <vt:variant>
        <vt:lpwstr/>
      </vt:variant>
      <vt:variant>
        <vt:i4>1572893</vt:i4>
      </vt:variant>
      <vt:variant>
        <vt:i4>419</vt:i4>
      </vt:variant>
      <vt:variant>
        <vt:i4>0</vt:i4>
      </vt:variant>
      <vt:variant>
        <vt:i4>5</vt:i4>
      </vt:variant>
      <vt:variant>
        <vt:lpwstr>https://doi.org/10.4239/wjd.v6.i3.481</vt:lpwstr>
      </vt:variant>
      <vt:variant>
        <vt:lpwstr/>
      </vt:variant>
      <vt:variant>
        <vt:i4>1179733</vt:i4>
      </vt:variant>
      <vt:variant>
        <vt:i4>416</vt:i4>
      </vt:variant>
      <vt:variant>
        <vt:i4>0</vt:i4>
      </vt:variant>
      <vt:variant>
        <vt:i4>5</vt:i4>
      </vt:variant>
      <vt:variant>
        <vt:lpwstr>https://doi.org/10.1177/01926233211042270</vt:lpwstr>
      </vt:variant>
      <vt:variant>
        <vt:lpwstr/>
      </vt:variant>
      <vt:variant>
        <vt:i4>3932262</vt:i4>
      </vt:variant>
      <vt:variant>
        <vt:i4>413</vt:i4>
      </vt:variant>
      <vt:variant>
        <vt:i4>0</vt:i4>
      </vt:variant>
      <vt:variant>
        <vt:i4>5</vt:i4>
      </vt:variant>
      <vt:variant>
        <vt:lpwstr>https://doi.org/10.1098/rsob.170063</vt:lpwstr>
      </vt:variant>
      <vt:variant>
        <vt:lpwstr/>
      </vt:variant>
      <vt:variant>
        <vt:i4>4194396</vt:i4>
      </vt:variant>
      <vt:variant>
        <vt:i4>410</vt:i4>
      </vt:variant>
      <vt:variant>
        <vt:i4>0</vt:i4>
      </vt:variant>
      <vt:variant>
        <vt:i4>5</vt:i4>
      </vt:variant>
      <vt:variant>
        <vt:lpwstr>https://doi.org/10.1089/ars.2023.0349</vt:lpwstr>
      </vt:variant>
      <vt:variant>
        <vt:lpwstr/>
      </vt:variant>
      <vt:variant>
        <vt:i4>2555957</vt:i4>
      </vt:variant>
      <vt:variant>
        <vt:i4>407</vt:i4>
      </vt:variant>
      <vt:variant>
        <vt:i4>0</vt:i4>
      </vt:variant>
      <vt:variant>
        <vt:i4>5</vt:i4>
      </vt:variant>
      <vt:variant>
        <vt:lpwstr>https://doi.org/10.1016/j.ajog.2015.09.082</vt:lpwstr>
      </vt:variant>
      <vt:variant>
        <vt:lpwstr/>
      </vt:variant>
      <vt:variant>
        <vt:i4>5701698</vt:i4>
      </vt:variant>
      <vt:variant>
        <vt:i4>404</vt:i4>
      </vt:variant>
      <vt:variant>
        <vt:i4>0</vt:i4>
      </vt:variant>
      <vt:variant>
        <vt:i4>5</vt:i4>
      </vt:variant>
      <vt:variant>
        <vt:lpwstr>https://doi.org/10.1093/bioinformatics/bts635</vt:lpwstr>
      </vt:variant>
      <vt:variant>
        <vt:lpwstr/>
      </vt:variant>
      <vt:variant>
        <vt:i4>5636187</vt:i4>
      </vt:variant>
      <vt:variant>
        <vt:i4>401</vt:i4>
      </vt:variant>
      <vt:variant>
        <vt:i4>0</vt:i4>
      </vt:variant>
      <vt:variant>
        <vt:i4>5</vt:i4>
      </vt:variant>
      <vt:variant>
        <vt:lpwstr>https://doi.org/10.1128/mcb.22.12.4158-4166.2002</vt:lpwstr>
      </vt:variant>
      <vt:variant>
        <vt:lpwstr/>
      </vt:variant>
      <vt:variant>
        <vt:i4>3080244</vt:i4>
      </vt:variant>
      <vt:variant>
        <vt:i4>398</vt:i4>
      </vt:variant>
      <vt:variant>
        <vt:i4>0</vt:i4>
      </vt:variant>
      <vt:variant>
        <vt:i4>5</vt:i4>
      </vt:variant>
      <vt:variant>
        <vt:lpwstr>https://doi.org/10.1038/s41598-021-01235-0</vt:lpwstr>
      </vt:variant>
      <vt:variant>
        <vt:lpwstr/>
      </vt:variant>
      <vt:variant>
        <vt:i4>3473504</vt:i4>
      </vt:variant>
      <vt:variant>
        <vt:i4>395</vt:i4>
      </vt:variant>
      <vt:variant>
        <vt:i4>0</vt:i4>
      </vt:variant>
      <vt:variant>
        <vt:i4>5</vt:i4>
      </vt:variant>
      <vt:variant>
        <vt:lpwstr>https://doi.org/10.1073/pnas.1916588117</vt:lpwstr>
      </vt:variant>
      <vt:variant>
        <vt:lpwstr/>
      </vt:variant>
      <vt:variant>
        <vt:i4>4980813</vt:i4>
      </vt:variant>
      <vt:variant>
        <vt:i4>392</vt:i4>
      </vt:variant>
      <vt:variant>
        <vt:i4>0</vt:i4>
      </vt:variant>
      <vt:variant>
        <vt:i4>5</vt:i4>
      </vt:variant>
      <vt:variant>
        <vt:lpwstr>https://doi.org/10.1016/j.ab.2021.114409</vt:lpwstr>
      </vt:variant>
      <vt:variant>
        <vt:lpwstr/>
      </vt:variant>
      <vt:variant>
        <vt:i4>6357102</vt:i4>
      </vt:variant>
      <vt:variant>
        <vt:i4>389</vt:i4>
      </vt:variant>
      <vt:variant>
        <vt:i4>0</vt:i4>
      </vt:variant>
      <vt:variant>
        <vt:i4>5</vt:i4>
      </vt:variant>
      <vt:variant>
        <vt:lpwstr>https://doi.org/10.1242/dmm.049647</vt:lpwstr>
      </vt:variant>
      <vt:variant>
        <vt:lpwstr/>
      </vt:variant>
      <vt:variant>
        <vt:i4>6881385</vt:i4>
      </vt:variant>
      <vt:variant>
        <vt:i4>386</vt:i4>
      </vt:variant>
      <vt:variant>
        <vt:i4>0</vt:i4>
      </vt:variant>
      <vt:variant>
        <vt:i4>5</vt:i4>
      </vt:variant>
      <vt:variant>
        <vt:lpwstr>https://doi.org/doi:10.1073/pnas.1702560114</vt:lpwstr>
      </vt:variant>
      <vt:variant>
        <vt:lpwstr/>
      </vt:variant>
      <vt:variant>
        <vt:i4>5242961</vt:i4>
      </vt:variant>
      <vt:variant>
        <vt:i4>383</vt:i4>
      </vt:variant>
      <vt:variant>
        <vt:i4>0</vt:i4>
      </vt:variant>
      <vt:variant>
        <vt:i4>5</vt:i4>
      </vt:variant>
      <vt:variant>
        <vt:lpwstr>https://doi.org/10.1111/j.1479-828X.2006.00627.x</vt:lpwstr>
      </vt:variant>
      <vt:variant>
        <vt:lpwstr/>
      </vt:variant>
      <vt:variant>
        <vt:i4>8192088</vt:i4>
      </vt:variant>
      <vt:variant>
        <vt:i4>380</vt:i4>
      </vt:variant>
      <vt:variant>
        <vt:i4>0</vt:i4>
      </vt:variant>
      <vt:variant>
        <vt:i4>5</vt:i4>
      </vt:variant>
      <vt:variant>
        <vt:lpwstr>https://doi.org/10.1007/978-1-60761-416-6_11</vt:lpwstr>
      </vt:variant>
      <vt:variant>
        <vt:lpwstr/>
      </vt:variant>
      <vt:variant>
        <vt:i4>327705</vt:i4>
      </vt:variant>
      <vt:variant>
        <vt:i4>377</vt:i4>
      </vt:variant>
      <vt:variant>
        <vt:i4>0</vt:i4>
      </vt:variant>
      <vt:variant>
        <vt:i4>5</vt:i4>
      </vt:variant>
      <vt:variant>
        <vt:lpwstr>https://doi.org/10.1038/s41586-019-0969-x</vt:lpwstr>
      </vt:variant>
      <vt:variant>
        <vt:lpwstr/>
      </vt:variant>
      <vt:variant>
        <vt:i4>5898309</vt:i4>
      </vt:variant>
      <vt:variant>
        <vt:i4>374</vt:i4>
      </vt:variant>
      <vt:variant>
        <vt:i4>0</vt:i4>
      </vt:variant>
      <vt:variant>
        <vt:i4>5</vt:i4>
      </vt:variant>
      <vt:variant>
        <vt:lpwstr>https://doi.org/10.1038/nbt.4096</vt:lpwstr>
      </vt:variant>
      <vt:variant>
        <vt:lpwstr/>
      </vt:variant>
      <vt:variant>
        <vt:i4>7274606</vt:i4>
      </vt:variant>
      <vt:variant>
        <vt:i4>371</vt:i4>
      </vt:variant>
      <vt:variant>
        <vt:i4>0</vt:i4>
      </vt:variant>
      <vt:variant>
        <vt:i4>5</vt:i4>
      </vt:variant>
      <vt:variant>
        <vt:lpwstr>https://doi.org/10.1152/physrev.00029.2015</vt:lpwstr>
      </vt:variant>
      <vt:variant>
        <vt:lpwstr/>
      </vt:variant>
      <vt:variant>
        <vt:i4>6946877</vt:i4>
      </vt:variant>
      <vt:variant>
        <vt:i4>368</vt:i4>
      </vt:variant>
      <vt:variant>
        <vt:i4>0</vt:i4>
      </vt:variant>
      <vt:variant>
        <vt:i4>5</vt:i4>
      </vt:variant>
      <vt:variant>
        <vt:lpwstr>https://doi.org/10.1038/s41598-018-20888-y</vt:lpwstr>
      </vt:variant>
      <vt:variant>
        <vt:lpwstr/>
      </vt:variant>
      <vt:variant>
        <vt:i4>6553634</vt:i4>
      </vt:variant>
      <vt:variant>
        <vt:i4>365</vt:i4>
      </vt:variant>
      <vt:variant>
        <vt:i4>0</vt:i4>
      </vt:variant>
      <vt:variant>
        <vt:i4>5</vt:i4>
      </vt:variant>
      <vt:variant>
        <vt:lpwstr>https://doi.org/10.3390/ijerph182111545</vt:lpwstr>
      </vt:variant>
      <vt:variant>
        <vt:lpwstr/>
      </vt:variant>
      <vt:variant>
        <vt:i4>2359411</vt:i4>
      </vt:variant>
      <vt:variant>
        <vt:i4>362</vt:i4>
      </vt:variant>
      <vt:variant>
        <vt:i4>0</vt:i4>
      </vt:variant>
      <vt:variant>
        <vt:i4>5</vt:i4>
      </vt:variant>
      <vt:variant>
        <vt:lpwstr>https://doi.org/10.1002/tera.1420040302</vt:lpwstr>
      </vt:variant>
      <vt:variant>
        <vt:lpwstr/>
      </vt:variant>
      <vt:variant>
        <vt:i4>852044</vt:i4>
      </vt:variant>
      <vt:variant>
        <vt:i4>359</vt:i4>
      </vt:variant>
      <vt:variant>
        <vt:i4>0</vt:i4>
      </vt:variant>
      <vt:variant>
        <vt:i4>5</vt:i4>
      </vt:variant>
      <vt:variant>
        <vt:lpwstr>https://doi.org/https://doi.org/10.1016/S0022-3476(98)70522-0</vt:lpwstr>
      </vt:variant>
      <vt:variant>
        <vt:lpwstr/>
      </vt:variant>
      <vt:variant>
        <vt:i4>5570629</vt:i4>
      </vt:variant>
      <vt:variant>
        <vt:i4>356</vt:i4>
      </vt:variant>
      <vt:variant>
        <vt:i4>0</vt:i4>
      </vt:variant>
      <vt:variant>
        <vt:i4>5</vt:i4>
      </vt:variant>
      <vt:variant>
        <vt:lpwstr>https://doi.org/10.1093/bioinformatics/btu170</vt:lpwstr>
      </vt:variant>
      <vt:variant>
        <vt:lpwstr/>
      </vt:variant>
      <vt:variant>
        <vt:i4>2555958</vt:i4>
      </vt:variant>
      <vt:variant>
        <vt:i4>353</vt:i4>
      </vt:variant>
      <vt:variant>
        <vt:i4>0</vt:i4>
      </vt:variant>
      <vt:variant>
        <vt:i4>5</vt:i4>
      </vt:variant>
      <vt:variant>
        <vt:lpwstr>https://doi.org/10.1023/a:1020884312053</vt:lpwstr>
      </vt:variant>
      <vt:variant>
        <vt:lpwstr/>
      </vt:variant>
      <vt:variant>
        <vt:i4>3670069</vt:i4>
      </vt:variant>
      <vt:variant>
        <vt:i4>350</vt:i4>
      </vt:variant>
      <vt:variant>
        <vt:i4>0</vt:i4>
      </vt:variant>
      <vt:variant>
        <vt:i4>5</vt:i4>
      </vt:variant>
      <vt:variant>
        <vt:lpwstr>https://doi.org/10.1055/s-0035-1556745</vt:lpwstr>
      </vt:variant>
      <vt:variant>
        <vt:lpwstr/>
      </vt:variant>
      <vt:variant>
        <vt:i4>6488133</vt:i4>
      </vt:variant>
      <vt:variant>
        <vt:i4>347</vt:i4>
      </vt:variant>
      <vt:variant>
        <vt:i4>0</vt:i4>
      </vt:variant>
      <vt:variant>
        <vt:i4>5</vt:i4>
      </vt:variant>
      <vt:variant>
        <vt:lpwstr>https://doi.org/10.1007/978-1-4615-0135-0_45</vt:lpwstr>
      </vt:variant>
      <vt:variant>
        <vt:lpwstr/>
      </vt:variant>
      <vt:variant>
        <vt:i4>6750276</vt:i4>
      </vt:variant>
      <vt:variant>
        <vt:i4>333</vt:i4>
      </vt:variant>
      <vt:variant>
        <vt:i4>0</vt:i4>
      </vt:variant>
      <vt:variant>
        <vt:i4>5</vt:i4>
      </vt:variant>
      <vt:variant>
        <vt:lpwstr>https://www.gencodegenes.org/mouse/release_M10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yleigh Bozon</dc:creator>
  <cp:keywords/>
  <dc:description/>
  <cp:lastModifiedBy>Hartmut Cuny</cp:lastModifiedBy>
  <cp:revision>5</cp:revision>
  <cp:lastPrinted>2024-11-06T04:39:00Z</cp:lastPrinted>
  <dcterms:created xsi:type="dcterms:W3CDTF">2025-02-23T21:43:00Z</dcterms:created>
  <dcterms:modified xsi:type="dcterms:W3CDTF">2025-02-23T2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8416cba2-ace6-4f76-8cb0-5a7c39fcbfaa_ActionId">
    <vt:lpwstr>61af3ad4-5212-47c6-b8c9-750ba85d6e9e</vt:lpwstr>
  </property>
  <property fmtid="{D5CDD505-2E9C-101B-9397-08002B2CF9AE}" pid="3" name="MSIP_Label_8416cba2-ace6-4f76-8cb0-5a7c39fcbfaa_Name">
    <vt:lpwstr>SENSITIVE</vt:lpwstr>
  </property>
  <property fmtid="{D5CDD505-2E9C-101B-9397-08002B2CF9AE}" pid="4" name="MSIP_Label_8416cba2-ace6-4f76-8cb0-5a7c39fcbfaa_SetDate">
    <vt:lpwstr>2024-03-08T07:07:29Z</vt:lpwstr>
  </property>
  <property fmtid="{D5CDD505-2E9C-101B-9397-08002B2CF9AE}" pid="5" name="MSIP_Label_8416cba2-ace6-4f76-8cb0-5a7c39fcbfaa_SiteId">
    <vt:lpwstr>7e400554-fd39-487a-894e-4d95dae53d4d</vt:lpwstr>
  </property>
  <property fmtid="{D5CDD505-2E9C-101B-9397-08002B2CF9AE}" pid="6" name="MSIP_Label_8416cba2-ace6-4f76-8cb0-5a7c39fcbfaa_Enabled">
    <vt:lpwstr>True</vt:lpwstr>
  </property>
  <property fmtid="{D5CDD505-2E9C-101B-9397-08002B2CF9AE}" pid="7" name="ContentTypeId">
    <vt:lpwstr>0x010100663A6D4AD2B3384A85E2792327CDFCC9</vt:lpwstr>
  </property>
  <property fmtid="{D5CDD505-2E9C-101B-9397-08002B2CF9AE}" pid="8" name="MediaServiceImageTags">
    <vt:lpwstr/>
  </property>
  <property fmtid="{D5CDD505-2E9C-101B-9397-08002B2CF9AE}" pid="9" name="MSIP_Label_8416cba2-ace6-4f76-8cb0-5a7c39fcbfaa_Removed">
    <vt:lpwstr>False</vt:lpwstr>
  </property>
  <property fmtid="{D5CDD505-2E9C-101B-9397-08002B2CF9AE}" pid="10" name="MSIP_Label_8416cba2-ace6-4f76-8cb0-5a7c39fcbfaa_Extended_MSFT_Method">
    <vt:lpwstr>Standard</vt:lpwstr>
  </property>
  <property fmtid="{D5CDD505-2E9C-101B-9397-08002B2CF9AE}" pid="11" name="Sensitivity">
    <vt:lpwstr>SENSITIVE</vt:lpwstr>
  </property>
</Properties>
</file>